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F201F" w14:textId="0BDD4D09" w:rsidR="00921B7E" w:rsidRPr="0060258A" w:rsidRDefault="00921B7E" w:rsidP="00921B7E">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Results</w:t>
      </w:r>
    </w:p>
    <w:p w14:paraId="2A4E8271" w14:textId="77777777" w:rsidR="008809C6" w:rsidRPr="0060258A" w:rsidRDefault="008809C6" w:rsidP="00921B7E">
      <w:pPr>
        <w:spacing w:line="480" w:lineRule="auto"/>
        <w:jc w:val="both"/>
        <w:rPr>
          <w:rFonts w:ascii="Times New Roman" w:hAnsi="Times New Roman" w:cs="Times New Roman"/>
          <w:b/>
          <w:color w:val="000000" w:themeColor="text1"/>
        </w:rPr>
      </w:pPr>
    </w:p>
    <w:p w14:paraId="0B9D3D8A" w14:textId="20EF0271" w:rsidR="008809C6" w:rsidRPr="0060258A" w:rsidRDefault="00D23BD3" w:rsidP="00921B7E">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ecision model (LDDM)</w:t>
      </w:r>
    </w:p>
    <w:p w14:paraId="64D87529" w14:textId="77777777" w:rsidR="00B916C6" w:rsidRPr="0060258A" w:rsidRDefault="00B916C6" w:rsidP="008809C6">
      <w:pPr>
        <w:spacing w:line="480" w:lineRule="auto"/>
        <w:jc w:val="both"/>
        <w:rPr>
          <w:rFonts w:ascii="Times New Roman" w:hAnsi="Times New Roman" w:cs="Times New Roman"/>
          <w:color w:val="000000" w:themeColor="text1"/>
        </w:rPr>
      </w:pPr>
    </w:p>
    <w:p w14:paraId="5D2E893F" w14:textId="51BC2DC6" w:rsidR="00A62EE2" w:rsidRPr="0060258A" w:rsidRDefault="000C7FAB"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the core elements of existing models, namely divisive gain control, recurrent excitation, and mutual competition </w:t>
      </w:r>
      <w:r w:rsidR="00DB78E8" w:rsidRPr="0060258A">
        <w:rPr>
          <w:rFonts w:ascii="Times New Roman" w:hAnsi="Times New Roman" w:cs="Times New Roman"/>
          <w:color w:val="000000" w:themeColor="text1"/>
        </w:rPr>
        <w:t>(</w:t>
      </w:r>
      <w:r w:rsidR="00A539E5" w:rsidRPr="00A539E5">
        <w:rPr>
          <w:rFonts w:ascii="Times New Roman" w:hAnsi="Times New Roman" w:cs="Times New Roman"/>
          <w:b/>
          <w:color w:val="000000" w:themeColor="text1"/>
        </w:rPr>
        <w:t>Fig</w:t>
      </w:r>
      <w:r w:rsidR="00A539E5">
        <w:rPr>
          <w:rFonts w:ascii="Times New Roman" w:hAnsi="Times New Roman" w:cs="Times New Roman"/>
          <w:b/>
          <w:color w:val="000000" w:themeColor="text1"/>
        </w:rPr>
        <w:t>.</w:t>
      </w:r>
      <w:r w:rsidR="00A539E5" w:rsidRPr="00A539E5">
        <w:rPr>
          <w:rFonts w:ascii="Times New Roman" w:hAnsi="Times New Roman" w:cs="Times New Roman"/>
          <w:b/>
          <w:color w:val="000000" w:themeColor="text1"/>
        </w:rPr>
        <w:t xml:space="preserve"> 2-figure supplement 1</w:t>
      </w:r>
      <w:r w:rsidR="00BD4910" w:rsidRPr="00BD4910">
        <w:rPr>
          <w:rFonts w:ascii="Times New Roman" w:hAnsi="Times New Roman" w:cs="Times New Roman"/>
          <w:color w:val="000000" w:themeColor="text1"/>
        </w:rPr>
        <w:t>;</w:t>
      </w:r>
      <w:r w:rsidR="00F218F0">
        <w:rPr>
          <w:rFonts w:ascii="Times New Roman" w:hAnsi="Times New Roman" w:cs="Times New Roman"/>
          <w:color w:val="000000" w:themeColor="text1"/>
        </w:rPr>
        <w:t xml:space="preserve"> see</w:t>
      </w:r>
      <w:r w:rsidR="00236DFD">
        <w:rPr>
          <w:rFonts w:ascii="Times New Roman" w:hAnsi="Times New Roman" w:cs="Times New Roman"/>
          <w:color w:val="000000" w:themeColor="text1"/>
        </w:rPr>
        <w:t xml:space="preserve"> </w:t>
      </w:r>
      <w:r w:rsidR="00BD4910">
        <w:rPr>
          <w:rFonts w:ascii="Times New Roman" w:hAnsi="Times New Roman" w:cs="Times New Roman"/>
          <w:b/>
          <w:color w:val="000000" w:themeColor="text1"/>
        </w:rPr>
        <w:t>Methods</w:t>
      </w:r>
      <w:r w:rsidR="00203247">
        <w:rPr>
          <w:rFonts w:ascii="Times New Roman" w:hAnsi="Times New Roman" w:cs="Times New Roman"/>
          <w:b/>
          <w:color w:val="000000" w:themeColor="text1"/>
        </w:rPr>
        <w:t xml:space="preserve"> </w:t>
      </w:r>
      <w:r w:rsidR="00203247" w:rsidRPr="00203247">
        <w:rPr>
          <w:rFonts w:ascii="Times New Roman" w:hAnsi="Times New Roman" w:cs="Times New Roman"/>
          <w:i/>
          <w:color w:val="000000" w:themeColor="text1"/>
        </w:rPr>
        <w:t>Motifs tested and compared for normalized coding and winner-take-all choice</w:t>
      </w:r>
      <w:r w:rsidR="00FE60D7">
        <w:rPr>
          <w:rFonts w:ascii="Times New Roman" w:hAnsi="Times New Roman" w:cs="Times New Roman"/>
          <w:color w:val="000000" w:themeColor="text1"/>
        </w:rPr>
        <w:t xml:space="preserve"> for the </w:t>
      </w:r>
      <w:r w:rsidR="00041FBB">
        <w:rPr>
          <w:rFonts w:ascii="Times New Roman" w:hAnsi="Times New Roman" w:cs="Times New Roman"/>
          <w:color w:val="000000" w:themeColor="text1"/>
        </w:rPr>
        <w:t xml:space="preserve">analysis </w:t>
      </w:r>
      <w:r w:rsidR="00FE60D7">
        <w:rPr>
          <w:rFonts w:ascii="Times New Roman" w:hAnsi="Times New Roman" w:cs="Times New Roman"/>
          <w:color w:val="000000" w:themeColor="text1"/>
        </w:rPr>
        <w:t>details)</w:t>
      </w:r>
      <w:r w:rsidRPr="0060258A">
        <w:rPr>
          <w:rFonts w:ascii="Times New Roman" w:hAnsi="Times New Roman" w:cs="Times New Roman"/>
          <w:color w:val="000000" w:themeColor="text1"/>
        </w:rPr>
        <w:t>.</w:t>
      </w:r>
      <w:r w:rsidR="00DB78E8"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is analysis</w:t>
      </w:r>
      <w:r w:rsidR="00155EF1" w:rsidRPr="0060258A">
        <w:rPr>
          <w:rFonts w:ascii="Times New Roman" w:hAnsi="Times New Roman" w:cs="Times New Roman"/>
          <w:color w:val="000000" w:themeColor="text1"/>
        </w:rPr>
        <w:t xml:space="preserve"> identified </w:t>
      </w:r>
      <w:r w:rsidR="00155EF1" w:rsidRPr="0060258A">
        <w:rPr>
          <w:rFonts w:ascii="Times New Roman" w:hAnsi="Times New Roman" w:cs="Times New Roman"/>
          <w:i/>
          <w:color w:val="000000" w:themeColor="text1"/>
        </w:rPr>
        <w:t>local disinhibition</w:t>
      </w:r>
      <w:r w:rsidR="00155EF1"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a</w:t>
      </w:r>
      <w:r w:rsidR="00155EF1" w:rsidRPr="0060258A">
        <w:rPr>
          <w:rFonts w:ascii="Times New Roman" w:hAnsi="Times New Roman" w:cs="Times New Roman"/>
          <w:color w:val="000000" w:themeColor="text1"/>
        </w:rPr>
        <w:t xml:space="preserve">s </w:t>
      </w:r>
      <w:r w:rsidR="00A62EE2" w:rsidRPr="0060258A">
        <w:rPr>
          <w:rFonts w:ascii="Times New Roman" w:hAnsi="Times New Roman" w:cs="Times New Roman"/>
          <w:color w:val="000000" w:themeColor="text1"/>
        </w:rPr>
        <w:t>the</w:t>
      </w:r>
      <w:r w:rsidR="00155EF1" w:rsidRPr="0060258A">
        <w:rPr>
          <w:rFonts w:ascii="Times New Roman" w:hAnsi="Times New Roman" w:cs="Times New Roman"/>
          <w:color w:val="000000" w:themeColor="text1"/>
        </w:rPr>
        <w:t xml:space="preserve"> crucial component </w:t>
      </w:r>
      <w:r w:rsidR="00FC70DC" w:rsidRPr="0060258A">
        <w:rPr>
          <w:rFonts w:ascii="Times New Roman" w:hAnsi="Times New Roman" w:cs="Times New Roman"/>
          <w:color w:val="000000" w:themeColor="text1"/>
        </w:rPr>
        <w:t>that</w:t>
      </w:r>
      <w:r w:rsidR="00186A0D"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can integrate</w:t>
      </w:r>
      <w:r w:rsidR="00186A0D" w:rsidRPr="0060258A">
        <w:rPr>
          <w:rFonts w:ascii="Times New Roman" w:hAnsi="Times New Roman" w:cs="Times New Roman"/>
          <w:color w:val="000000" w:themeColor="text1"/>
        </w:rPr>
        <w:t xml:space="preserve"> </w:t>
      </w:r>
      <w:r w:rsidR="00155EF1" w:rsidRPr="0060258A">
        <w:rPr>
          <w:rFonts w:ascii="Times New Roman" w:hAnsi="Times New Roman" w:cs="Times New Roman"/>
          <w:color w:val="000000" w:themeColor="text1"/>
        </w:rPr>
        <w:t xml:space="preserve">mutual competition </w:t>
      </w:r>
      <w:r w:rsidR="00A62EE2" w:rsidRPr="0060258A">
        <w:rPr>
          <w:rFonts w:ascii="Times New Roman" w:hAnsi="Times New Roman" w:cs="Times New Roman"/>
          <w:color w:val="000000" w:themeColor="text1"/>
        </w:rPr>
        <w:t>and value normalization within</w:t>
      </w:r>
      <w:r w:rsidR="00155EF1" w:rsidRPr="0060258A">
        <w:rPr>
          <w:rFonts w:ascii="Times New Roman" w:hAnsi="Times New Roman" w:cs="Times New Roman"/>
          <w:color w:val="000000" w:themeColor="text1"/>
        </w:rPr>
        <w:t xml:space="preserve"> the </w:t>
      </w:r>
      <w:r w:rsidR="00A62EE2" w:rsidRPr="0060258A">
        <w:rPr>
          <w:rFonts w:ascii="Times New Roman" w:hAnsi="Times New Roman" w:cs="Times New Roman"/>
          <w:color w:val="000000" w:themeColor="text1"/>
        </w:rPr>
        <w:t xml:space="preserve">existing circuit </w:t>
      </w:r>
      <w:r w:rsidR="00484EC9" w:rsidRPr="0060258A">
        <w:rPr>
          <w:rFonts w:ascii="Times New Roman" w:hAnsi="Times New Roman" w:cs="Times New Roman"/>
          <w:color w:val="000000" w:themeColor="text1"/>
        </w:rPr>
        <w:t>architecture</w:t>
      </w:r>
      <w:r w:rsidR="00155EF1" w:rsidRPr="0060258A">
        <w:rPr>
          <w:rFonts w:ascii="Times New Roman" w:hAnsi="Times New Roman" w:cs="Times New Roman"/>
          <w:color w:val="000000" w:themeColor="text1"/>
        </w:rPr>
        <w:t xml:space="preserve"> of DNM. </w:t>
      </w:r>
      <w:r w:rsidR="00A62EE2" w:rsidRPr="0060258A">
        <w:rPr>
          <w:rFonts w:ascii="Times New Roman" w:hAnsi="Times New Roman" w:cs="Times New Roman"/>
          <w:color w:val="000000" w:themeColor="text1"/>
        </w:rPr>
        <w:t xml:space="preserve">In the rest of this paper, we focus on the novel </w:t>
      </w:r>
      <w:del w:id="0" w:author="Bo Shen" w:date="2023-01-20T16:38:00Z">
        <w:r w:rsidR="000D4D32" w:rsidRPr="0060258A" w:rsidDel="00F05E1F">
          <w:rPr>
            <w:rFonts w:ascii="Times New Roman" w:hAnsi="Times New Roman" w:cs="Times New Roman"/>
            <w:color w:val="000000" w:themeColor="text1"/>
          </w:rPr>
          <w:delText xml:space="preserve">disinhibitory hybrid model </w:delText>
        </w:r>
        <w:r w:rsidR="00A62EE2" w:rsidRPr="0060258A" w:rsidDel="00F05E1F">
          <w:rPr>
            <w:rFonts w:ascii="Times New Roman" w:hAnsi="Times New Roman" w:cs="Times New Roman"/>
            <w:color w:val="000000" w:themeColor="text1"/>
          </w:rPr>
          <w:delText>(</w:delText>
        </w:r>
      </w:del>
      <w:r w:rsidR="00A62EE2" w:rsidRPr="0060258A">
        <w:rPr>
          <w:rFonts w:ascii="Times New Roman" w:hAnsi="Times New Roman" w:cs="Times New Roman"/>
          <w:color w:val="000000" w:themeColor="text1"/>
        </w:rPr>
        <w:t>local disinhibition decision model</w:t>
      </w:r>
      <w:ins w:id="1" w:author="Bo Shen" w:date="2023-01-20T16:38:00Z">
        <w:r w:rsidR="00F05E1F">
          <w:rPr>
            <w:rFonts w:ascii="Times New Roman" w:hAnsi="Times New Roman" w:cs="Times New Roman"/>
            <w:color w:val="000000" w:themeColor="text1"/>
          </w:rPr>
          <w:t xml:space="preserve"> (</w:t>
        </w:r>
      </w:ins>
      <w:del w:id="2" w:author="Bo Shen" w:date="2023-01-20T16:38:00Z">
        <w:r w:rsidR="00A62EE2" w:rsidRPr="0060258A" w:rsidDel="00F05E1F">
          <w:rPr>
            <w:rFonts w:ascii="Times New Roman" w:hAnsi="Times New Roman" w:cs="Times New Roman"/>
            <w:color w:val="000000" w:themeColor="text1"/>
          </w:rPr>
          <w:delText xml:space="preserve">, </w:delText>
        </w:r>
      </w:del>
      <w:r w:rsidR="00A62EE2" w:rsidRPr="0060258A">
        <w:rPr>
          <w:rFonts w:ascii="Times New Roman" w:hAnsi="Times New Roman" w:cs="Times New Roman"/>
          <w:color w:val="000000" w:themeColor="text1"/>
        </w:rPr>
        <w:t xml:space="preserve">hereafter LDDM). </w:t>
      </w:r>
    </w:p>
    <w:p w14:paraId="1FE9EBF3" w14:textId="77777777" w:rsidR="00BD5C50" w:rsidRPr="0060258A" w:rsidRDefault="00BD5C50" w:rsidP="008809C6">
      <w:pPr>
        <w:spacing w:line="480" w:lineRule="auto"/>
        <w:jc w:val="both"/>
        <w:rPr>
          <w:rFonts w:ascii="Times New Roman" w:hAnsi="Times New Roman" w:cs="Times New Roman"/>
          <w:color w:val="000000" w:themeColor="text1"/>
        </w:rPr>
      </w:pPr>
    </w:p>
    <w:p w14:paraId="3412FE3D" w14:textId="184A7178" w:rsidR="008357FA" w:rsidRPr="0060258A" w:rsidRDefault="008809C6"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008357FA" w:rsidRPr="0060258A">
        <w:rPr>
          <w:rFonts w:ascii="Times New Roman" w:hAnsi="Times New Roman" w:cs="Times New Roman"/>
          <w:color w:val="000000" w:themeColor="text1"/>
        </w:rPr>
        <w:t>the LDDM</w:t>
      </w:r>
      <w:r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Fig. 2</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an option-specific disinhibitory</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receives input from its associated </w:t>
      </w:r>
      <w:r w:rsidR="008357FA" w:rsidRPr="0060258A">
        <w:rPr>
          <w:rFonts w:ascii="Times New Roman" w:hAnsi="Times New Roman" w:cs="Times New Roman"/>
          <w:color w:val="000000" w:themeColor="text1"/>
        </w:rPr>
        <w:t xml:space="preserve">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w:t>
      </w:r>
      <w:r w:rsidR="008357FA" w:rsidRPr="0060258A">
        <w:rPr>
          <w:rFonts w:ascii="Times New Roman" w:hAnsi="Times New Roman" w:cs="Times New Roman"/>
          <w:color w:val="000000" w:themeColor="text1"/>
        </w:rPr>
        <w:t xml:space="preserve">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3" w:author="Bo Shen" w:date="2023-01-20T16:43:00Z">
        <w:r w:rsidR="00C36D2F">
          <w:rPr>
            <w:rFonts w:ascii="Times New Roman" w:hAnsi="Times New Roman" w:cs="Times New Roman"/>
            <w:color w:val="000000" w:themeColor="text1"/>
          </w:rPr>
          <w:t xml:space="preserve">selectively </w:t>
        </w:r>
      </w:ins>
      <w:del w:id="4" w:author="Bo Shen" w:date="2023-01-20T16:40:00Z">
        <w:r w:rsidRPr="0060258A" w:rsidDel="00F05E1F">
          <w:rPr>
            <w:rFonts w:ascii="Times New Roman" w:hAnsi="Times New Roman" w:cs="Times New Roman"/>
            <w:color w:val="000000" w:themeColor="text1"/>
          </w:rPr>
          <w:delText xml:space="preserve">introduce </w:delText>
        </w:r>
      </w:del>
      <w:ins w:id="5" w:author="Bo Shen" w:date="2023-01-20T16:40:00Z">
        <w:r w:rsidR="00F05E1F">
          <w:rPr>
            <w:rFonts w:ascii="Times New Roman" w:hAnsi="Times New Roman" w:cs="Times New Roman"/>
            <w:color w:val="000000" w:themeColor="text1"/>
          </w:rPr>
          <w:t>release the gain control on the local circuits,</w:t>
        </w:r>
        <w:r w:rsidR="00F05E1F" w:rsidRPr="0060258A">
          <w:rPr>
            <w:rFonts w:ascii="Times New Roman" w:hAnsi="Times New Roman" w:cs="Times New Roman"/>
            <w:color w:val="000000" w:themeColor="text1"/>
          </w:rPr>
          <w:t xml:space="preserve"> </w:t>
        </w:r>
      </w:ins>
      <w:del w:id="6"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008357FA" w:rsidRPr="0060258A">
        <w:rPr>
          <w:rFonts w:ascii="Times New Roman" w:hAnsi="Times New Roman" w:cs="Times New Roman"/>
          <w:color w:val="000000" w:themeColor="text1"/>
          <w:sz w:val="32"/>
          <w:szCs w:val="32"/>
        </w:rPr>
        <w:t xml:space="preserve"> </w:t>
      </w:r>
      <w:r w:rsidR="008357FA"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w:t>
      </w:r>
      <w:r w:rsidR="00323E99" w:rsidRPr="0060258A">
        <w:rPr>
          <w:rFonts w:ascii="Times New Roman" w:hAnsi="Times New Roman" w:cs="Times New Roman"/>
          <w:color w:val="000000" w:themeColor="text1"/>
        </w:rPr>
        <w:t xml:space="preserve">coupling strength between </w:t>
      </w:r>
      <w:r w:rsidR="0059273D" w:rsidRPr="0060258A">
        <w:rPr>
          <w:rFonts w:ascii="Times New Roman" w:hAnsi="Times New Roman" w:cs="Times New Roman"/>
          <w:i/>
          <w:color w:val="000000" w:themeColor="text1"/>
        </w:rPr>
        <w:t>R</w:t>
      </w:r>
      <w:r w:rsidR="00323E99" w:rsidRPr="0060258A">
        <w:rPr>
          <w:rFonts w:ascii="Times New Roman" w:hAnsi="Times New Roman" w:cs="Times New Roman"/>
          <w:color w:val="000000" w:themeColor="text1"/>
        </w:rPr>
        <w:t xml:space="preserve"> and</w:t>
      </w:r>
      <w:r w:rsidR="0000171F" w:rsidRPr="0060258A">
        <w:rPr>
          <w:rFonts w:ascii="Times New Roman" w:hAnsi="Times New Roman" w:cs="Times New Roman"/>
          <w:i/>
          <w:color w:val="000000" w:themeColor="text1"/>
        </w:rPr>
        <w:t xml:space="preserve"> D</w:t>
      </w:r>
      <w:r w:rsidR="008357FA" w:rsidRPr="0060258A">
        <w:rPr>
          <w:rFonts w:ascii="Times New Roman" w:hAnsi="Times New Roman" w:cs="Times New Roman"/>
          <w:color w:val="000000" w:themeColor="text1"/>
        </w:rPr>
        <w:t>).</w:t>
      </w:r>
      <w:r w:rsidR="0000171F" w:rsidRPr="0060258A">
        <w:rPr>
          <w:rFonts w:ascii="Times New Roman" w:hAnsi="Times New Roman" w:cs="Times New Roman"/>
          <w:i/>
          <w:color w:val="000000" w:themeColor="text1"/>
        </w:rPr>
        <w:t xml:space="preserve"> </w:t>
      </w:r>
      <w:r w:rsidR="00654BA9" w:rsidRPr="0060258A">
        <w:rPr>
          <w:rFonts w:ascii="Times New Roman" w:hAnsi="Times New Roman" w:cs="Times New Roman"/>
          <w:color w:val="000000" w:themeColor="text1"/>
        </w:rPr>
        <w:t xml:space="preserve">With zero or weak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26577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BC55DF"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the circuit preserves normalized value coding</w:t>
      </w:r>
      <w:r w:rsidR="00BC55DF" w:rsidRPr="0060258A">
        <w:rPr>
          <w:rFonts w:ascii="Times New Roman" w:hAnsi="Times New Roman" w:cs="Times New Roman"/>
          <w:color w:val="000000" w:themeColor="text1"/>
        </w:rPr>
        <w:t xml:space="preserve"> </w:t>
      </w:r>
      <w:r w:rsidR="000D4D32" w:rsidRPr="0060258A">
        <w:rPr>
          <w:rFonts w:ascii="Times New Roman" w:hAnsi="Times New Roman" w:cs="Times New Roman"/>
          <w:color w:val="000000" w:themeColor="text1"/>
        </w:rPr>
        <w:t>consistent with the</w:t>
      </w:r>
      <w:r w:rsidR="00BC55DF" w:rsidRPr="0060258A">
        <w:rPr>
          <w:rFonts w:ascii="Times New Roman" w:hAnsi="Times New Roman" w:cs="Times New Roman"/>
          <w:color w:val="000000" w:themeColor="text1"/>
        </w:rPr>
        <w:t xml:space="preserve"> DNM; </w:t>
      </w:r>
      <w:r w:rsidR="007975F1" w:rsidRPr="0060258A">
        <w:rPr>
          <w:rFonts w:ascii="Times New Roman" w:hAnsi="Times New Roman" w:cs="Times New Roman"/>
          <w:color w:val="000000" w:themeColor="text1"/>
        </w:rPr>
        <w:t xml:space="preserve">with </w:t>
      </w:r>
      <w:r w:rsidR="001C2CC8" w:rsidRPr="0060258A">
        <w:rPr>
          <w:rFonts w:ascii="Times New Roman" w:hAnsi="Times New Roman" w:cs="Times New Roman"/>
          <w:color w:val="000000" w:themeColor="text1"/>
        </w:rPr>
        <w:t>s</w:t>
      </w:r>
      <w:r w:rsidR="00654BA9" w:rsidRPr="0060258A">
        <w:rPr>
          <w:rFonts w:ascii="Times New Roman" w:hAnsi="Times New Roman" w:cs="Times New Roman"/>
          <w:color w:val="000000" w:themeColor="text1"/>
        </w:rPr>
        <w:t xml:space="preserve">trong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7975F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7975F1" w:rsidRPr="0060258A">
        <w:rPr>
          <w:rFonts w:ascii="Times New Roman" w:hAnsi="Times New Roman" w:cs="Times New Roman"/>
          <w:color w:val="000000" w:themeColor="text1"/>
        </w:rPr>
        <w:t>,</w:t>
      </w:r>
      <w:r w:rsidR="00DA307F" w:rsidRPr="0060258A">
        <w:rPr>
          <w:rFonts w:ascii="Times New Roman" w:hAnsi="Times New Roman" w:cs="Times New Roman"/>
          <w:color w:val="000000" w:themeColor="text1"/>
        </w:rPr>
        <w:t xml:space="preserve"> </w:t>
      </w:r>
      <w:r w:rsidR="007975F1" w:rsidRPr="0060258A">
        <w:rPr>
          <w:rFonts w:ascii="Times New Roman" w:hAnsi="Times New Roman" w:cs="Times New Roman"/>
          <w:color w:val="000000" w:themeColor="text1"/>
        </w:rPr>
        <w:t xml:space="preserve">the circuit </w:t>
      </w:r>
      <w:r w:rsidR="001C2CC8" w:rsidRPr="0060258A">
        <w:rPr>
          <w:rFonts w:ascii="Times New Roman" w:hAnsi="Times New Roman" w:cs="Times New Roman"/>
          <w:color w:val="000000" w:themeColor="text1"/>
        </w:rPr>
        <w:t>switches to</w:t>
      </w:r>
      <w:r w:rsidR="00654BA9" w:rsidRPr="0060258A">
        <w:rPr>
          <w:rFonts w:ascii="Times New Roman" w:hAnsi="Times New Roman" w:cs="Times New Roman"/>
          <w:color w:val="000000" w:themeColor="text1"/>
        </w:rPr>
        <w:t xml:space="preserve"> </w:t>
      </w:r>
      <w:r w:rsidR="00DC545D" w:rsidRPr="0060258A">
        <w:rPr>
          <w:rFonts w:ascii="Times New Roman" w:hAnsi="Times New Roman" w:cs="Times New Roman"/>
          <w:color w:val="000000" w:themeColor="text1"/>
        </w:rPr>
        <w:t>a</w:t>
      </w:r>
      <w:r w:rsidR="00654BA9" w:rsidRPr="0060258A">
        <w:rPr>
          <w:rFonts w:ascii="Times New Roman" w:hAnsi="Times New Roman" w:cs="Times New Roman"/>
          <w:color w:val="000000" w:themeColor="text1"/>
        </w:rPr>
        <w:t xml:space="preserve"> state of WTA selection</w:t>
      </w:r>
      <w:r w:rsidR="00025DF1" w:rsidRPr="0060258A">
        <w:rPr>
          <w:rFonts w:ascii="Times New Roman" w:hAnsi="Times New Roman" w:cs="Times New Roman"/>
          <w:color w:val="000000" w:themeColor="text1"/>
        </w:rPr>
        <w:t xml:space="preserve"> (</w:t>
      </w:r>
      <w:r w:rsidR="00686FD7"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686FD7" w:rsidRPr="0060258A">
        <w:rPr>
          <w:rFonts w:ascii="Times New Roman" w:hAnsi="Times New Roman" w:cs="Times New Roman"/>
          <w:b/>
          <w:color w:val="000000" w:themeColor="text1"/>
        </w:rPr>
        <w:t xml:space="preserve"> 2B</w:t>
      </w:r>
      <w:r w:rsidR="00025DF1" w:rsidRPr="0060258A">
        <w:rPr>
          <w:rFonts w:ascii="Times New Roman" w:hAnsi="Times New Roman" w:cs="Times New Roman"/>
          <w:color w:val="000000" w:themeColor="text1"/>
        </w:rPr>
        <w:t>)</w:t>
      </w:r>
      <w:r w:rsidR="00654BA9" w:rsidRPr="0060258A">
        <w:rPr>
          <w:rFonts w:ascii="Times New Roman" w:hAnsi="Times New Roman" w:cs="Times New Roman"/>
          <w:color w:val="000000" w:themeColor="text1"/>
        </w:rPr>
        <w:t xml:space="preserve">. </w:t>
      </w:r>
      <w:r w:rsidR="005C789B" w:rsidRPr="0060258A">
        <w:rPr>
          <w:rFonts w:ascii="Times New Roman" w:hAnsi="Times New Roman" w:cs="Times New Roman"/>
          <w:color w:val="000000" w:themeColor="text1"/>
        </w:rPr>
        <w:t>Inhibitory units</w:t>
      </w:r>
      <w:r w:rsidR="009B466B" w:rsidRPr="0060258A">
        <w:rPr>
          <w:rFonts w:ascii="Times New Roman" w:hAnsi="Times New Roman" w:cs="Times New Roman"/>
          <w:color w:val="000000" w:themeColor="text1"/>
        </w:rPr>
        <w:t>, as a result,</w:t>
      </w:r>
      <w:r w:rsidR="00170BAF" w:rsidRPr="0060258A">
        <w:rPr>
          <w:rFonts w:ascii="Times New Roman" w:hAnsi="Times New Roman" w:cs="Times New Roman"/>
          <w:color w:val="000000" w:themeColor="text1"/>
        </w:rPr>
        <w:t xml:space="preserve"> dynamically switch from</w:t>
      </w:r>
      <w:r w:rsidR="003A2E5C" w:rsidRPr="0060258A">
        <w:rPr>
          <w:rFonts w:ascii="Times New Roman" w:hAnsi="Times New Roman" w:cs="Times New Roman"/>
          <w:color w:val="000000" w:themeColor="text1"/>
        </w:rPr>
        <w:t xml:space="preserve"> a non-selective response</w:t>
      </w:r>
      <w:r w:rsidR="00170BAF" w:rsidRPr="0060258A">
        <w:rPr>
          <w:rFonts w:ascii="Times New Roman" w:hAnsi="Times New Roman" w:cs="Times New Roman"/>
          <w:color w:val="000000" w:themeColor="text1"/>
        </w:rPr>
        <w:t xml:space="preserve"> pattern</w:t>
      </w:r>
      <w:r w:rsidR="003A2E5C" w:rsidRPr="0060258A">
        <w:rPr>
          <w:rFonts w:ascii="Times New Roman" w:hAnsi="Times New Roman" w:cs="Times New Roman"/>
          <w:color w:val="000000" w:themeColor="text1"/>
        </w:rPr>
        <w:t xml:space="preserve"> to a selective response pattern</w:t>
      </w:r>
      <w:r w:rsidR="00DA03C4" w:rsidRPr="0060258A">
        <w:rPr>
          <w:rFonts w:ascii="Times New Roman" w:hAnsi="Times New Roman" w:cs="Times New Roman"/>
          <w:color w:val="000000" w:themeColor="text1"/>
        </w:rPr>
        <w:t xml:space="preserve"> (</w:t>
      </w:r>
      <w:r w:rsidR="00DA03C4" w:rsidRPr="0060258A">
        <w:rPr>
          <w:rFonts w:ascii="Times New Roman" w:hAnsi="Times New Roman" w:cs="Times New Roman"/>
          <w:i/>
          <w:color w:val="000000" w:themeColor="text1"/>
        </w:rPr>
        <w:t>G</w:t>
      </w:r>
      <w:r w:rsidR="00DA03C4" w:rsidRPr="0060258A">
        <w:rPr>
          <w:rFonts w:ascii="Times New Roman" w:hAnsi="Times New Roman" w:cs="Times New Roman"/>
          <w:color w:val="000000" w:themeColor="text1"/>
        </w:rPr>
        <w:t xml:space="preserve"> and </w:t>
      </w:r>
      <w:r w:rsidR="00DA03C4" w:rsidRPr="0060258A">
        <w:rPr>
          <w:rFonts w:ascii="Times New Roman" w:hAnsi="Times New Roman" w:cs="Times New Roman"/>
          <w:i/>
          <w:color w:val="000000" w:themeColor="text1"/>
        </w:rPr>
        <w:t>D</w:t>
      </w:r>
      <w:r w:rsidR="00DA03C4" w:rsidRPr="0060258A">
        <w:rPr>
          <w:rFonts w:ascii="Times New Roman" w:hAnsi="Times New Roman" w:cs="Times New Roman"/>
          <w:color w:val="000000" w:themeColor="text1"/>
        </w:rPr>
        <w:t xml:space="preserve"> units in </w:t>
      </w:r>
      <w:r w:rsidR="00DA03C4"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DA03C4" w:rsidRPr="0060258A">
        <w:rPr>
          <w:rFonts w:ascii="Times New Roman" w:hAnsi="Times New Roman" w:cs="Times New Roman"/>
          <w:b/>
          <w:color w:val="000000" w:themeColor="text1"/>
        </w:rPr>
        <w:t xml:space="preserve"> 2B</w:t>
      </w:r>
      <w:r w:rsidR="00DA03C4" w:rsidRPr="0060258A">
        <w:rPr>
          <w:rFonts w:ascii="Times New Roman" w:hAnsi="Times New Roman" w:cs="Times New Roman"/>
          <w:color w:val="000000" w:themeColor="text1"/>
        </w:rPr>
        <w:t>)</w:t>
      </w:r>
      <w:r w:rsidR="003A2E5C" w:rsidRPr="0060258A">
        <w:rPr>
          <w:rFonts w:ascii="Times New Roman" w:hAnsi="Times New Roman" w:cs="Times New Roman"/>
          <w:color w:val="000000" w:themeColor="text1"/>
        </w:rPr>
        <w:t xml:space="preserve">. </w:t>
      </w:r>
      <w:r w:rsidR="008357FA" w:rsidRPr="0060258A">
        <w:rPr>
          <w:rFonts w:ascii="Times New Roman" w:hAnsi="Times New Roman" w:cs="Times New Roman"/>
          <w:color w:val="000000" w:themeColor="text1"/>
        </w:rPr>
        <w:t xml:space="preserve">This flexible onset of disinhibition is modeled after biological findings, which show that activation of disinhibition in </w:t>
      </w:r>
      <w:r w:rsidR="008357FA" w:rsidRPr="0060258A">
        <w:rPr>
          <w:rFonts w:ascii="Times New Roman" w:hAnsi="Times New Roman" w:cs="Times New Roman"/>
          <w:color w:val="000000" w:themeColor="text1"/>
        </w:rPr>
        <w:lastRenderedPageBreak/>
        <w:t>cortical circuits arises from exogenous, long-distance projections</w:t>
      </w:r>
      <w:ins w:id="7" w:author="Bo Shen" w:date="2023-01-20T16:51:00Z">
        <w:r w:rsidR="00C36D2F">
          <w:rPr>
            <w:rFonts w:ascii="Times New Roman" w:hAnsi="Times New Roman" w:cs="Times New Roman"/>
            <w:color w:val="000000" w:themeColor="text1"/>
          </w:rPr>
          <w:t xml:space="preserve"> </w:t>
        </w:r>
      </w:ins>
      <w:r w:rsidR="00904C5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MvWmLGZU","properties":{"formattedCitation":"(Fu et al., 2014; Kamigaki, 2019; S. Lee et al., 2013; Pi et al., 2013; S. Zhang et al., 2014)","plainCitation":"(Fu et al., 2014; Kamigaki, 2019; S.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904C5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 et al., 2014; Kamigaki, 2019; S. Lee et al., 2013; Pi et al., 2013; S. Zhang et al., 2014)</w:t>
      </w:r>
      <w:r w:rsidR="00904C55" w:rsidRPr="0060258A">
        <w:rPr>
          <w:rFonts w:ascii="Times New Roman" w:hAnsi="Times New Roman" w:cs="Times New Roman"/>
          <w:color w:val="000000" w:themeColor="text1"/>
        </w:rPr>
        <w:fldChar w:fldCharType="end"/>
      </w:r>
      <w:r w:rsidR="008357FA" w:rsidRPr="0060258A">
        <w:rPr>
          <w:rFonts w:ascii="Times New Roman" w:hAnsi="Times New Roman" w:cs="Times New Roman"/>
          <w:color w:val="000000" w:themeColor="text1"/>
        </w:rPr>
        <w:t xml:space="preserve"> (</w:t>
      </w:r>
      <w:r w:rsidR="008357FA"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8357FA" w:rsidRPr="0060258A">
        <w:rPr>
          <w:rFonts w:ascii="Times New Roman" w:hAnsi="Times New Roman" w:cs="Times New Roman"/>
          <w:b/>
          <w:color w:val="000000" w:themeColor="text1"/>
        </w:rPr>
        <w:t xml:space="preserve"> 2C</w:t>
      </w:r>
      <w:r w:rsidR="008357FA"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sidR="00A751EC">
        <w:rPr>
          <w:rFonts w:ascii="Times New Roman" w:hAnsi="Times New Roman" w:cs="Times New Roman"/>
          <w:color w:val="000000" w:themeColor="text1"/>
        </w:rPr>
        <w:t xml:space="preserve"> below</w:t>
      </w:r>
      <w:r w:rsidR="008357FA" w:rsidRPr="0060258A">
        <w:rPr>
          <w:rFonts w:ascii="Times New Roman" w:hAnsi="Times New Roman" w:cs="Times New Roman"/>
          <w:color w:val="000000" w:themeColor="text1"/>
        </w:rPr>
        <w:t xml:space="preserve"> </w:t>
      </w:r>
      <w:r w:rsidR="00AC128F" w:rsidRPr="0060258A">
        <w:rPr>
          <w:rFonts w:ascii="Times New Roman" w:hAnsi="Times New Roman" w:cs="Times New Roman"/>
          <w:i/>
          <w:color w:val="000000" w:themeColor="text1"/>
        </w:rPr>
        <w:t>Gated disinhibition provides top-down control of choice dynamics</w:t>
      </w:r>
      <w:r w:rsidR="008357FA" w:rsidRPr="0060258A">
        <w:rPr>
          <w:rFonts w:ascii="Times New Roman" w:hAnsi="Times New Roman" w:cs="Times New Roman"/>
          <w:color w:val="000000" w:themeColor="text1"/>
        </w:rPr>
        <w:t xml:space="preserve">). </w:t>
      </w:r>
    </w:p>
    <w:p w14:paraId="3799C4F6" w14:textId="77777777" w:rsidR="00433F14" w:rsidRPr="0060258A" w:rsidRDefault="00433F14" w:rsidP="008809C6">
      <w:pPr>
        <w:spacing w:line="480" w:lineRule="auto"/>
        <w:jc w:val="both"/>
        <w:rPr>
          <w:rFonts w:ascii="Times New Roman" w:hAnsi="Times New Roman" w:cs="Times New Roman"/>
          <w:color w:val="000000" w:themeColor="text1"/>
        </w:rPr>
      </w:pPr>
    </w:p>
    <w:p w14:paraId="6BA03EEC" w14:textId="08A8322E" w:rsidR="008809C6" w:rsidRPr="0060258A" w:rsidRDefault="008357FA"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tivity dynamics of the LDDM</w:t>
      </w:r>
      <w:r w:rsidR="00C16CB4" w:rsidRPr="0060258A">
        <w:rPr>
          <w:rFonts w:ascii="Times New Roman" w:hAnsi="Times New Roman" w:cs="Times New Roman"/>
          <w:color w:val="000000" w:themeColor="text1"/>
        </w:rPr>
        <w:t xml:space="preserve"> are described </w:t>
      </w:r>
      <w:r w:rsidR="007B282D" w:rsidRPr="0060258A">
        <w:rPr>
          <w:rFonts w:ascii="Times New Roman" w:hAnsi="Times New Roman" w:cs="Times New Roman"/>
          <w:color w:val="000000" w:themeColor="text1"/>
        </w:rPr>
        <w:t>by</w:t>
      </w:r>
      <w:r w:rsidR="00C16CB4" w:rsidRPr="0060258A">
        <w:rPr>
          <w:rFonts w:ascii="Times New Roman" w:hAnsi="Times New Roman" w:cs="Times New Roman"/>
          <w:color w:val="000000" w:themeColor="text1"/>
        </w:rPr>
        <w:t xml:space="preserve"> a set of differential equations</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2700"/>
        <w:gridCol w:w="4230"/>
        <w:gridCol w:w="2420"/>
      </w:tblGrid>
      <w:tr w:rsidR="00A71BEF" w:rsidRPr="00A71BEF" w14:paraId="147C0A2A" w14:textId="77777777" w:rsidTr="00203F27">
        <w:tc>
          <w:tcPr>
            <w:tcW w:w="2700" w:type="dxa"/>
            <w:vAlign w:val="center"/>
          </w:tcPr>
          <w:p w14:paraId="79ED7526" w14:textId="77777777" w:rsidR="00523024" w:rsidRPr="00A71BEF" w:rsidRDefault="00523024" w:rsidP="00203F27">
            <w:pPr>
              <w:spacing w:line="480" w:lineRule="auto"/>
              <w:jc w:val="both"/>
              <w:rPr>
                <w:rFonts w:ascii="Times New Roman" w:hAnsi="Times New Roman" w:cs="Times New Roman"/>
                <w:color w:val="000000" w:themeColor="text1"/>
              </w:rPr>
            </w:pPr>
          </w:p>
          <w:p w14:paraId="25B4316F"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0CD94844" w14:textId="7B8EB683" w:rsidR="00523024" w:rsidRPr="003A3974" w:rsidRDefault="00F80471"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06B6237C" w14:textId="27372D24"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2E592B5E" w14:textId="77777777" w:rsidTr="00203F27">
        <w:tc>
          <w:tcPr>
            <w:tcW w:w="2700" w:type="dxa"/>
            <w:vAlign w:val="center"/>
          </w:tcPr>
          <w:p w14:paraId="759EB6FC"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64DED78F" w14:textId="4360B4DE" w:rsidR="00523024" w:rsidRPr="003A3974" w:rsidRDefault="00F80471"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8" w:author="Bo Shen" w:date="2023-01-20T16:36:00Z">
                    <w:rPr>
                      <w:rFonts w:ascii="Cambria Math" w:hAnsi="Cambria Math" w:cs="Times New Roman"/>
                      <w:color w:val="000000" w:themeColor="text1"/>
                    </w:rPr>
                    <m:t>+</m:t>
                  </w:ins>
                </m:r>
                <m:sSub>
                  <m:sSubPr>
                    <m:ctrlPr>
                      <w:ins w:id="9" w:author="Bo Shen" w:date="2023-01-20T16:36:00Z">
                        <w:rPr>
                          <w:rFonts w:ascii="Cambria Math" w:hAnsi="Cambria Math" w:cs="Times New Roman"/>
                          <w:i/>
                          <w:color w:val="000000" w:themeColor="text1"/>
                        </w:rPr>
                      </w:ins>
                    </m:ctrlPr>
                  </m:sSubPr>
                  <m:e>
                    <m:r>
                      <w:ins w:id="10" w:author="Bo Shen" w:date="2023-01-20T16:36:00Z">
                        <w:rPr>
                          <w:rFonts w:ascii="Cambria Math" w:hAnsi="Cambria Math" w:cs="Times New Roman"/>
                          <w:color w:val="000000" w:themeColor="text1"/>
                        </w:rPr>
                        <m:t>G</m:t>
                      </w:ins>
                    </m:r>
                  </m:e>
                  <m:sub>
                    <m:r>
                      <w:ins w:id="11" w:author="Bo Shen" w:date="2023-01-20T16:36:00Z">
                        <w:rPr>
                          <w:rFonts w:ascii="Cambria Math" w:hAnsi="Cambria Math" w:cs="Times New Roman"/>
                          <w:color w:val="000000" w:themeColor="text1"/>
                        </w:rPr>
                        <m:t>0</m:t>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2"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54006616" w14:textId="3944A1D8"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4B2341E5" w14:textId="77777777" w:rsidTr="00203F27">
        <w:tc>
          <w:tcPr>
            <w:tcW w:w="2700" w:type="dxa"/>
            <w:vAlign w:val="center"/>
          </w:tcPr>
          <w:p w14:paraId="2DE172AA"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3CF8C278" w14:textId="51C8B7B6" w:rsidR="00523024" w:rsidRPr="003A3974" w:rsidRDefault="00F80471"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3"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4"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2E493FD9" w14:textId="025DB94D"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C19DC80" w14:textId="5FDD59B2" w:rsidR="00946385" w:rsidRPr="0060258A" w:rsidRDefault="008809C6" w:rsidP="00921B7E">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ere </w:t>
      </w:r>
      <w:proofErr w:type="spellStart"/>
      <w:r w:rsidRPr="0060258A">
        <w:rPr>
          <w:rFonts w:ascii="Times New Roman" w:hAnsi="Times New Roman" w:cs="Times New Roman"/>
          <w:i/>
          <w:color w:val="000000" w:themeColor="text1"/>
        </w:rPr>
        <w:t>i</w:t>
      </w:r>
      <w:proofErr w:type="spellEnd"/>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receive</w:t>
      </w:r>
      <w:r w:rsidR="00A6060C" w:rsidRPr="0060258A">
        <w:rPr>
          <w:rFonts w:ascii="Times New Roman" w:hAnsi="Times New Roman" w:cs="Times New Roman"/>
          <w:color w:val="000000" w:themeColor="text1"/>
        </w:rPr>
        <w:t xml:space="preserve"> selective</w:t>
      </w:r>
      <w:r w:rsidRPr="0060258A">
        <w:rPr>
          <w:rFonts w:ascii="Times New Roman" w:hAnsi="Times New Roman" w:cs="Times New Roman"/>
          <w:color w:val="000000" w:themeColor="text1"/>
        </w:rPr>
        <w:t xml:space="preser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00A6060C" w:rsidRPr="0060258A">
        <w:rPr>
          <w:rFonts w:ascii="Times New Roman" w:hAnsi="Times New Roman" w:cs="Times New Roman"/>
          <w:color w:val="000000" w:themeColor="text1"/>
        </w:rPr>
        <w:t xml:space="preserve"> </w:t>
      </w:r>
      <w:r w:rsidR="00A6060C" w:rsidRPr="0060258A">
        <w:rPr>
          <w:rFonts w:ascii="Times New Roman" w:hAnsi="Times New Roman" w:cs="Times New Roman" w:hint="eastAsia"/>
          <w:color w:val="000000" w:themeColor="text1"/>
        </w:rPr>
        <w:t>and</w:t>
      </w:r>
      <w:r w:rsidR="00A6060C" w:rsidRPr="0060258A">
        <w:rPr>
          <w:rFonts w:ascii="Times New Roman" w:hAnsi="Times New Roman" w:cs="Times New Roman"/>
          <w:color w:val="000000" w:themeColor="text1"/>
        </w:rPr>
        <w:t xml:space="preserve"> non-selective baseline input </w:t>
      </w:r>
      <w:r w:rsidR="00A6060C" w:rsidRPr="0060258A">
        <w:rPr>
          <w:rFonts w:ascii="Times New Roman" w:hAnsi="Times New Roman" w:cs="Times New Roman"/>
          <w:i/>
          <w:color w:val="000000" w:themeColor="text1"/>
        </w:rPr>
        <w:t>B</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and</w:t>
      </w:r>
      <w:r w:rsidR="00E779BB"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15" w:author="Bo Shen" w:date="2023-01-20T17:00:00Z">
        <w:r w:rsidR="006C5B10">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16" w:author="Bo Shen" w:date="2023-01-20T17:00:00Z">
        <w:r w:rsidR="006C5B1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17" w:author="Bo Shen" w:date="2023-01-20T17:00:00Z">
        <w:r w:rsidR="006C5B10" w:rsidRPr="0060258A">
          <w:rPr>
            <w:rFonts w:ascii="Times New Roman" w:hAnsi="Times New Roman" w:cs="Times New Roman"/>
            <w:i/>
            <w:color w:val="000000" w:themeColor="text1"/>
          </w:rPr>
          <w:t>G</w:t>
        </w:r>
        <w:r w:rsidR="006C5B10" w:rsidRPr="0060258A" w:rsidDel="006C5B10">
          <w:rPr>
            <w:rFonts w:ascii="Times New Roman" w:hAnsi="Times New Roman" w:cs="Times New Roman"/>
            <w:color w:val="000000" w:themeColor="text1"/>
          </w:rPr>
          <w:t xml:space="preserve"> </w:t>
        </w:r>
      </w:ins>
      <w:del w:id="18"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w:t>
      </w:r>
      <w:r w:rsidR="00946864" w:rsidRPr="0060258A">
        <w:rPr>
          <w:rFonts w:ascii="Times New Roman" w:hAnsi="Times New Roman" w:cs="Times New Roman"/>
          <w:color w:val="000000" w:themeColor="text1"/>
        </w:rPr>
        <w:t xml:space="preserve">ed sum of </w:t>
      </w:r>
      <w:del w:id="19" w:author="Bo Shen" w:date="2023-01-20T17:01:00Z">
        <w:r w:rsidR="00946864" w:rsidRPr="0060258A" w:rsidDel="006C5B10">
          <w:rPr>
            <w:rFonts w:ascii="Times New Roman" w:hAnsi="Times New Roman" w:cs="Times New Roman"/>
            <w:color w:val="000000" w:themeColor="text1"/>
          </w:rPr>
          <w:delText xml:space="preserve">its </w:delText>
        </w:r>
      </w:del>
      <w:r w:rsidR="00946864" w:rsidRPr="0060258A">
        <w:rPr>
          <w:rFonts w:ascii="Times New Roman" w:hAnsi="Times New Roman" w:cs="Times New Roman"/>
          <w:color w:val="000000" w:themeColor="text1"/>
        </w:rPr>
        <w:t>excitatory inputs</w:t>
      </w:r>
      <w:ins w:id="20" w:author="Bo Shen" w:date="2023-01-20T16:54:00Z">
        <w:r w:rsidR="006C5B10">
          <w:rPr>
            <w:rFonts w:ascii="Times New Roman" w:hAnsi="Times New Roman" w:cs="Times New Roman"/>
            <w:color w:val="000000" w:themeColor="text1"/>
          </w:rPr>
          <w:t xml:space="preserve"> </w:t>
        </w:r>
      </w:ins>
      <w:ins w:id="21" w:author="Bo Shen" w:date="2023-01-20T17:01:00Z">
        <w:r w:rsidR="006C5B10">
          <w:rPr>
            <w:rFonts w:ascii="Times New Roman" w:hAnsi="Times New Roman" w:cs="Times New Roman"/>
            <w:color w:val="000000" w:themeColor="text1"/>
          </w:rPr>
          <w:t xml:space="preserve">from </w:t>
        </w:r>
        <w:r w:rsidR="006C5B10" w:rsidRPr="006C5B10">
          <w:rPr>
            <w:rFonts w:ascii="Times New Roman" w:hAnsi="Times New Roman" w:cs="Times New Roman"/>
            <w:i/>
            <w:iCs/>
            <w:color w:val="000000" w:themeColor="text1"/>
            <w:rPrChange w:id="22" w:author="Bo Shen" w:date="2023-01-20T17:01:00Z">
              <w:rPr>
                <w:rFonts w:ascii="Times New Roman" w:hAnsi="Times New Roman" w:cs="Times New Roman"/>
                <w:color w:val="000000" w:themeColor="text1"/>
              </w:rPr>
            </w:rPrChange>
          </w:rPr>
          <w:t>Rs</w:t>
        </w:r>
        <w:r w:rsidR="006C5B10">
          <w:rPr>
            <w:rFonts w:ascii="Times New Roman" w:hAnsi="Times New Roman" w:cs="Times New Roman"/>
            <w:color w:val="000000" w:themeColor="text1"/>
          </w:rPr>
          <w:t xml:space="preserve"> </w:t>
        </w:r>
      </w:ins>
      <w:ins w:id="23" w:author="Bo Shen" w:date="2023-01-20T16:54:00Z">
        <w:r w:rsidR="006C5B10">
          <w:rPr>
            <w:rFonts w:ascii="Times New Roman" w:hAnsi="Times New Roman" w:cs="Times New Roman"/>
            <w:color w:val="000000" w:themeColor="text1"/>
          </w:rPr>
          <w:t xml:space="preserve">and a non-selective baseline input </w:t>
        </w:r>
      </w:ins>
      <m:oMath>
        <m:sSub>
          <m:sSubPr>
            <m:ctrlPr>
              <w:ins w:id="24" w:author="Bo Shen" w:date="2023-01-20T16:54:00Z">
                <w:rPr>
                  <w:rFonts w:ascii="Cambria Math" w:hAnsi="Cambria Math" w:cs="Times New Roman"/>
                  <w:i/>
                  <w:color w:val="000000" w:themeColor="text1"/>
                </w:rPr>
              </w:ins>
            </m:ctrlPr>
          </m:sSubPr>
          <m:e>
            <m:r>
              <w:ins w:id="25" w:author="Bo Shen" w:date="2023-01-20T16:54:00Z">
                <w:rPr>
                  <w:rFonts w:ascii="Cambria Math" w:hAnsi="Cambria Math" w:cs="Times New Roman"/>
                  <w:color w:val="000000" w:themeColor="text1"/>
                </w:rPr>
                <m:t>G</m:t>
              </w:ins>
            </m:r>
          </m:e>
          <m:sub>
            <m:r>
              <w:ins w:id="26" w:author="Bo Shen" w:date="2023-01-20T16:54:00Z">
                <w:rPr>
                  <w:rFonts w:ascii="Cambria Math" w:hAnsi="Cambria Math" w:cs="Times New Roman"/>
                  <w:color w:val="000000" w:themeColor="text1"/>
                </w:rPr>
                <m:t>0</m:t>
              </w:ins>
            </m:r>
          </m:sub>
        </m:sSub>
      </m:oMath>
      <w:ins w:id="27" w:author="Bo Shen" w:date="2023-01-20T17:02:00Z">
        <w:r w:rsidR="006C5B10">
          <w:rPr>
            <w:rFonts w:ascii="Times New Roman" w:hAnsi="Times New Roman" w:cs="Times New Roman"/>
            <w:color w:val="000000" w:themeColor="text1"/>
          </w:rPr>
          <w:t xml:space="preserve"> and inhibited by</w:t>
        </w:r>
      </w:ins>
      <w:ins w:id="28" w:author="Bo Shen" w:date="2023-01-20T17:03:00Z">
        <w:r w:rsidR="004A45B9">
          <w:rPr>
            <w:rFonts w:ascii="Times New Roman" w:hAnsi="Times New Roman" w:cs="Times New Roman"/>
            <w:color w:val="000000" w:themeColor="text1"/>
          </w:rPr>
          <w:t xml:space="preserve"> its </w:t>
        </w:r>
      </w:ins>
      <w:ins w:id="29" w:author="Bo Shen" w:date="2023-01-20T17:04:00Z">
        <w:r w:rsidR="004A45B9">
          <w:rPr>
            <w:rFonts w:ascii="Times New Roman" w:hAnsi="Times New Roman" w:cs="Times New Roman"/>
            <w:color w:val="000000" w:themeColor="text1"/>
          </w:rPr>
          <w:t>neighboring</w:t>
        </w:r>
      </w:ins>
      <w:ins w:id="30" w:author="Bo Shen" w:date="2023-01-20T17:02:00Z">
        <w:r w:rsidR="006C5B10">
          <w:rPr>
            <w:rFonts w:ascii="Times New Roman" w:hAnsi="Times New Roman" w:cs="Times New Roman"/>
            <w:color w:val="000000" w:themeColor="text1"/>
          </w:rPr>
          <w:t xml:space="preserve"> </w:t>
        </w:r>
      </w:ins>
      <m:oMath>
        <m:sSub>
          <m:sSubPr>
            <m:ctrlPr>
              <w:ins w:id="31" w:author="Bo Shen" w:date="2023-01-20T17:02:00Z">
                <w:rPr>
                  <w:rFonts w:ascii="Cambria Math" w:hAnsi="Cambria Math" w:cs="Times New Roman"/>
                  <w:i/>
                  <w:color w:val="000000" w:themeColor="text1"/>
                </w:rPr>
              </w:ins>
            </m:ctrlPr>
          </m:sSubPr>
          <m:e>
            <m:r>
              <w:ins w:id="32" w:author="Bo Shen" w:date="2023-01-20T17:02:00Z">
                <w:rPr>
                  <w:rFonts w:ascii="Cambria Math" w:hAnsi="Cambria Math" w:cs="Times New Roman"/>
                  <w:color w:val="000000" w:themeColor="text1"/>
                </w:rPr>
                <m:t>D</m:t>
              </w:ins>
            </m:r>
          </m:e>
          <m:sub>
            <m:r>
              <w:ins w:id="33" w:author="Bo Shen" w:date="2023-01-20T17:02:00Z">
                <w:rPr>
                  <w:rFonts w:ascii="Cambria Math" w:hAnsi="Cambria Math" w:cs="Times New Roman"/>
                  <w:color w:val="000000" w:themeColor="text1"/>
                </w:rPr>
                <m:t>i</m:t>
              </w:ins>
            </m:r>
          </m:sub>
        </m:sSub>
      </m:oMath>
      <w:r w:rsidR="00946864"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controls 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w:t>
      </w:r>
      <w:r w:rsidR="008357FA" w:rsidRPr="0060258A">
        <w:rPr>
          <w:rFonts w:ascii="Times New Roman" w:hAnsi="Times New Roman" w:cs="Times New Roman"/>
          <w:color w:val="000000" w:themeColor="text1"/>
        </w:rPr>
        <w:t xml:space="preserve">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w:t>
      </w:r>
      <w:r w:rsidR="008357FA" w:rsidRPr="0060258A">
        <w:rPr>
          <w:rFonts w:ascii="Times New Roman" w:hAnsi="Times New Roman" w:cs="Times New Roman"/>
          <w:color w:val="000000" w:themeColor="text1"/>
        </w:rPr>
        <w:t xml:space="preserve"> and is presumed to be under external (task-triggered) control.</w:t>
      </w:r>
    </w:p>
    <w:p w14:paraId="6CB6AB2B" w14:textId="418D2E51" w:rsidR="0080638B" w:rsidRPr="0060258A" w:rsidRDefault="0080638B" w:rsidP="00921B7E">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6036A015" wp14:editId="19F4F18E">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14:paraId="58A9497C" w14:textId="7215899D" w:rsidR="009F0487" w:rsidRDefault="00F1780F" w:rsidP="0080638B">
                            <w:pPr>
                              <w:spacing w:line="480" w:lineRule="auto"/>
                              <w:rPr>
                                <w:rFonts w:ascii="Times New Roman" w:hAnsi="Times New Roman" w:cs="Times New Roman"/>
                                <w:i/>
                              </w:rPr>
                            </w:pPr>
                            <w:ins w:id="34" w:author="Bo Shen" w:date="2022-12-13T17:29:00Z">
                              <w:r>
                                <w:rPr>
                                  <w:rFonts w:ascii="Times New Roman" w:hAnsi="Times New Roman" w:cs="Times New Roman"/>
                                  <w:i/>
                                  <w:noProof/>
                                  <w:lang w:eastAsia="en-US"/>
                                </w:rPr>
                                <w:drawing>
                                  <wp:inline distT="0" distB="0" distL="0" distR="0" wp14:anchorId="3F4D3FE0" wp14:editId="6DB6E4A6">
                                    <wp:extent cx="5754370" cy="49593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2.eps"/>
                                            <pic:cNvPicPr/>
                                          </pic:nvPicPr>
                                          <pic:blipFill>
                                            <a:blip r:embed="rId8"/>
                                            <a:stretch>
                                              <a:fillRect/>
                                            </a:stretch>
                                          </pic:blipFill>
                                          <pic:spPr>
                                            <a:xfrm>
                                              <a:off x="0" y="0"/>
                                              <a:ext cx="5754370" cy="4959350"/>
                                            </a:xfrm>
                                            <a:prstGeom prst="rect">
                                              <a:avLst/>
                                            </a:prstGeom>
                                          </pic:spPr>
                                        </pic:pic>
                                      </a:graphicData>
                                    </a:graphic>
                                  </wp:inline>
                                </w:drawing>
                              </w:r>
                            </w:ins>
                            <w:del w:id="35" w:author="Bo Shen" w:date="2022-12-13T17:26:00Z">
                              <w:r w:rsidR="009F0487" w:rsidDel="00F1780F">
                                <w:rPr>
                                  <w:rFonts w:ascii="Times New Roman" w:hAnsi="Times New Roman" w:cs="Times New Roman"/>
                                  <w:i/>
                                  <w:noProof/>
                                  <w:lang w:eastAsia="en-US"/>
                                </w:rPr>
                                <w:drawing>
                                  <wp:inline distT="0" distB="0" distL="0" distR="0" wp14:anchorId="2DF6C610" wp14:editId="60C23346">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9"/>
                                            <a:stretch>
                                              <a:fillRect/>
                                            </a:stretch>
                                          </pic:blipFill>
                                          <pic:spPr>
                                            <a:xfrm>
                                              <a:off x="0" y="0"/>
                                              <a:ext cx="5715872" cy="4926275"/>
                                            </a:xfrm>
                                            <a:prstGeom prst="rect">
                                              <a:avLst/>
                                            </a:prstGeom>
                                          </pic:spPr>
                                        </pic:pic>
                                      </a:graphicData>
                                    </a:graphic>
                                  </wp:inline>
                                </w:drawing>
                              </w:r>
                            </w:del>
                          </w:p>
                          <w:p w14:paraId="7174EEB7" w14:textId="13035C1A" w:rsidR="009F0487" w:rsidRDefault="009F0487"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36" w:author="Bo Shen" w:date="2022-12-13T17:32:00Z">
                              <w:r w:rsidDel="00F1780F">
                                <w:rPr>
                                  <w:rFonts w:ascii="Times New Roman" w:hAnsi="Times New Roman" w:cs="Times New Roman"/>
                                </w:rPr>
                                <w:delText xml:space="preserve">hybridizes </w:delText>
                              </w:r>
                            </w:del>
                            <w:ins w:id="37" w:author="Bo Shen" w:date="2022-12-13T17:32:00Z">
                              <w:r w:rsidR="00F1780F">
                                <w:rPr>
                                  <w:rFonts w:ascii="Times New Roman" w:hAnsi="Times New Roman" w:cs="Times New Roman"/>
                                </w:rPr>
                                <w:t xml:space="preserve">extends </w:t>
                              </w:r>
                            </w:ins>
                            <w:r>
                              <w:rPr>
                                <w:rFonts w:ascii="Times New Roman" w:hAnsi="Times New Roman" w:cs="Times New Roman"/>
                              </w:rPr>
                              <w:t xml:space="preserve">DNM </w:t>
                            </w:r>
                            <w:del w:id="38"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39" w:author="Bo Shen" w:date="2022-12-13T17:34:00Z">
                              <w:r w:rsidRPr="00F1780F" w:rsidDel="00F1780F">
                                <w:rPr>
                                  <w:rFonts w:ascii="Times New Roman" w:hAnsi="Times New Roman" w:cs="Times New Roman"/>
                                  <w:i/>
                                  <w:rPrChange w:id="40" w:author="Bo Shen" w:date="2022-12-13T17:34:00Z">
                                    <w:rPr>
                                      <w:rFonts w:ascii="Times New Roman" w:hAnsi="Times New Roman" w:cs="Times New Roman"/>
                                    </w:rPr>
                                  </w:rPrChange>
                                </w:rPr>
                                <w:delText xml:space="preserve">disinhibition </w:delText>
                              </w:r>
                            </w:del>
                            <w:ins w:id="41" w:author="Bo Shen" w:date="2022-12-13T17:34:00Z">
                              <w:r w:rsidR="00F1780F" w:rsidRPr="00F1780F">
                                <w:rPr>
                                  <w:rFonts w:ascii="Times New Roman" w:hAnsi="Times New Roman" w:cs="Times New Roman"/>
                                  <w:i/>
                                  <w:rPrChange w:id="42" w:author="Bo Shen" w:date="2022-12-13T17:34:00Z">
                                    <w:rPr>
                                      <w:rFonts w:ascii="Times New Roman" w:hAnsi="Times New Roman" w:cs="Times New Roman"/>
                                    </w:rPr>
                                  </w:rPrChange>
                                </w:rPr>
                                <w:t>R</w:t>
                              </w:r>
                              <w:r w:rsidR="00F1780F">
                                <w:rPr>
                                  <w:rFonts w:ascii="Times New Roman" w:hAnsi="Times New Roman" w:cs="Times New Roman"/>
                                </w:rPr>
                                <w:t xml:space="preserve"> to </w:t>
                              </w:r>
                              <w:r w:rsidR="00F1780F" w:rsidRPr="00F1780F">
                                <w:rPr>
                                  <w:rFonts w:ascii="Times New Roman" w:hAnsi="Times New Roman" w:cs="Times New Roman"/>
                                  <w:i/>
                                  <w:rPrChange w:id="43" w:author="Bo Shen" w:date="2022-12-13T17:34:00Z">
                                    <w:rPr>
                                      <w:rFonts w:ascii="Times New Roman" w:hAnsi="Times New Roman" w:cs="Times New Roman"/>
                                    </w:rPr>
                                  </w:rPrChange>
                                </w:rPr>
                                <w:t>D</w:t>
                              </w:r>
                              <w:r w:rsidR="00F1780F">
                                <w:rPr>
                                  <w:rFonts w:ascii="Times New Roman" w:hAnsi="Times New Roman" w:cs="Times New Roman"/>
                                </w:rPr>
                                <w:t xml:space="preserve"> coupling</w:t>
                              </w:r>
                              <w:r w:rsidR="00F1780F"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44" w:author="Bo Shen" w:date="2023-01-20T17:07:00Z">
                              <w:r w:rsidR="004A45B9">
                                <w:rPr>
                                  <w:rFonts w:ascii="Times New Roman" w:hAnsi="Times New Roman" w:cs="Times New Roman"/>
                                </w:rPr>
                                <w:t xml:space="preserve">. The circuit </w:t>
                              </w:r>
                            </w:ins>
                            <w:del w:id="45"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46" w:author="Bo Shen" w:date="2023-01-20T17:07:00Z">
                              <w:r w:rsidR="004A45B9">
                                <w:rPr>
                                  <w:rFonts w:ascii="Times New Roman" w:hAnsi="Times New Roman" w:cs="Times New Roman"/>
                                </w:rPr>
                                <w:t>after disinhibition</w:t>
                              </w:r>
                            </w:ins>
                            <w:ins w:id="47" w:author="Bo Shen" w:date="2023-01-20T17:08:00Z">
                              <w:r w:rsidR="004A45B9">
                                <w:rPr>
                                  <w:rFonts w:ascii="Times New Roman" w:hAnsi="Times New Roman" w:cs="Times New Roman"/>
                                </w:rPr>
                                <w:t xml:space="preserve"> is triggered</w:t>
                              </w:r>
                            </w:ins>
                            <w:del w:id="48"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6D8D22B" w14:textId="40159E15" w:rsidR="009F0487" w:rsidRPr="00256221" w:rsidRDefault="009F0487"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14:paraId="58A9497C" w14:textId="7215899D" w:rsidR="009F0487" w:rsidRDefault="00F1780F" w:rsidP="0080638B">
                      <w:pPr>
                        <w:spacing w:line="480" w:lineRule="auto"/>
                        <w:rPr>
                          <w:rFonts w:ascii="Times New Roman" w:hAnsi="Times New Roman" w:cs="Times New Roman"/>
                          <w:i/>
                        </w:rPr>
                      </w:pPr>
                      <w:ins w:id="49" w:author="Bo Shen" w:date="2022-12-13T17:29:00Z">
                        <w:r>
                          <w:rPr>
                            <w:rFonts w:ascii="Times New Roman" w:hAnsi="Times New Roman" w:cs="Times New Roman"/>
                            <w:i/>
                            <w:noProof/>
                            <w:lang w:eastAsia="en-US"/>
                          </w:rPr>
                          <w:drawing>
                            <wp:inline distT="0" distB="0" distL="0" distR="0" wp14:anchorId="3F4D3FE0" wp14:editId="6DB6E4A6">
                              <wp:extent cx="5754370" cy="49593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2.eps"/>
                                      <pic:cNvPicPr/>
                                    </pic:nvPicPr>
                                    <pic:blipFill>
                                      <a:blip r:embed="rId8"/>
                                      <a:stretch>
                                        <a:fillRect/>
                                      </a:stretch>
                                    </pic:blipFill>
                                    <pic:spPr>
                                      <a:xfrm>
                                        <a:off x="0" y="0"/>
                                        <a:ext cx="5754370" cy="4959350"/>
                                      </a:xfrm>
                                      <a:prstGeom prst="rect">
                                        <a:avLst/>
                                      </a:prstGeom>
                                    </pic:spPr>
                                  </pic:pic>
                                </a:graphicData>
                              </a:graphic>
                            </wp:inline>
                          </w:drawing>
                        </w:r>
                      </w:ins>
                      <w:del w:id="50" w:author="Bo Shen" w:date="2022-12-13T17:26:00Z">
                        <w:r w:rsidR="009F0487" w:rsidDel="00F1780F">
                          <w:rPr>
                            <w:rFonts w:ascii="Times New Roman" w:hAnsi="Times New Roman" w:cs="Times New Roman"/>
                            <w:i/>
                            <w:noProof/>
                            <w:lang w:eastAsia="en-US"/>
                          </w:rPr>
                          <w:drawing>
                            <wp:inline distT="0" distB="0" distL="0" distR="0" wp14:anchorId="2DF6C610" wp14:editId="60C23346">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9"/>
                                      <a:stretch>
                                        <a:fillRect/>
                                      </a:stretch>
                                    </pic:blipFill>
                                    <pic:spPr>
                                      <a:xfrm>
                                        <a:off x="0" y="0"/>
                                        <a:ext cx="5715872" cy="4926275"/>
                                      </a:xfrm>
                                      <a:prstGeom prst="rect">
                                        <a:avLst/>
                                      </a:prstGeom>
                                    </pic:spPr>
                                  </pic:pic>
                                </a:graphicData>
                              </a:graphic>
                            </wp:inline>
                          </w:drawing>
                        </w:r>
                      </w:del>
                    </w:p>
                    <w:p w14:paraId="7174EEB7" w14:textId="13035C1A" w:rsidR="009F0487" w:rsidRDefault="009F0487"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51" w:author="Bo Shen" w:date="2022-12-13T17:32:00Z">
                        <w:r w:rsidDel="00F1780F">
                          <w:rPr>
                            <w:rFonts w:ascii="Times New Roman" w:hAnsi="Times New Roman" w:cs="Times New Roman"/>
                          </w:rPr>
                          <w:delText xml:space="preserve">hybridizes </w:delText>
                        </w:r>
                      </w:del>
                      <w:ins w:id="52" w:author="Bo Shen" w:date="2022-12-13T17:32:00Z">
                        <w:r w:rsidR="00F1780F">
                          <w:rPr>
                            <w:rFonts w:ascii="Times New Roman" w:hAnsi="Times New Roman" w:cs="Times New Roman"/>
                          </w:rPr>
                          <w:t xml:space="preserve">extends </w:t>
                        </w:r>
                      </w:ins>
                      <w:r>
                        <w:rPr>
                          <w:rFonts w:ascii="Times New Roman" w:hAnsi="Times New Roman" w:cs="Times New Roman"/>
                        </w:rPr>
                        <w:t xml:space="preserve">DNM </w:t>
                      </w:r>
                      <w:del w:id="53"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4" w:author="Bo Shen" w:date="2022-12-13T17:34:00Z">
                        <w:r w:rsidRPr="00F1780F" w:rsidDel="00F1780F">
                          <w:rPr>
                            <w:rFonts w:ascii="Times New Roman" w:hAnsi="Times New Roman" w:cs="Times New Roman"/>
                            <w:i/>
                            <w:rPrChange w:id="55" w:author="Bo Shen" w:date="2022-12-13T17:34:00Z">
                              <w:rPr>
                                <w:rFonts w:ascii="Times New Roman" w:hAnsi="Times New Roman" w:cs="Times New Roman"/>
                              </w:rPr>
                            </w:rPrChange>
                          </w:rPr>
                          <w:delText xml:space="preserve">disinhibition </w:delText>
                        </w:r>
                      </w:del>
                      <w:ins w:id="56" w:author="Bo Shen" w:date="2022-12-13T17:34:00Z">
                        <w:r w:rsidR="00F1780F" w:rsidRPr="00F1780F">
                          <w:rPr>
                            <w:rFonts w:ascii="Times New Roman" w:hAnsi="Times New Roman" w:cs="Times New Roman"/>
                            <w:i/>
                            <w:rPrChange w:id="57" w:author="Bo Shen" w:date="2022-12-13T17:34:00Z">
                              <w:rPr>
                                <w:rFonts w:ascii="Times New Roman" w:hAnsi="Times New Roman" w:cs="Times New Roman"/>
                              </w:rPr>
                            </w:rPrChange>
                          </w:rPr>
                          <w:t>R</w:t>
                        </w:r>
                        <w:r w:rsidR="00F1780F">
                          <w:rPr>
                            <w:rFonts w:ascii="Times New Roman" w:hAnsi="Times New Roman" w:cs="Times New Roman"/>
                          </w:rPr>
                          <w:t xml:space="preserve"> to </w:t>
                        </w:r>
                        <w:r w:rsidR="00F1780F" w:rsidRPr="00F1780F">
                          <w:rPr>
                            <w:rFonts w:ascii="Times New Roman" w:hAnsi="Times New Roman" w:cs="Times New Roman"/>
                            <w:i/>
                            <w:rPrChange w:id="58" w:author="Bo Shen" w:date="2022-12-13T17:34:00Z">
                              <w:rPr>
                                <w:rFonts w:ascii="Times New Roman" w:hAnsi="Times New Roman" w:cs="Times New Roman"/>
                              </w:rPr>
                            </w:rPrChange>
                          </w:rPr>
                          <w:t>D</w:t>
                        </w:r>
                        <w:r w:rsidR="00F1780F">
                          <w:rPr>
                            <w:rFonts w:ascii="Times New Roman" w:hAnsi="Times New Roman" w:cs="Times New Roman"/>
                          </w:rPr>
                          <w:t xml:space="preserve"> coupling</w:t>
                        </w:r>
                        <w:r w:rsidR="00F1780F"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59" w:author="Bo Shen" w:date="2023-01-20T17:07:00Z">
                        <w:r w:rsidR="004A45B9">
                          <w:rPr>
                            <w:rFonts w:ascii="Times New Roman" w:hAnsi="Times New Roman" w:cs="Times New Roman"/>
                          </w:rPr>
                          <w:t xml:space="preserve">. The circuit </w:t>
                        </w:r>
                      </w:ins>
                      <w:del w:id="60"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61" w:author="Bo Shen" w:date="2023-01-20T17:07:00Z">
                        <w:r w:rsidR="004A45B9">
                          <w:rPr>
                            <w:rFonts w:ascii="Times New Roman" w:hAnsi="Times New Roman" w:cs="Times New Roman"/>
                          </w:rPr>
                          <w:t>after disinhibition</w:t>
                        </w:r>
                      </w:ins>
                      <w:ins w:id="62" w:author="Bo Shen" w:date="2023-01-20T17:08:00Z">
                        <w:r w:rsidR="004A45B9">
                          <w:rPr>
                            <w:rFonts w:ascii="Times New Roman" w:hAnsi="Times New Roman" w:cs="Times New Roman"/>
                          </w:rPr>
                          <w:t xml:space="preserve"> is triggered</w:t>
                        </w:r>
                      </w:ins>
                      <w:del w:id="63"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6D8D22B" w14:textId="40159E15" w:rsidR="009F0487" w:rsidRPr="00256221" w:rsidRDefault="009F0487"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p>
    <w:p w14:paraId="4EF82A64" w14:textId="5823A20E" w:rsidR="00AA44F8" w:rsidRDefault="00AA44F8">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6A0CCD99" wp14:editId="05E693AA">
                <wp:extent cx="5943600" cy="6056923"/>
                <wp:effectExtent l="0" t="0" r="12700" b="13970"/>
                <wp:docPr id="23" name="Text Box 23"/>
                <wp:cNvGraphicFramePr/>
                <a:graphic xmlns:a="http://schemas.openxmlformats.org/drawingml/2006/main">
                  <a:graphicData uri="http://schemas.microsoft.com/office/word/2010/wordprocessingShape">
                    <wps:wsp>
                      <wps:cNvSpPr txBox="1"/>
                      <wps:spPr>
                        <a:xfrm>
                          <a:off x="0" y="0"/>
                          <a:ext cx="5943600" cy="6056923"/>
                        </a:xfrm>
                        <a:prstGeom prst="rect">
                          <a:avLst/>
                        </a:prstGeom>
                        <a:solidFill>
                          <a:schemeClr val="lt1"/>
                        </a:solidFill>
                        <a:ln w="6350">
                          <a:solidFill>
                            <a:prstClr val="black"/>
                          </a:solidFill>
                        </a:ln>
                      </wps:spPr>
                      <wps:txbx>
                        <w:txbxContent>
                          <w:p w14:paraId="280EAFFB" w14:textId="2731292A" w:rsidR="009F0487" w:rsidRDefault="00C04E86" w:rsidP="00AA44F8">
                            <w:pPr>
                              <w:keepNext/>
                              <w:spacing w:line="480" w:lineRule="auto"/>
                              <w:jc w:val="both"/>
                            </w:pPr>
                            <w:ins w:id="64" w:author="Bo Shen" w:date="2023-01-19T15:13:00Z">
                              <w:r>
                                <w:rPr>
                                  <w:noProof/>
                                  <w:lang w:eastAsia="en-US"/>
                                </w:rPr>
                                <w:drawing>
                                  <wp:inline distT="0" distB="0" distL="0" distR="0" wp14:anchorId="2404EFF3" wp14:editId="6C0573F3">
                                    <wp:extent cx="5754370" cy="364109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
                                            <a:stretch>
                                              <a:fillRect/>
                                            </a:stretch>
                                          </pic:blipFill>
                                          <pic:spPr>
                                            <a:xfrm>
                                              <a:off x="0" y="0"/>
                                              <a:ext cx="5754370" cy="3641090"/>
                                            </a:xfrm>
                                            <a:prstGeom prst="rect">
                                              <a:avLst/>
                                            </a:prstGeom>
                                          </pic:spPr>
                                        </pic:pic>
                                      </a:graphicData>
                                    </a:graphic>
                                  </wp:inline>
                                </w:drawing>
                              </w:r>
                            </w:ins>
                            <w:del w:id="65" w:author="Bo Shen" w:date="2022-12-13T15:24:00Z">
                              <w:r w:rsidR="009F0487" w:rsidDel="003B6609">
                                <w:rPr>
                                  <w:noProof/>
                                  <w:lang w:eastAsia="en-US"/>
                                </w:rPr>
                                <w:drawing>
                                  <wp:inline distT="0" distB="0" distL="0" distR="0" wp14:anchorId="075A0A7E" wp14:editId="10725329">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11">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682012E" w14:textId="78B188A3" w:rsidR="009F0487" w:rsidRPr="00995603" w:rsidRDefault="009F0487"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66" w:author="Bo Shen" w:date="2022-12-13T17:25:00Z">
                              <w:r w:rsidRPr="00644911" w:rsidDel="00E57DC7">
                                <w:rPr>
                                  <w:rFonts w:ascii="Times New Roman" w:hAnsi="Times New Roman" w:cs="Times New Roman"/>
                                  <w:color w:val="000000" w:themeColor="text1"/>
                                  <w:sz w:val="24"/>
                                  <w:szCs w:val="24"/>
                                </w:rPr>
                                <w:delText>I</w:delText>
                              </w:r>
                            </w:del>
                            <w:ins w:id="67" w:author="Bo Shen" w:date="2022-12-13T17:25:00Z">
                              <w:r w:rsidR="00E57DC7">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68"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69" w:author="Bo Shen" w:date="2023-01-19T15:14:00Z">
                              <w:r w:rsidR="00F47515">
                                <w:rPr>
                                  <w:rFonts w:ascii="Times New Roman" w:hAnsi="Times New Roman" w:cs="Times New Roman"/>
                                  <w:color w:val="000000" w:themeColor="text1"/>
                                  <w:sz w:val="24"/>
                                  <w:szCs w:val="24"/>
                                </w:rPr>
                                <w:t>I</w:t>
                              </w:r>
                            </w:ins>
                            <w:ins w:id="70" w:author="Bo Shen" w:date="2022-12-13T17:25:00Z">
                              <w:r w:rsidR="00F1780F"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A0CCD99" id="Text Box 23" o:spid="_x0000_s1027" type="#_x0000_t202" style="width:468pt;height:47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" fillcolor="white [3201]" strokeweight=".5pt">
                <v:textbox>
                  <w:txbxContent>
                    <w:p w14:paraId="280EAFFB" w14:textId="2731292A" w:rsidR="009F0487" w:rsidRDefault="00C04E86" w:rsidP="00AA44F8">
                      <w:pPr>
                        <w:keepNext/>
                        <w:spacing w:line="480" w:lineRule="auto"/>
                        <w:jc w:val="both"/>
                      </w:pPr>
                      <w:ins w:id="71" w:author="Bo Shen" w:date="2023-01-19T15:13:00Z">
                        <w:r>
                          <w:rPr>
                            <w:noProof/>
                            <w:lang w:eastAsia="en-US"/>
                          </w:rPr>
                          <w:drawing>
                            <wp:inline distT="0" distB="0" distL="0" distR="0" wp14:anchorId="2404EFF3" wp14:editId="6C0573F3">
                              <wp:extent cx="5754370" cy="364109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
                                      <a:stretch>
                                        <a:fillRect/>
                                      </a:stretch>
                                    </pic:blipFill>
                                    <pic:spPr>
                                      <a:xfrm>
                                        <a:off x="0" y="0"/>
                                        <a:ext cx="5754370" cy="3641090"/>
                                      </a:xfrm>
                                      <a:prstGeom prst="rect">
                                        <a:avLst/>
                                      </a:prstGeom>
                                    </pic:spPr>
                                  </pic:pic>
                                </a:graphicData>
                              </a:graphic>
                            </wp:inline>
                          </w:drawing>
                        </w:r>
                      </w:ins>
                      <w:del w:id="72" w:author="Bo Shen" w:date="2022-12-13T15:24:00Z">
                        <w:r w:rsidR="009F0487" w:rsidDel="003B6609">
                          <w:rPr>
                            <w:noProof/>
                            <w:lang w:eastAsia="en-US"/>
                          </w:rPr>
                          <w:drawing>
                            <wp:inline distT="0" distB="0" distL="0" distR="0" wp14:anchorId="075A0A7E" wp14:editId="10725329">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11">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682012E" w14:textId="78B188A3" w:rsidR="009F0487" w:rsidRPr="00995603" w:rsidRDefault="009F0487" w:rsidP="00AA44F8">
                      <w:pPr>
                        <w:pStyle w:val="Caption"/>
                        <w:jc w:val="both"/>
                        <w:rPr>
                          <w:rFonts w:ascii="Times New Roman" w:hAnsi="Times New Roman" w:cs="Times New Roman"/>
                          <w:b/>
                          <w:i w:val="0"/>
                          <w:color w:val="000000" w:themeColor="text1"/>
                          <w:sz w:val="24"/>
                          <w:szCs w:val="24"/>
                        </w:rPr>
                      </w:pPr>
                      <w:r w:rsidRPr="00644911">
                        <w:rPr>
                          <w:rFonts w:ascii="Times New Roman" w:hAnsi="Times New Roman" w:cs="Times New Roman"/>
                          <w:b/>
                          <w:i w:val="0"/>
                          <w:color w:val="000000" w:themeColor="text1"/>
                          <w:sz w:val="24"/>
                          <w:szCs w:val="24"/>
                        </w:rPr>
                        <w:t>Figure</w:t>
                      </w:r>
                      <w:r>
                        <w:rPr>
                          <w:rFonts w:ascii="Times New Roman" w:hAnsi="Times New Roman" w:cs="Times New Roman"/>
                          <w:b/>
                          <w:i w:val="0"/>
                          <w:color w:val="000000" w:themeColor="text1"/>
                          <w:sz w:val="24"/>
                          <w:szCs w:val="24"/>
                        </w:rPr>
                        <w:t xml:space="preserve"> 2-figure supplement 1.</w:t>
                      </w:r>
                      <w:r w:rsidRPr="00644911">
                        <w:rPr>
                          <w:b/>
                          <w:i w:val="0"/>
                          <w:color w:val="000000" w:themeColor="text1"/>
                          <w:sz w:val="24"/>
                          <w:szCs w:val="24"/>
                        </w:rPr>
                        <w:t xml:space="preserve"> </w:t>
                      </w:r>
                      <w:r w:rsidRPr="008E7977">
                        <w:rPr>
                          <w:rFonts w:ascii="Times New Roman" w:hAnsi="Times New Roman" w:cs="Times New Roman"/>
                          <w:b/>
                          <w:i w:val="0"/>
                          <w:color w:val="000000" w:themeColor="text1"/>
                          <w:sz w:val="24"/>
                          <w:szCs w:val="24"/>
                        </w:rPr>
                        <w:t>Testing and comparing different DNM modifications for integrating normalized value coding and WTA competition.</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A</w:t>
                      </w:r>
                      <w:r w:rsidRPr="00644911">
                        <w:rPr>
                          <w:rFonts w:ascii="Times New Roman" w:hAnsi="Times New Roman" w:cs="Times New Roman"/>
                          <w:i w:val="0"/>
                          <w:color w:val="000000" w:themeColor="text1"/>
                          <w:sz w:val="24"/>
                          <w:szCs w:val="24"/>
                        </w:rPr>
                        <w:t xml:space="preserve">. The full model contains all possible modifications that allow the original DNM to generate WTA competition. </w:t>
                      </w:r>
                      <w:r>
                        <w:rPr>
                          <w:rFonts w:ascii="Times New Roman" w:hAnsi="Times New Roman" w:cs="Times New Roman"/>
                          <w:i w:val="0"/>
                          <w:color w:val="000000" w:themeColor="text1"/>
                          <w:sz w:val="24"/>
                          <w:szCs w:val="24"/>
                        </w:rPr>
                        <w:t>Modifications:</w:t>
                      </w:r>
                      <w:r w:rsidRPr="00644911">
                        <w:rPr>
                          <w:rFonts w:ascii="Times New Roman" w:hAnsi="Times New Roman" w:cs="Times New Roman"/>
                          <w:i w:val="0"/>
                          <w:color w:val="000000" w:themeColor="text1"/>
                          <w:sz w:val="24"/>
                          <w:szCs w:val="24"/>
                        </w:rPr>
                        <w:t xml:space="preserve"> recurrent excitation on </w:t>
                      </w:r>
                      <w:r w:rsidRPr="00644911">
                        <w:rPr>
                          <w:rFonts w:ascii="Times New Roman" w:hAnsi="Times New Roman" w:cs="Times New Roman"/>
                          <w:color w:val="000000" w:themeColor="text1"/>
                          <w:sz w:val="24"/>
                          <w:szCs w:val="24"/>
                        </w:rPr>
                        <w:t>R</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local disinhibition mediated through </w:t>
                      </w:r>
                      <w:del w:id="73" w:author="Bo Shen" w:date="2022-12-13T17:25:00Z">
                        <w:r w:rsidRPr="00644911" w:rsidDel="00E57DC7">
                          <w:rPr>
                            <w:rFonts w:ascii="Times New Roman" w:hAnsi="Times New Roman" w:cs="Times New Roman"/>
                            <w:color w:val="000000" w:themeColor="text1"/>
                            <w:sz w:val="24"/>
                            <w:szCs w:val="24"/>
                          </w:rPr>
                          <w:delText>I</w:delText>
                        </w:r>
                      </w:del>
                      <w:ins w:id="74" w:author="Bo Shen" w:date="2022-12-13T17:25:00Z">
                        <w:r w:rsidR="00E57DC7">
                          <w:rPr>
                            <w:rFonts w:ascii="Times New Roman" w:hAnsi="Times New Roman" w:cs="Times New Roman"/>
                            <w:color w:val="000000" w:themeColor="text1"/>
                            <w:sz w:val="24"/>
                            <w:szCs w:val="24"/>
                          </w:rPr>
                          <w:t>D</w:t>
                        </w:r>
                      </w:ins>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cross inhibition mediated through </w:t>
                      </w:r>
                      <w:del w:id="75" w:author="Bo Shen" w:date="2022-12-13T17:25:00Z">
                        <w:r w:rsidRPr="00644911" w:rsidDel="00F1780F">
                          <w:rPr>
                            <w:rFonts w:ascii="Times New Roman" w:hAnsi="Times New Roman" w:cs="Times New Roman"/>
                            <w:color w:val="000000" w:themeColor="text1"/>
                            <w:sz w:val="24"/>
                            <w:szCs w:val="24"/>
                          </w:rPr>
                          <w:delText>I</w:delText>
                        </w:r>
                        <w:r w:rsidRPr="00644911" w:rsidDel="00F1780F">
                          <w:rPr>
                            <w:rFonts w:ascii="Times New Roman" w:hAnsi="Times New Roman" w:cs="Times New Roman"/>
                            <w:i w:val="0"/>
                            <w:color w:val="000000" w:themeColor="text1"/>
                            <w:sz w:val="24"/>
                            <w:szCs w:val="24"/>
                          </w:rPr>
                          <w:delText xml:space="preserve"> </w:delText>
                        </w:r>
                      </w:del>
                      <w:ins w:id="76" w:author="Bo Shen" w:date="2023-01-19T15:14:00Z">
                        <w:r w:rsidR="00F47515">
                          <w:rPr>
                            <w:rFonts w:ascii="Times New Roman" w:hAnsi="Times New Roman" w:cs="Times New Roman"/>
                            <w:color w:val="000000" w:themeColor="text1"/>
                            <w:sz w:val="24"/>
                            <w:szCs w:val="24"/>
                          </w:rPr>
                          <w:t>I</w:t>
                        </w:r>
                      </w:ins>
                      <w:ins w:id="77" w:author="Bo Shen" w:date="2022-12-13T17:25:00Z">
                        <w:r w:rsidR="00F1780F" w:rsidRPr="00644911">
                          <w:rPr>
                            <w:rFonts w:ascii="Times New Roman" w:hAnsi="Times New Roman" w:cs="Times New Roman"/>
                            <w:i w:val="0"/>
                            <w:color w:val="000000" w:themeColor="text1"/>
                            <w:sz w:val="24"/>
                            <w:szCs w:val="24"/>
                          </w:rPr>
                          <w:t xml:space="preserve"> </w:t>
                        </w:r>
                      </w:ins>
                      <w:r w:rsidRPr="00644911">
                        <w:rPr>
                          <w:rFonts w:ascii="Times New Roman" w:hAnsi="Times New Roman" w:cs="Times New Roman"/>
                          <w:i w:val="0"/>
                          <w:color w:val="000000" w:themeColor="text1"/>
                          <w:sz w:val="24"/>
                          <w:szCs w:val="24"/>
                        </w:rPr>
                        <w:t xml:space="preserve">units to inhibit the lateral </w:t>
                      </w:r>
                      <w:r w:rsidRPr="00D64B0F">
                        <w:rPr>
                          <w:rFonts w:ascii="Times New Roman" w:hAnsi="Times New Roman" w:cs="Times New Roman"/>
                          <w:color w:val="000000" w:themeColor="text1"/>
                          <w:sz w:val="24"/>
                          <w:szCs w:val="24"/>
                        </w:rPr>
                        <w:t>R</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controlled by</w:t>
                      </w:r>
                      <m:oMath>
                        <m:r>
                          <w:rPr>
                            <w:rFonts w:ascii="Cambria Math" w:hAnsi="Cambria Math" w:cs="Times New Roman"/>
                            <w:color w:val="000000" w:themeColor="text1"/>
                            <w:sz w:val="24"/>
                            <w:szCs w:val="24"/>
                          </w:rPr>
                          <m:t xml:space="preserve"> η</m:t>
                        </m:r>
                      </m:oMath>
                      <w:r>
                        <w:rPr>
                          <w:rFonts w:ascii="Times New Roman" w:hAnsi="Times New Roman" w:cs="Times New Roman"/>
                          <w:i w:val="0"/>
                          <w:color w:val="000000" w:themeColor="text1"/>
                          <w:sz w:val="24"/>
                          <w:szCs w:val="24"/>
                        </w:rPr>
                        <w:t xml:space="preserve">), and </w:t>
                      </w:r>
                      <w:r w:rsidRPr="00644911">
                        <w:rPr>
                          <w:rFonts w:ascii="Times New Roman" w:hAnsi="Times New Roman" w:cs="Times New Roman"/>
                          <w:i w:val="0"/>
                          <w:color w:val="000000" w:themeColor="text1"/>
                          <w:sz w:val="24"/>
                          <w:szCs w:val="24"/>
                        </w:rPr>
                        <w:t xml:space="preserve">lateral gain control boost loops mediated through </w:t>
                      </w:r>
                      <w:r w:rsidRPr="00644911">
                        <w:rPr>
                          <w:rFonts w:ascii="Times New Roman" w:hAnsi="Times New Roman" w:cs="Times New Roman"/>
                          <w:color w:val="000000" w:themeColor="text1"/>
                          <w:sz w:val="24"/>
                          <w:szCs w:val="24"/>
                        </w:rPr>
                        <w:t>E</w:t>
                      </w:r>
                      <w:r w:rsidRPr="00644911">
                        <w:rPr>
                          <w:rFonts w:ascii="Times New Roman" w:hAnsi="Times New Roman" w:cs="Times New Roman"/>
                          <w:i w:val="0"/>
                          <w:color w:val="000000" w:themeColor="text1"/>
                          <w:sz w:val="24"/>
                          <w:szCs w:val="24"/>
                        </w:rPr>
                        <w:t xml:space="preserve"> units</w:t>
                      </w:r>
                      <w:r>
                        <w:rPr>
                          <w:rFonts w:ascii="Times New Roman" w:hAnsi="Times New Roman" w:cs="Times New Roman"/>
                          <w:i w:val="0"/>
                          <w:color w:val="000000" w:themeColor="text1"/>
                          <w:sz w:val="24"/>
                          <w:szCs w:val="24"/>
                        </w:rPr>
                        <w:t xml:space="preserve"> (</w:t>
                      </w:r>
                      <w:r w:rsidRPr="00644911">
                        <w:rPr>
                          <w:rFonts w:ascii="Times New Roman" w:hAnsi="Times New Roman" w:cs="Times New Roman"/>
                          <w:i w:val="0"/>
                          <w:color w:val="000000" w:themeColor="text1"/>
                          <w:sz w:val="24"/>
                          <w:szCs w:val="24"/>
                        </w:rPr>
                        <w:t xml:space="preserve">controlled by </w:t>
                      </w:r>
                      <m:oMath>
                        <m:r>
                          <w:rPr>
                            <w:rFonts w:ascii="Cambria Math" w:hAnsi="Cambria Math" w:cs="Times New Roman"/>
                            <w:color w:val="000000" w:themeColor="text1"/>
                            <w:sz w:val="24"/>
                            <w:szCs w:val="24"/>
                          </w:rPr>
                          <m:t>γ</m:t>
                        </m:r>
                      </m:oMath>
                      <w:r>
                        <w:rPr>
                          <w:rFonts w:ascii="Times New Roman" w:hAnsi="Times New Roman" w:cs="Times New Roman"/>
                          <w:i w:val="0"/>
                          <w:color w:val="000000" w:themeColor="text1"/>
                          <w:sz w:val="24"/>
                          <w:szCs w:val="24"/>
                        </w:rPr>
                        <w:t>)</w:t>
                      </w:r>
                      <w:r w:rsidRPr="00644911">
                        <w:rPr>
                          <w:rFonts w:ascii="Times New Roman" w:hAnsi="Times New Roman" w:cs="Times New Roman"/>
                          <w:i w:val="0"/>
                          <w:color w:val="000000" w:themeColor="text1"/>
                          <w:sz w:val="24"/>
                          <w:szCs w:val="24"/>
                        </w:rPr>
                        <w:t xml:space="preserve">. </w:t>
                      </w:r>
                      <w:r w:rsidRPr="00644911">
                        <w:rPr>
                          <w:rFonts w:ascii="Times New Roman" w:hAnsi="Times New Roman" w:cs="Times New Roman"/>
                          <w:b/>
                          <w:i w:val="0"/>
                          <w:color w:val="000000" w:themeColor="text1"/>
                          <w:sz w:val="24"/>
                          <w:szCs w:val="24"/>
                        </w:rPr>
                        <w:t>B</w:t>
                      </w:r>
                      <w:r w:rsidRPr="0064491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w:t>
                      </w:r>
                      <w:r w:rsidRPr="00644911">
                        <w:rPr>
                          <w:rFonts w:ascii="Times New Roman" w:hAnsi="Times New Roman" w:cs="Times New Roman"/>
                          <w:i w:val="0"/>
                          <w:color w:val="000000" w:themeColor="text1"/>
                          <w:sz w:val="24"/>
                          <w:szCs w:val="24"/>
                        </w:rPr>
                        <w:t xml:space="preserve">xample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1</w:t>
                      </w:r>
                      <w:r w:rsidRPr="00644911">
                        <w:rPr>
                          <w:rFonts w:ascii="Times New Roman" w:hAnsi="Times New Roman" w:cs="Times New Roman"/>
                          <w:i w:val="0"/>
                          <w:color w:val="000000" w:themeColor="text1"/>
                          <w:sz w:val="24"/>
                          <w:szCs w:val="24"/>
                        </w:rPr>
                        <w:t xml:space="preserve"> and </w:t>
                      </w:r>
                      <w:r w:rsidRPr="00644911">
                        <w:rPr>
                          <w:rFonts w:ascii="Times New Roman" w:hAnsi="Times New Roman" w:cs="Times New Roman"/>
                          <w:color w:val="000000" w:themeColor="text1"/>
                          <w:sz w:val="24"/>
                          <w:szCs w:val="24"/>
                        </w:rPr>
                        <w:t>R</w:t>
                      </w:r>
                      <w:r w:rsidRPr="00644911">
                        <w:rPr>
                          <w:rFonts w:ascii="Times New Roman" w:hAnsi="Times New Roman" w:cs="Times New Roman"/>
                          <w:color w:val="000000" w:themeColor="text1"/>
                          <w:sz w:val="24"/>
                          <w:szCs w:val="24"/>
                          <w:vertAlign w:val="subscript"/>
                        </w:rPr>
                        <w:t>2</w:t>
                      </w:r>
                      <w:r w:rsidRPr="00644911">
                        <w:rPr>
                          <w:rFonts w:ascii="Times New Roman" w:hAnsi="Times New Roman" w:cs="Times New Roman"/>
                          <w:i w:val="0"/>
                          <w:color w:val="000000" w:themeColor="text1"/>
                          <w:sz w:val="24"/>
                          <w:szCs w:val="24"/>
                        </w:rPr>
                        <w:t xml:space="preserve"> dynamics predicted by the model</w:t>
                      </w:r>
                      <w:r>
                        <w:rPr>
                          <w:rFonts w:ascii="Times New Roman" w:hAnsi="Times New Roman" w:cs="Times New Roman"/>
                          <w:i w:val="0"/>
                          <w:color w:val="000000" w:themeColor="text1"/>
                          <w:sz w:val="24"/>
                          <w:szCs w:val="24"/>
                        </w:rPr>
                        <w:t xml:space="preserve"> variants</w:t>
                      </w:r>
                      <w:r w:rsidRPr="00644911">
                        <w:rPr>
                          <w:rFonts w:ascii="Times New Roman" w:hAnsi="Times New Roman" w:cs="Times New Roman"/>
                          <w:i w:val="0"/>
                          <w:color w:val="000000" w:themeColor="text1"/>
                          <w:sz w:val="24"/>
                          <w:szCs w:val="24"/>
                        </w:rPr>
                        <w:t xml:space="preserve"> with different combinations of modifications. Four types of modifications result in 16 candidate models. Compar</w:t>
                      </w:r>
                      <w:r>
                        <w:rPr>
                          <w:rFonts w:ascii="Times New Roman" w:hAnsi="Times New Roman" w:cs="Times New Roman"/>
                          <w:i w:val="0"/>
                          <w:color w:val="000000" w:themeColor="text1"/>
                          <w:sz w:val="24"/>
                          <w:szCs w:val="24"/>
                        </w:rPr>
                        <w:t xml:space="preserve">ison of </w:t>
                      </w:r>
                      <w:r w:rsidRPr="00644911">
                        <w:rPr>
                          <w:rFonts w:ascii="Times New Roman" w:hAnsi="Times New Roman" w:cs="Times New Roman"/>
                          <w:i w:val="0"/>
                          <w:color w:val="000000" w:themeColor="text1"/>
                          <w:sz w:val="24"/>
                          <w:szCs w:val="24"/>
                        </w:rPr>
                        <w:t xml:space="preserve">the left two columns and </w:t>
                      </w:r>
                      <w:r>
                        <w:rPr>
                          <w:rFonts w:ascii="Times New Roman" w:hAnsi="Times New Roman" w:cs="Times New Roman"/>
                          <w:i w:val="0"/>
                          <w:color w:val="000000" w:themeColor="text1"/>
                          <w:sz w:val="24"/>
                          <w:szCs w:val="24"/>
                        </w:rPr>
                        <w:t xml:space="preserve">right </w:t>
                      </w:r>
                      <w:r w:rsidRPr="00644911">
                        <w:rPr>
                          <w:rFonts w:ascii="Times New Roman" w:hAnsi="Times New Roman" w:cs="Times New Roman"/>
                          <w:i w:val="0"/>
                          <w:color w:val="000000" w:themeColor="text1"/>
                          <w:sz w:val="24"/>
                          <w:szCs w:val="24"/>
                        </w:rPr>
                        <w:t>two columns</w:t>
                      </w:r>
                      <w:r>
                        <w:rPr>
                          <w:rFonts w:ascii="Times New Roman" w:hAnsi="Times New Roman" w:cs="Times New Roman"/>
                          <w:i w:val="0"/>
                          <w:color w:val="000000" w:themeColor="text1"/>
                          <w:sz w:val="24"/>
                          <w:szCs w:val="24"/>
                        </w:rPr>
                        <w:t xml:space="preserve"> shows</w:t>
                      </w:r>
                      <w:r w:rsidRPr="00644911">
                        <w:rPr>
                          <w:rFonts w:ascii="Times New Roman" w:hAnsi="Times New Roman" w:cs="Times New Roman"/>
                          <w:i w:val="0"/>
                          <w:color w:val="000000" w:themeColor="text1"/>
                          <w:sz w:val="24"/>
                          <w:szCs w:val="24"/>
                        </w:rPr>
                        <w:t xml:space="preserve"> that local disinhibition (</w:t>
                      </w:r>
                      <m:oMath>
                        <m:r>
                          <w:rPr>
                            <w:rFonts w:ascii="Cambria Math" w:hAnsi="Cambria Math" w:cs="Times New Roman"/>
                            <w:color w:val="000000" w:themeColor="text1"/>
                            <w:sz w:val="24"/>
                            <w:szCs w:val="24"/>
                          </w:rPr>
                          <m:t>β</m:t>
                        </m:r>
                      </m:oMath>
                      <w:r w:rsidRPr="00644911">
                        <w:rPr>
                          <w:rFonts w:ascii="Times New Roman" w:hAnsi="Times New Roman" w:cs="Times New Roman"/>
                          <w:i w:val="0"/>
                          <w:color w:val="000000" w:themeColor="text1"/>
                          <w:sz w:val="24"/>
                          <w:szCs w:val="24"/>
                        </w:rPr>
                        <w:t xml:space="preserve">) is required for generating WTA competition and </w:t>
                      </w:r>
                      <w:r>
                        <w:rPr>
                          <w:rFonts w:ascii="Times New Roman" w:hAnsi="Times New Roman" w:cs="Times New Roman"/>
                          <w:i w:val="0"/>
                          <w:color w:val="000000" w:themeColor="text1"/>
                          <w:sz w:val="24"/>
                          <w:szCs w:val="24"/>
                        </w:rPr>
                        <w:t xml:space="preserve">increasing </w:t>
                      </w:r>
                      <w:r w:rsidRPr="00644911">
                        <w:rPr>
                          <w:rFonts w:ascii="Times New Roman" w:hAnsi="Times New Roman" w:cs="Times New Roman"/>
                          <w:i w:val="0"/>
                          <w:color w:val="000000" w:themeColor="text1"/>
                          <w:sz w:val="24"/>
                          <w:szCs w:val="24"/>
                        </w:rPr>
                        <w:t>neural activity to a decision threshold.</w:t>
                      </w:r>
                    </w:p>
                  </w:txbxContent>
                </v:textbox>
                <w10:anchorlock/>
              </v:shape>
            </w:pict>
          </mc:Fallback>
        </mc:AlternateContent>
      </w:r>
      <w:r>
        <w:rPr>
          <w:rFonts w:ascii="Times New Roman" w:hAnsi="Times New Roman" w:cs="Times New Roman"/>
          <w:i/>
          <w:color w:val="000000" w:themeColor="text1"/>
        </w:rPr>
        <w:br w:type="page"/>
      </w:r>
    </w:p>
    <w:p w14:paraId="7D357284" w14:textId="27930A20"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Dynamic divisive normalization preserved in the LDDM</w:t>
      </w:r>
    </w:p>
    <w:p w14:paraId="348607FC" w14:textId="77777777" w:rsidR="00C1458F" w:rsidRPr="0060258A" w:rsidRDefault="00C1458F" w:rsidP="00886C3F">
      <w:pPr>
        <w:spacing w:line="480" w:lineRule="auto"/>
        <w:jc w:val="both"/>
        <w:rPr>
          <w:rFonts w:ascii="Times New Roman" w:hAnsi="Times New Roman" w:cs="Times New Roman"/>
          <w:color w:val="000000" w:themeColor="text1"/>
        </w:rPr>
      </w:pPr>
    </w:p>
    <w:p w14:paraId="1118329A" w14:textId="459C48CB" w:rsidR="005775C0" w:rsidRPr="0060258A" w:rsidRDefault="005C0DB3"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w:t>
      </w:r>
      <w:r w:rsidR="000D4D32" w:rsidRPr="0060258A">
        <w:rPr>
          <w:rFonts w:ascii="Times New Roman" w:hAnsi="Times New Roman" w:cs="Times New Roman"/>
          <w:color w:val="000000" w:themeColor="text1"/>
        </w:rPr>
        <w:t xml:space="preserve">seen in </w:t>
      </w:r>
      <w:r w:rsidRPr="0060258A">
        <w:rPr>
          <w:rFonts w:ascii="Times New Roman" w:hAnsi="Times New Roman" w:cs="Times New Roman"/>
          <w:color w:val="000000" w:themeColor="text1"/>
        </w:rPr>
        <w:t>the DNM</w:t>
      </w:r>
      <w:ins w:id="78" w:author="Bo Shen" w:date="2023-01-20T17:09:00Z">
        <w:r w:rsidR="004A45B9">
          <w:rPr>
            <w:rFonts w:ascii="Times New Roman" w:hAnsi="Times New Roman" w:cs="Times New Roman"/>
            <w:color w:val="000000" w:themeColor="text1"/>
          </w:rPr>
          <w:t xml:space="preserve"> </w:t>
        </w:r>
      </w:ins>
      <w:r w:rsidR="00C55856"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C55856"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00C55856"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As discussed above, during initial option evaluation the disinhibitory units are silent (</w:t>
      </w:r>
      <m:oMath>
        <m:r>
          <w:rPr>
            <w:rFonts w:ascii="Cambria Math" w:hAnsi="Cambria Math" w:cs="Times New Roman"/>
            <w:color w:val="000000" w:themeColor="text1"/>
          </w:rPr>
          <m:t>β=0</m:t>
        </m:r>
      </m:oMath>
      <w:r w:rsidR="00C2694D" w:rsidRPr="0060258A">
        <w:rPr>
          <w:rFonts w:ascii="Times New Roman" w:hAnsi="Times New Roman" w:cs="Times New Roman"/>
          <w:color w:val="000000" w:themeColor="text1"/>
        </w:rPr>
        <w:t xml:space="preserve">) and the sole difference between the LDDM </w:t>
      </w:r>
      <w:r w:rsidR="00C2694D" w:rsidRPr="0060258A">
        <w:rPr>
          <w:rFonts w:ascii="Times New Roman" w:hAnsi="Times New Roman" w:cs="Times New Roman" w:hint="eastAsia"/>
          <w:color w:val="000000" w:themeColor="text1"/>
        </w:rPr>
        <w:t>a</w:t>
      </w:r>
      <w:r w:rsidR="00C2694D"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00C2694D"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Example activity traces in </w:t>
      </w:r>
      <w:r w:rsidR="00A35276" w:rsidRPr="0060258A">
        <w:rPr>
          <w:rFonts w:ascii="Times New Roman" w:hAnsi="Times New Roman" w:cs="Times New Roman"/>
          <w:b/>
          <w:color w:val="000000" w:themeColor="text1"/>
        </w:rPr>
        <w:t xml:space="preserve">Fig. </w:t>
      </w:r>
      <w:r w:rsidR="003965F4" w:rsidRPr="0060258A">
        <w:rPr>
          <w:rFonts w:ascii="Times New Roman" w:hAnsi="Times New Roman" w:cs="Times New Roman"/>
          <w:b/>
          <w:color w:val="000000" w:themeColor="text1"/>
        </w:rPr>
        <w:t>3</w:t>
      </w:r>
      <w:r w:rsidR="004815B0" w:rsidRPr="0060258A">
        <w:rPr>
          <w:rFonts w:ascii="Times New Roman" w:hAnsi="Times New Roman" w:cs="Times New Roman"/>
          <w:b/>
          <w:color w:val="000000" w:themeColor="text1"/>
        </w:rPr>
        <w:t>B</w:t>
      </w:r>
      <w:r w:rsidR="003965F4"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show that the LDDM preserves characteristic early-stage dynamics and contextual modulation seen in both empirical data </w:t>
      </w:r>
      <w:r w:rsidR="00E22F65" w:rsidRPr="0060258A">
        <w:rPr>
          <w:rFonts w:ascii="Times New Roman" w:hAnsi="Times New Roman" w:cs="Times New Roman"/>
          <w:color w:val="000000" w:themeColor="text1"/>
        </w:rPr>
        <w:t>(</w:t>
      </w:r>
      <w:r w:rsidR="00A35276" w:rsidRPr="0060258A">
        <w:rPr>
          <w:rFonts w:ascii="Times New Roman" w:hAnsi="Times New Roman" w:cs="Times New Roman"/>
          <w:b/>
          <w:color w:val="000000" w:themeColor="text1"/>
        </w:rPr>
        <w:t xml:space="preserve">Fig. </w:t>
      </w:r>
      <w:r w:rsidR="004815B0" w:rsidRPr="0060258A">
        <w:rPr>
          <w:rFonts w:ascii="Times New Roman" w:hAnsi="Times New Roman" w:cs="Times New Roman"/>
          <w:b/>
          <w:color w:val="000000" w:themeColor="text1"/>
        </w:rPr>
        <w:t>3C</w:t>
      </w:r>
      <w:r w:rsidR="00E22F65"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and the original DNM</w:t>
      </w:r>
      <w:ins w:id="79" w:author="Bo Shen" w:date="2023-01-20T17:09: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oeLY35c","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1, 201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Immediately after stimulus onset,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ies replicate the transient peak </w:t>
      </w:r>
      <w:r w:rsidR="00AF2A33" w:rsidRPr="0060258A">
        <w:rPr>
          <w:rFonts w:ascii="Times New Roman" w:hAnsi="Times New Roman" w:cs="Times New Roman"/>
          <w:color w:val="000000" w:themeColor="text1"/>
        </w:rPr>
        <w:t>observed in a wealth of studies</w:t>
      </w:r>
      <w:ins w:id="80" w:author="Bo Shen" w:date="2023-01-20T17:10: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Further, the network </w:t>
      </w:r>
      <w:r w:rsidR="00AF2A33" w:rsidRPr="0060258A">
        <w:rPr>
          <w:rFonts w:ascii="Times New Roman" w:hAnsi="Times New Roman" w:cs="Times New Roman"/>
          <w:color w:val="000000" w:themeColor="text1"/>
        </w:rPr>
        <w:t xml:space="preserve">settles to equilibrium </w:t>
      </w:r>
      <w:r w:rsidR="00725E83" w:rsidRPr="0060258A">
        <w:rPr>
          <w:rFonts w:ascii="Times New Roman" w:hAnsi="Times New Roman" w:cs="Times New Roman"/>
          <w:color w:val="000000" w:themeColor="text1"/>
        </w:rPr>
        <w:t>display</w:t>
      </w:r>
      <w:r w:rsidR="005C0350" w:rsidRPr="0060258A">
        <w:rPr>
          <w:rFonts w:ascii="Times New Roman" w:hAnsi="Times New Roman" w:cs="Times New Roman"/>
          <w:color w:val="000000" w:themeColor="text1"/>
        </w:rPr>
        <w:t>ing</w:t>
      </w:r>
      <w:r w:rsidR="00725E83" w:rsidRPr="0060258A">
        <w:rPr>
          <w:rFonts w:ascii="Times New Roman" w:hAnsi="Times New Roman" w:cs="Times New Roman"/>
          <w:color w:val="000000" w:themeColor="text1"/>
        </w:rPr>
        <w:t xml:space="preserve"> relative value coding: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725E83" w:rsidRPr="0060258A">
        <w:rPr>
          <w:rFonts w:ascii="Times New Roman" w:hAnsi="Times New Roman" w:cs="Times New Roman"/>
          <w:color w:val="000000" w:themeColor="text1"/>
        </w:rPr>
        <w:t xml:space="preserve"> in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t>
      </w:r>
      <w:r w:rsidR="001A6742" w:rsidRPr="0060258A">
        <w:rPr>
          <w:rFonts w:ascii="Times New Roman" w:hAnsi="Times New Roman" w:cs="Times New Roman"/>
          <w:color w:val="000000" w:themeColor="text1"/>
        </w:rPr>
        <w:t xml:space="preserve">with </w:t>
      </w:r>
      <w:r w:rsidR="001A6742" w:rsidRPr="0060258A">
        <w:rPr>
          <w:rFonts w:ascii="Times New Roman" w:hAnsi="Times New Roman" w:cs="Times New Roman"/>
          <w:i/>
          <w:color w:val="000000" w:themeColor="text1"/>
        </w:rPr>
        <w:t>V</w:t>
      </w:r>
      <w:r w:rsidR="001A6742" w:rsidRPr="0060258A">
        <w:rPr>
          <w:rFonts w:ascii="Times New Roman" w:hAnsi="Times New Roman" w:cs="Times New Roman"/>
          <w:i/>
          <w:color w:val="000000" w:themeColor="text1"/>
          <w:vertAlign w:val="subscript"/>
        </w:rPr>
        <w:t>1</w:t>
      </w:r>
      <w:r w:rsidR="001A6742" w:rsidRPr="0060258A">
        <w:rPr>
          <w:rFonts w:ascii="Times New Roman" w:hAnsi="Times New Roman" w:cs="Times New Roman"/>
          <w:color w:val="000000" w:themeColor="text1"/>
        </w:rPr>
        <w:t xml:space="preserve"> </w:t>
      </w:r>
      <w:r w:rsidR="003E4CD8" w:rsidRPr="0060258A">
        <w:rPr>
          <w:rFonts w:ascii="Times New Roman" w:hAnsi="Times New Roman" w:cs="Times New Roman"/>
          <w:color w:val="000000" w:themeColor="text1"/>
        </w:rPr>
        <w:t xml:space="preserve">and </w:t>
      </w:r>
      <w:r w:rsidR="00725E83" w:rsidRPr="0060258A">
        <w:rPr>
          <w:rFonts w:ascii="Times New Roman" w:hAnsi="Times New Roman" w:cs="Times New Roman"/>
          <w:color w:val="000000" w:themeColor="text1"/>
        </w:rPr>
        <w:t>de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ith </w:t>
      </w:r>
      <w:r w:rsidR="00725E83"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1A6742"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 xml:space="preserve">Fig. </w:t>
      </w:r>
      <w:r w:rsidR="008C562E" w:rsidRPr="0060258A">
        <w:rPr>
          <w:rFonts w:ascii="Times New Roman" w:hAnsi="Times New Roman" w:cs="Times New Roman"/>
          <w:b/>
          <w:color w:val="000000" w:themeColor="text1"/>
        </w:rPr>
        <w:t>3</w:t>
      </w:r>
      <w:r w:rsidR="003D4F5D" w:rsidRPr="0060258A">
        <w:rPr>
          <w:rFonts w:ascii="Times New Roman" w:hAnsi="Times New Roman" w:cs="Times New Roman"/>
          <w:b/>
          <w:color w:val="000000" w:themeColor="text1"/>
        </w:rPr>
        <w:t>B</w:t>
      </w:r>
      <w:r w:rsidR="00AE1240" w:rsidRPr="0060258A">
        <w:rPr>
          <w:rFonts w:ascii="Times New Roman" w:hAnsi="Times New Roman" w:cs="Times New Roman"/>
          <w:b/>
          <w:color w:val="000000" w:themeColor="text1"/>
        </w:rPr>
        <w:t xml:space="preserve">, </w:t>
      </w:r>
      <w:r w:rsidR="0049685D" w:rsidRPr="0060258A">
        <w:rPr>
          <w:rFonts w:ascii="Times New Roman" w:hAnsi="Times New Roman" w:cs="Times New Roman"/>
          <w:i/>
          <w:color w:val="000000" w:themeColor="text1"/>
        </w:rPr>
        <w:t>R</w:t>
      </w:r>
      <w:r w:rsidR="0049685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AE1240" w:rsidRPr="0060258A">
        <w:rPr>
          <w:rFonts w:ascii="Times New Roman" w:hAnsi="Times New Roman" w:cs="Times New Roman"/>
          <w:b/>
          <w:color w:val="000000" w:themeColor="text1"/>
        </w:rPr>
        <w:t xml:space="preserve"> </w:t>
      </w:r>
      <w:r w:rsidR="00AE1240" w:rsidRPr="0060258A">
        <w:rPr>
          <w:rFonts w:ascii="Times New Roman" w:hAnsi="Times New Roman" w:cs="Times New Roman"/>
          <w:color w:val="000000" w:themeColor="text1"/>
        </w:rPr>
        <w:t xml:space="preserve">across </w:t>
      </w:r>
      <w:r w:rsidR="00E20A2D" w:rsidRPr="0060258A">
        <w:rPr>
          <w:rFonts w:ascii="Times New Roman" w:hAnsi="Times New Roman" w:cs="Times New Roman"/>
          <w:i/>
          <w:color w:val="000000" w:themeColor="text1"/>
        </w:rPr>
        <w:t>V</w:t>
      </w:r>
      <w:r w:rsidR="00E20A2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inputs</w:t>
      </w:r>
      <w:r w:rsidR="007D5A20" w:rsidRPr="0060258A">
        <w:rPr>
          <w:rFonts w:ascii="Times New Roman" w:hAnsi="Times New Roman" w:cs="Times New Roman"/>
          <w:color w:val="000000" w:themeColor="text1"/>
        </w:rPr>
        <w:t xml:space="preserve"> (</w:t>
      </w:r>
      <w:r w:rsidR="00D379AA" w:rsidRPr="0060258A">
        <w:rPr>
          <w:rFonts w:ascii="Times New Roman" w:hAnsi="Times New Roman" w:cs="Times New Roman" w:hint="eastAsia"/>
          <w:color w:val="000000" w:themeColor="text1"/>
        </w:rPr>
        <w:t>upper</w:t>
      </w:r>
      <w:r w:rsidR="00D379AA" w:rsidRPr="0060258A">
        <w:rPr>
          <w:rFonts w:ascii="Times New Roman" w:hAnsi="Times New Roman" w:cs="Times New Roman"/>
          <w:color w:val="000000" w:themeColor="text1"/>
        </w:rPr>
        <w:t xml:space="preserve"> panels</w:t>
      </w:r>
      <w:r w:rsidR="007D5A20" w:rsidRPr="0060258A">
        <w:rPr>
          <w:rFonts w:ascii="Times New Roman" w:hAnsi="Times New Roman" w:cs="Times New Roman"/>
          <w:color w:val="000000" w:themeColor="text1"/>
        </w:rPr>
        <w:t>) and</w:t>
      </w:r>
      <w:r w:rsidR="00AE1240" w:rsidRPr="0060258A">
        <w:rPr>
          <w:rFonts w:ascii="Times New Roman" w:hAnsi="Times New Roman" w:cs="Times New Roman"/>
          <w:color w:val="000000" w:themeColor="text1"/>
        </w:rPr>
        <w:t xml:space="preserve"> </w:t>
      </w:r>
      <w:r w:rsidR="007D5A20"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7D5A20" w:rsidRPr="0060258A">
        <w:rPr>
          <w:rFonts w:ascii="Times New Roman" w:hAnsi="Times New Roman" w:cs="Times New Roman"/>
          <w:color w:val="000000" w:themeColor="text1"/>
        </w:rPr>
        <w:t xml:space="preserve"> inputs (</w:t>
      </w:r>
      <w:r w:rsidR="00D379AA" w:rsidRPr="0060258A">
        <w:rPr>
          <w:rFonts w:ascii="Times New Roman" w:hAnsi="Times New Roman" w:cs="Times New Roman"/>
          <w:color w:val="000000" w:themeColor="text1"/>
        </w:rPr>
        <w:t>bottom panels</w:t>
      </w:r>
      <w:r w:rsidR="007D5A20" w:rsidRPr="0060258A">
        <w:rPr>
          <w:rFonts w:ascii="Times New Roman" w:hAnsi="Times New Roman" w:cs="Times New Roman"/>
          <w:color w:val="000000" w:themeColor="text1"/>
        </w:rPr>
        <w:t>)</w:t>
      </w:r>
      <w:r w:rsidR="001A6742" w:rsidRPr="0060258A">
        <w:rPr>
          <w:rFonts w:ascii="Times New Roman" w:hAnsi="Times New Roman" w:cs="Times New Roman"/>
          <w:color w:val="000000" w:themeColor="text1"/>
        </w:rPr>
        <w:t>)</w:t>
      </w:r>
      <w:r w:rsidR="00725E83" w:rsidRPr="0060258A">
        <w:rPr>
          <w:rFonts w:ascii="Times New Roman" w:hAnsi="Times New Roman" w:cs="Times New Roman"/>
          <w:color w:val="000000" w:themeColor="text1"/>
        </w:rPr>
        <w:t>, reflecting a contextual representation of value</w:t>
      </w:r>
      <w:r w:rsidR="00C543B5"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 xml:space="preserve">(see Methods for </w:t>
      </w:r>
      <w:r w:rsidR="00154708" w:rsidRPr="0060258A">
        <w:rPr>
          <w:rFonts w:ascii="Times New Roman" w:hAnsi="Times New Roman" w:cs="Times New Roman"/>
          <w:color w:val="000000" w:themeColor="text1"/>
        </w:rPr>
        <w:t xml:space="preserve">details of </w:t>
      </w:r>
      <w:r w:rsidR="00C2694D" w:rsidRPr="0060258A">
        <w:rPr>
          <w:rFonts w:ascii="Times New Roman" w:hAnsi="Times New Roman" w:cs="Times New Roman"/>
          <w:color w:val="000000" w:themeColor="text1"/>
        </w:rPr>
        <w:t xml:space="preserve">parameters used </w:t>
      </w:r>
      <w:r w:rsidR="004C1F94" w:rsidRPr="0060258A">
        <w:rPr>
          <w:rFonts w:ascii="Times New Roman" w:hAnsi="Times New Roman" w:cs="Times New Roman"/>
          <w:color w:val="000000" w:themeColor="text1"/>
        </w:rPr>
        <w:t>in</w:t>
      </w:r>
      <w:r w:rsidR="00C2694D" w:rsidRPr="0060258A">
        <w:rPr>
          <w:rFonts w:ascii="Times New Roman" w:hAnsi="Times New Roman" w:cs="Times New Roman"/>
          <w:color w:val="000000" w:themeColor="text1"/>
        </w:rPr>
        <w:t xml:space="preserve"> visualization)</w:t>
      </w:r>
      <w:r w:rsidR="00C543B5" w:rsidRPr="0060258A">
        <w:rPr>
          <w:rFonts w:ascii="Times New Roman" w:hAnsi="Times New Roman" w:cs="Times New Roman"/>
          <w:color w:val="000000" w:themeColor="text1"/>
        </w:rPr>
        <w:t>.</w:t>
      </w:r>
    </w:p>
    <w:p w14:paraId="79D69D77" w14:textId="77777777" w:rsidR="00433F14" w:rsidRPr="0060258A" w:rsidRDefault="00433F14" w:rsidP="00433F14">
      <w:pPr>
        <w:spacing w:line="480" w:lineRule="auto"/>
        <w:jc w:val="both"/>
        <w:rPr>
          <w:rFonts w:ascii="Times New Roman" w:hAnsi="Times New Roman" w:cs="Times New Roman"/>
          <w:color w:val="000000" w:themeColor="text1"/>
        </w:rPr>
      </w:pPr>
    </w:p>
    <w:p w14:paraId="4A6940FA" w14:textId="62E8D192" w:rsidR="00433F14" w:rsidRPr="0060258A" w:rsidRDefault="00433F14"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aking advantage of its simplified mathematical form, we analytically </w:t>
      </w:r>
      <w:r w:rsidR="00253319" w:rsidRPr="0060258A">
        <w:rPr>
          <w:rFonts w:ascii="Times New Roman" w:hAnsi="Times New Roman" w:cs="Times New Roman"/>
          <w:color w:val="000000" w:themeColor="text1"/>
        </w:rPr>
        <w:t>evaluat</w:t>
      </w:r>
      <w:r w:rsidRPr="0060258A">
        <w:rPr>
          <w:rFonts w:ascii="Times New Roman" w:hAnsi="Times New Roman" w:cs="Times New Roman"/>
          <w:color w:val="000000" w:themeColor="text1"/>
        </w:rPr>
        <w:t>ed the LDDM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w:t>
      </w:r>
      <w:proofErr w:type="spellStart"/>
      <w:r w:rsidR="00936447" w:rsidRPr="0060258A">
        <w:rPr>
          <w:rFonts w:ascii="Times New Roman" w:hAnsi="Times New Roman" w:cs="Times New Roman"/>
          <w:color w:val="000000" w:themeColor="text1"/>
        </w:rPr>
        <w:t>en</w:t>
      </w:r>
      <w:proofErr w:type="spellEnd"/>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r w:rsidRPr="0060258A">
        <w:rPr>
          <w:rFonts w:ascii="Times New Roman" w:hAnsi="Times New Roman" w:cs="Times New Roman" w:hint="eastAsia"/>
          <w:b/>
          <w:color w:val="000000" w:themeColor="text1"/>
        </w:rPr>
        <w:t>Fig</w:t>
      </w:r>
      <w:r w:rsidRPr="0060258A">
        <w:rPr>
          <w:rFonts w:ascii="Times New Roman" w:hAnsi="Times New Roman" w:cs="Times New Roman"/>
          <w:b/>
          <w:color w:val="000000" w:themeColor="text1"/>
        </w:rPr>
        <w:t>. 3D</w:t>
      </w:r>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shows</w:t>
      </w:r>
      <w:r w:rsidRPr="0060258A">
        <w:rPr>
          <w:rFonts w:ascii="Times New Roman" w:hAnsi="Times New Roman" w:cs="Times New Roman"/>
          <w:color w:val="000000" w:themeColor="text1"/>
        </w:rPr>
        <w:t xml:space="preserve"> that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solid)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ashed), which represent the equilibrium state of each individual unit, intersect at a unique </w:t>
      </w:r>
      <w:r w:rsidR="00936447" w:rsidRPr="0060258A">
        <w:rPr>
          <w:rFonts w:ascii="Times New Roman" w:hAnsi="Times New Roman" w:cs="Times New Roman"/>
          <w:color w:val="000000" w:themeColor="text1"/>
        </w:rPr>
        <w:t xml:space="preserve">and stable </w:t>
      </w:r>
      <w:r w:rsidRPr="0060258A">
        <w:rPr>
          <w:rFonts w:ascii="Times New Roman" w:hAnsi="Times New Roman" w:cs="Times New Roman"/>
          <w:color w:val="000000" w:themeColor="text1"/>
        </w:rPr>
        <w:t>equilibrium point regardless of equal or unequal inputs</w:t>
      </w:r>
      <w:r w:rsidR="00936447" w:rsidRPr="0060258A">
        <w:rPr>
          <w:rFonts w:ascii="Times New Roman" w:hAnsi="Times New Roman" w:cs="Times New Roman"/>
          <w:color w:val="000000" w:themeColor="text1"/>
        </w:rPr>
        <w:t xml:space="preserve"> (</w:t>
      </w:r>
      <w:r w:rsidR="003F36D7" w:rsidRPr="0060258A">
        <w:rPr>
          <w:rFonts w:ascii="Times New Roman" w:hAnsi="Times New Roman" w:cs="Times New Roman"/>
          <w:color w:val="000000" w:themeColor="text1"/>
        </w:rPr>
        <w:t>see</w:t>
      </w:r>
      <w:r w:rsidR="003F36D7">
        <w:rPr>
          <w:rFonts w:ascii="Times New Roman" w:hAnsi="Times New Roman" w:cs="Times New Roman"/>
          <w:color w:val="000000" w:themeColor="text1"/>
        </w:rPr>
        <w:t xml:space="preserve"> </w:t>
      </w:r>
      <w:r w:rsidR="003F36D7" w:rsidRPr="00375C7B">
        <w:rPr>
          <w:rFonts w:ascii="Times New Roman" w:hAnsi="Times New Roman" w:cs="Times New Roman"/>
          <w:b/>
          <w:color w:val="000000" w:themeColor="text1"/>
        </w:rPr>
        <w:t>Methods</w:t>
      </w:r>
      <w:r w:rsidR="003F36D7" w:rsidRPr="0060258A">
        <w:rPr>
          <w:rFonts w:ascii="Times New Roman" w:hAnsi="Times New Roman" w:cs="Times New Roman"/>
          <w:color w:val="000000" w:themeColor="text1"/>
        </w:rPr>
        <w:t xml:space="preserve"> </w:t>
      </w:r>
      <w:r w:rsidR="003F36D7" w:rsidRPr="0060258A">
        <w:rPr>
          <w:rFonts w:ascii="Times New Roman" w:hAnsi="Times New Roman" w:cs="Times New Roman"/>
          <w:i/>
          <w:color w:val="000000" w:themeColor="text1"/>
        </w:rPr>
        <w:t>Equilibria and stability analysis of the LDDM</w:t>
      </w:r>
      <w:r w:rsidR="00D7778B">
        <w:rPr>
          <w:rFonts w:ascii="Times New Roman" w:hAnsi="Times New Roman" w:cs="Times New Roman"/>
          <w:i/>
          <w:color w:val="000000" w:themeColor="text1"/>
        </w:rPr>
        <w:t xml:space="preserve"> </w:t>
      </w:r>
      <w:r w:rsidR="00D7778B" w:rsidRPr="00D7778B">
        <w:rPr>
          <w:rFonts w:ascii="Times New Roman" w:hAnsi="Times New Roman" w:cs="Times New Roman"/>
          <w:color w:val="000000" w:themeColor="text1"/>
        </w:rPr>
        <w:t>for</w:t>
      </w:r>
      <w:r w:rsidR="00D7778B">
        <w:rPr>
          <w:rFonts w:ascii="Times New Roman" w:hAnsi="Times New Roman" w:cs="Times New Roman"/>
          <w:i/>
          <w:color w:val="000000" w:themeColor="text1"/>
        </w:rPr>
        <w:t xml:space="preserve"> </w:t>
      </w:r>
      <w:r w:rsidR="00D7778B" w:rsidRPr="0060258A">
        <w:rPr>
          <w:rFonts w:ascii="Times New Roman" w:hAnsi="Times New Roman" w:cs="Times New Roman"/>
          <w:color w:val="000000" w:themeColor="text1"/>
        </w:rPr>
        <w:t>mathematical proof</w:t>
      </w:r>
      <w:r w:rsidR="0093644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The steady state of neural activity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at the equilibrium reflects divisive normalization (</w:t>
      </w:r>
      <w:r w:rsidRPr="00B66036">
        <w:rPr>
          <w:rFonts w:ascii="Times New Roman" w:hAnsi="Times New Roman" w:cs="Times New Roman"/>
          <w:b/>
          <w:color w:val="000000" w:themeColor="text1"/>
        </w:rPr>
        <w:t>Eq. 4</w:t>
      </w:r>
      <w:r w:rsidRPr="0060258A">
        <w:rPr>
          <w:rFonts w:ascii="Times New Roman" w:hAnsi="Times New Roman" w:cs="Times New Roman"/>
          <w:color w:val="000000" w:themeColor="text1"/>
        </w:rPr>
        <w:t>), as in the original DNM</w:t>
      </w:r>
      <w:ins w:id="81" w:author="Bo Shen" w:date="2023-01-23T09:51:00Z">
        <w:r w:rsidR="00E0481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 xml:space="preserve">(LoFaro et al., 2014; </w:t>
      </w:r>
      <w:r w:rsidR="009C2159">
        <w:rPr>
          <w:rFonts w:ascii="Times New Roman" w:hAnsi="Times New Roman" w:cs="Times New Roman"/>
          <w:color w:val="000000" w:themeColor="text1"/>
        </w:rPr>
        <w:lastRenderedPageBreak/>
        <w:t>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82"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83" w:author="Bo Shen" w:date="2023-01-25T14:56:00Z">
        <w:r w:rsidR="00936447" w:rsidRPr="0060258A" w:rsidDel="00ED0899">
          <w:rPr>
            <w:rFonts w:ascii="Times New Roman" w:hAnsi="Times New Roman" w:cs="Times New Roman"/>
            <w:color w:val="000000" w:themeColor="text1"/>
          </w:rPr>
          <w:delText>(</w:delText>
        </w:r>
      </w:del>
      <m:oMath>
        <m:r>
          <w:del w:id="84" w:author="Bo Shen" w:date="2023-01-25T14:56:00Z">
            <w:rPr>
              <w:rFonts w:ascii="Cambria Math" w:hAnsi="Cambria Math" w:cs="Times New Roman"/>
              <w:color w:val="000000" w:themeColor="text1"/>
            </w:rPr>
            <m:t>-α</m:t>
          </w:del>
        </m:r>
      </m:oMath>
      <w:del w:id="85" w:author="Bo Shen" w:date="2023-01-25T14:56:00Z">
        <w:r w:rsidR="00936447"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86" w:author="Bo Shen" w:date="2023-01-25T14:56:00Z">
        <w:r w:rsidR="00ED0899" w:rsidRPr="0060258A">
          <w:rPr>
            <w:rFonts w:ascii="Times New Roman" w:hAnsi="Times New Roman" w:cs="Times New Roman"/>
            <w:color w:val="000000" w:themeColor="text1"/>
          </w:rPr>
          <w:t>(</w:t>
        </w:r>
      </w:ins>
      <m:oMath>
        <m:sSub>
          <m:sSubPr>
            <m:ctrlPr>
              <w:ins w:id="87" w:author="Bo Shen" w:date="2023-01-25T14:56:00Z">
                <w:rPr>
                  <w:rFonts w:ascii="Cambria Math" w:hAnsi="Cambria Math" w:cs="Times New Roman"/>
                  <w:i/>
                  <w:color w:val="000000" w:themeColor="text1"/>
                </w:rPr>
              </w:ins>
            </m:ctrlPr>
          </m:sSubPr>
          <m:e>
            <m:r>
              <w:ins w:id="88" w:author="Bo Shen" w:date="2023-01-25T14:56:00Z">
                <w:rPr>
                  <w:rFonts w:ascii="Cambria Math" w:hAnsi="Cambria Math" w:cs="Times New Roman"/>
                  <w:color w:val="000000" w:themeColor="text1"/>
                </w:rPr>
                <m:t>G</m:t>
              </w:ins>
            </m:r>
          </m:e>
          <m:sub>
            <m:r>
              <w:ins w:id="89" w:author="Bo Shen" w:date="2023-01-25T14:56:00Z">
                <w:rPr>
                  <w:rFonts w:ascii="Cambria Math" w:hAnsi="Cambria Math" w:cs="Times New Roman"/>
                  <w:color w:val="000000" w:themeColor="text1"/>
                </w:rPr>
                <m:t>0</m:t>
              </w:ins>
            </m:r>
          </m:sub>
        </m:sSub>
        <m:r>
          <w:ins w:id="90" w:author="Bo Shen" w:date="2023-01-25T14:56:00Z">
            <w:rPr>
              <w:rFonts w:ascii="Cambria Math" w:hAnsi="Cambria Math" w:cs="Times New Roman"/>
              <w:color w:val="000000" w:themeColor="text1"/>
            </w:rPr>
            <m:t>-α</m:t>
          </w:ins>
        </m:r>
      </m:oMath>
      <w:ins w:id="91" w:author="Bo Shen" w:date="2023-01-25T14:56:00Z">
        <w:r w:rsidR="00ED0899" w:rsidRPr="0060258A">
          <w:rPr>
            <w:rFonts w:ascii="Times New Roman" w:hAnsi="Times New Roman" w:cs="Times New Roman"/>
            <w:color w:val="000000" w:themeColor="text1"/>
          </w:rPr>
          <w:t>)</w:t>
        </w:r>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92" w:author="Bo Shen" w:date="2023-01-25T14:57:00Z">
        <w:r w:rsidR="00ED0899">
          <w:rPr>
            <w:rFonts w:ascii="Times New Roman" w:hAnsi="Times New Roman" w:cs="Times New Roman"/>
            <w:color w:val="000000" w:themeColor="text1"/>
          </w:rPr>
          <w:t>baseline gain control</w:t>
        </w:r>
        <w:r w:rsidR="00ED0899" w:rsidRPr="0060258A">
          <w:rPr>
            <w:rFonts w:ascii="Times New Roman" w:hAnsi="Times New Roman" w:cs="Times New Roman"/>
            <w:color w:val="000000" w:themeColor="text1"/>
          </w:rPr>
          <w:t xml:space="preserve"> </w:t>
        </w:r>
        <w:r w:rsidR="00ED0899">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93" w:author="Bo Shen" w:date="2023-01-23T09:52:00Z">
          <w:tblPr>
            <w:tblW w:w="0" w:type="auto"/>
            <w:tblLook w:val="04A0" w:firstRow="1" w:lastRow="0" w:firstColumn="1" w:lastColumn="0" w:noHBand="0" w:noVBand="1"/>
          </w:tblPr>
        </w:tblPrChange>
      </w:tblPr>
      <w:tblGrid>
        <w:gridCol w:w="2430"/>
        <w:gridCol w:w="3803"/>
        <w:gridCol w:w="3117"/>
        <w:tblGridChange w:id="94">
          <w:tblGrid>
            <w:gridCol w:w="3116"/>
            <w:gridCol w:w="3117"/>
            <w:gridCol w:w="3117"/>
          </w:tblGrid>
        </w:tblGridChange>
      </w:tblGrid>
      <w:tr w:rsidR="00194FF4" w:rsidRPr="00194FF4" w14:paraId="2A78FE9C" w14:textId="77777777" w:rsidTr="00E0481B">
        <w:tc>
          <w:tcPr>
            <w:tcW w:w="2430" w:type="dxa"/>
            <w:vAlign w:val="center"/>
            <w:tcPrChange w:id="95" w:author="Bo Shen" w:date="2023-01-23T09:52:00Z">
              <w:tcPr>
                <w:tcW w:w="3116" w:type="dxa"/>
                <w:vAlign w:val="center"/>
              </w:tcPr>
            </w:tcPrChange>
          </w:tcPr>
          <w:p w14:paraId="42EE9382" w14:textId="77777777" w:rsidR="00433F14" w:rsidRPr="00194FF4" w:rsidRDefault="00433F14" w:rsidP="00D65B64">
            <w:pPr>
              <w:spacing w:line="480" w:lineRule="auto"/>
              <w:jc w:val="both"/>
              <w:rPr>
                <w:rFonts w:ascii="Times New Roman" w:hAnsi="Times New Roman" w:cs="Times New Roman"/>
                <w:color w:val="000000" w:themeColor="text1"/>
              </w:rPr>
            </w:pPr>
          </w:p>
        </w:tc>
        <w:tc>
          <w:tcPr>
            <w:tcW w:w="3803" w:type="dxa"/>
            <w:vAlign w:val="center"/>
            <w:tcPrChange w:id="96" w:author="Bo Shen" w:date="2023-01-23T09:52:00Z">
              <w:tcPr>
                <w:tcW w:w="3117" w:type="dxa"/>
                <w:vAlign w:val="center"/>
              </w:tcPr>
            </w:tcPrChange>
          </w:tcPr>
          <w:p w14:paraId="559DB027" w14:textId="446D4A37" w:rsidR="00433F14" w:rsidRPr="003A3974" w:rsidRDefault="00F80471"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r>
                      <w:ins w:id="97" w:author="Bo Shen" w:date="2023-01-23T09:51:00Z">
                        <w:rPr>
                          <w:rFonts w:ascii="Cambria Math" w:hAnsi="Cambria Math" w:cs="Times New Roman"/>
                          <w:color w:val="000000" w:themeColor="text1"/>
                        </w:rPr>
                        <m:t>+</m:t>
                      </w:ins>
                    </m:r>
                    <m:sSub>
                      <m:sSubPr>
                        <m:ctrlPr>
                          <w:ins w:id="98" w:author="Bo Shen" w:date="2023-01-23T09:53:00Z">
                            <w:rPr>
                              <w:rFonts w:ascii="Cambria Math" w:hAnsi="Cambria Math" w:cs="Times New Roman"/>
                              <w:i/>
                              <w:color w:val="000000" w:themeColor="text1"/>
                            </w:rPr>
                          </w:ins>
                        </m:ctrlPr>
                      </m:sSubPr>
                      <m:e>
                        <m:r>
                          <w:ins w:id="99" w:author="Bo Shen" w:date="2023-01-23T09:51:00Z">
                            <w:rPr>
                              <w:rFonts w:ascii="Cambria Math" w:hAnsi="Cambria Math" w:cs="Times New Roman"/>
                              <w:color w:val="000000" w:themeColor="text1"/>
                            </w:rPr>
                            <m:t>G</m:t>
                          </w:ins>
                        </m:r>
                      </m:e>
                      <m:sub>
                        <m:r>
                          <w:ins w:id="100" w:author="Bo Shen" w:date="2023-01-23T09:51:00Z">
                            <w:rPr>
                              <w:rFonts w:ascii="Cambria Math" w:hAnsi="Cambria Math" w:cs="Times New Roman"/>
                              <w:color w:val="000000" w:themeColor="text1"/>
                            </w:rPr>
                            <m:t>0</m:t>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101" w:author="Bo Shen" w:date="2023-01-23T09:52:00Z">
              <w:tcPr>
                <w:tcW w:w="3117" w:type="dxa"/>
                <w:vAlign w:val="center"/>
              </w:tcPr>
            </w:tcPrChange>
          </w:tcPr>
          <w:p w14:paraId="1D7B9E6A" w14:textId="60580CF4" w:rsidR="00433F14" w:rsidRPr="003A3974" w:rsidRDefault="00433F14"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4AAEF11" w14:textId="77777777" w:rsidR="009A40F9" w:rsidRPr="0060258A" w:rsidRDefault="009A40F9" w:rsidP="00C12324">
      <w:pPr>
        <w:spacing w:line="480" w:lineRule="auto"/>
        <w:jc w:val="both"/>
        <w:rPr>
          <w:rFonts w:ascii="Times New Roman" w:hAnsi="Times New Roman" w:cs="Times New Roman"/>
          <w:color w:val="000000" w:themeColor="text1"/>
        </w:rPr>
      </w:pPr>
    </w:p>
    <w:p w14:paraId="161A72D9" w14:textId="5395CB73" w:rsidR="008E34C6" w:rsidRPr="0060258A" w:rsidRDefault="0019159B" w:rsidP="00C12324">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0974FBCE" wp14:editId="0C5F6650">
                <wp:extent cx="5943600" cy="6879265"/>
                <wp:effectExtent l="0" t="0" r="12700" b="17145"/>
                <wp:docPr id="1" name="Text Box 1"/>
                <wp:cNvGraphicFramePr/>
                <a:graphic xmlns:a="http://schemas.openxmlformats.org/drawingml/2006/main">
                  <a:graphicData uri="http://schemas.microsoft.com/office/word/2010/wordprocessingShape">
                    <wps:wsp>
                      <wps:cNvSpPr txBox="1"/>
                      <wps:spPr>
                        <a:xfrm>
                          <a:off x="0" y="0"/>
                          <a:ext cx="5943600" cy="6879265"/>
                        </a:xfrm>
                        <a:prstGeom prst="rect">
                          <a:avLst/>
                        </a:prstGeom>
                        <a:solidFill>
                          <a:schemeClr val="lt1"/>
                        </a:solidFill>
                        <a:ln w="6350">
                          <a:solidFill>
                            <a:prstClr val="black"/>
                          </a:solidFill>
                        </a:ln>
                      </wps:spPr>
                      <wps:txbx>
                        <w:txbxContent>
                          <w:p w14:paraId="2CA5FE35" w14:textId="77777777" w:rsidR="009F0487" w:rsidRDefault="009F0487"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12"/>
                                          <a:stretch>
                                            <a:fillRect/>
                                          </a:stretch>
                                        </pic:blipFill>
                                        <pic:spPr>
                                          <a:xfrm>
                                            <a:off x="0" y="0"/>
                                            <a:ext cx="4887841" cy="4807335"/>
                                          </a:xfrm>
                                          <a:prstGeom prst="rect">
                                            <a:avLst/>
                                          </a:prstGeom>
                                        </pic:spPr>
                                      </pic:pic>
                                    </a:graphicData>
                                  </a:graphic>
                                </wp:inline>
                              </w:drawing>
                            </w:r>
                          </w:p>
                          <w:p w14:paraId="771609E6" w14:textId="3BD5B5ED" w:rsidR="009F0487" w:rsidRPr="00256221" w:rsidRDefault="009F0487"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974FBCE" id="Text Box 1" o:spid="_x0000_s1028" type="#_x0000_t202" style="width:468pt;height:54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" fillcolor="white [3201]" strokeweight=".5pt">
                <v:textbox>
                  <w:txbxContent>
                    <w:p w14:paraId="2CA5FE35" w14:textId="77777777" w:rsidR="009F0487" w:rsidRDefault="009F0487" w:rsidP="0019159B">
                      <w:pPr>
                        <w:keepNext/>
                        <w:spacing w:line="480" w:lineRule="auto"/>
                        <w:jc w:val="center"/>
                      </w:pPr>
                      <w:r>
                        <w:rPr>
                          <w:noProof/>
                          <w:lang w:eastAsia="en-US"/>
                        </w:rPr>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12"/>
                                    <a:stretch>
                                      <a:fillRect/>
                                    </a:stretch>
                                  </pic:blipFill>
                                  <pic:spPr>
                                    <a:xfrm>
                                      <a:off x="0" y="0"/>
                                      <a:ext cx="4887841" cy="4807335"/>
                                    </a:xfrm>
                                    <a:prstGeom prst="rect">
                                      <a:avLst/>
                                    </a:prstGeom>
                                  </pic:spPr>
                                </pic:pic>
                              </a:graphicData>
                            </a:graphic>
                          </wp:inline>
                        </w:drawing>
                      </w:r>
                    </w:p>
                    <w:p w14:paraId="771609E6" w14:textId="3BD5B5ED" w:rsidR="009F0487" w:rsidRPr="00256221" w:rsidRDefault="009F0487" w:rsidP="0019159B">
                      <w:pPr>
                        <w:pStyle w:val="Caption"/>
                        <w:jc w:val="both"/>
                        <w:rPr>
                          <w:rFonts w:ascii="Times New Roman" w:hAnsi="Times New Roman" w:cs="Times New Roman"/>
                          <w:i w:val="0"/>
                          <w:color w:val="000000" w:themeColor="text1"/>
                          <w:sz w:val="24"/>
                          <w:szCs w:val="24"/>
                        </w:rPr>
                      </w:pPr>
                      <w:r w:rsidRPr="008A2C4D">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3</w:t>
                      </w:r>
                      <w:r w:rsidRPr="008A2C4D">
                        <w:rPr>
                          <w:rFonts w:ascii="Times New Roman" w:hAnsi="Times New Roman" w:cs="Times New Roman"/>
                          <w:b/>
                          <w:i w:val="0"/>
                          <w:noProof/>
                          <w:color w:val="000000" w:themeColor="text1"/>
                          <w:sz w:val="24"/>
                          <w:szCs w:val="24"/>
                        </w:rPr>
                        <w:t>.</w:t>
                      </w:r>
                      <w:r w:rsidRPr="008A2C4D">
                        <w:rPr>
                          <w:rFonts w:ascii="Times New Roman" w:hAnsi="Times New Roman" w:cs="Times New Roman"/>
                          <w:i w:val="0"/>
                          <w:color w:val="000000" w:themeColor="text1"/>
                          <w:sz w:val="24"/>
                          <w:szCs w:val="24"/>
                        </w:rPr>
                        <w:t xml:space="preserve"> </w:t>
                      </w:r>
                      <w:r w:rsidRPr="00775720">
                        <w:rPr>
                          <w:rFonts w:ascii="Times New Roman" w:hAnsi="Times New Roman" w:cs="Times New Roman"/>
                          <w:i w:val="0"/>
                          <w:color w:val="000000" w:themeColor="text1"/>
                          <w:sz w:val="24"/>
                          <w:szCs w:val="24"/>
                        </w:rPr>
                        <w:t>Normalized value coding in the LDDM.</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In this example, the LDDM receives</w:t>
                      </w:r>
                      <w:r w:rsidRPr="008A2C4D">
                        <w:rPr>
                          <w:rFonts w:ascii="Times New Roman" w:hAnsi="Times New Roman" w:cs="Times New Roman"/>
                          <w:i w:val="0"/>
                          <w:color w:val="000000" w:themeColor="text1"/>
                          <w:sz w:val="24"/>
                          <w:szCs w:val="24"/>
                        </w:rPr>
                        <w:t xml:space="preserve"> a set of </w:t>
                      </w:r>
                      <w:r>
                        <w:rPr>
                          <w:rFonts w:ascii="Times New Roman" w:hAnsi="Times New Roman" w:cs="Times New Roman"/>
                          <w:i w:val="0"/>
                          <w:color w:val="000000" w:themeColor="text1"/>
                          <w:sz w:val="24"/>
                          <w:szCs w:val="24"/>
                        </w:rPr>
                        <w:t>two</w:t>
                      </w:r>
                      <w:r w:rsidRPr="008A2C4D">
                        <w:rPr>
                          <w:rFonts w:ascii="Times New Roman" w:hAnsi="Times New Roman" w:cs="Times New Roman"/>
                          <w:i w:val="0"/>
                          <w:color w:val="000000" w:themeColor="text1"/>
                          <w:sz w:val="24"/>
                          <w:szCs w:val="24"/>
                        </w:rPr>
                        <w:t xml:space="preserve"> input values with vary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framed in red) and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ramed in blue</w:t>
                      </w:r>
                      <w:r w:rsidRPr="008A2C4D">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B</w:t>
                      </w:r>
                      <w:r>
                        <w:rPr>
                          <w:rFonts w:ascii="Times New Roman" w:hAnsi="Times New Roman" w:cs="Times New Roman"/>
                          <w:i w:val="0"/>
                          <w:color w:val="000000" w:themeColor="text1"/>
                          <w:sz w:val="24"/>
                          <w:szCs w:val="24"/>
                        </w:rPr>
                        <w:t>. Example</w:t>
                      </w:r>
                      <w:r w:rsidRPr="008A2C4D">
                        <w:rPr>
                          <w:rFonts w:ascii="Times New Roman" w:hAnsi="Times New Roman" w:cs="Times New Roman"/>
                          <w:i w:val="0"/>
                          <w:color w:val="000000" w:themeColor="text1"/>
                          <w:sz w:val="24"/>
                          <w:szCs w:val="24"/>
                        </w:rPr>
                        <w:t xml:space="preserve"> LDDM dynamics show relative value coding.</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i w:val="0"/>
                          <w:color w:val="000000" w:themeColor="text1"/>
                          <w:sz w:val="24"/>
                          <w:szCs w:val="24"/>
                        </w:rPr>
                        <w:t>activity</w:t>
                      </w:r>
                      <w:r>
                        <w:rPr>
                          <w:rFonts w:ascii="Times New Roman" w:hAnsi="Times New Roman" w:cs="Times New Roman"/>
                          <w:i w:val="0"/>
                          <w:color w:val="000000" w:themeColor="text1"/>
                          <w:sz w:val="24"/>
                          <w:szCs w:val="24"/>
                        </w:rPr>
                        <w:t xml:space="preserve"> shows </w:t>
                      </w:r>
                      <w:r>
                        <w:rPr>
                          <w:rFonts w:ascii="Times New Roman" w:hAnsi="Times New Roman" w:cs="Times New Roman" w:hint="eastAsia"/>
                          <w:i w:val="0"/>
                          <w:color w:val="000000" w:themeColor="text1"/>
                          <w:sz w:val="24"/>
                          <w:szCs w:val="24"/>
                        </w:rPr>
                        <w:t>a</w:t>
                      </w:r>
                      <w:r>
                        <w:rPr>
                          <w:rFonts w:ascii="Times New Roman" w:hAnsi="Times New Roman" w:cs="Times New Roman"/>
                          <w:i w:val="0"/>
                          <w:color w:val="000000" w:themeColor="text1"/>
                          <w:sz w:val="24"/>
                          <w:szCs w:val="24"/>
                        </w:rPr>
                        <w:t xml:space="preserve"> transient peak before a sustained period of coding.</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I</w:t>
                      </w:r>
                      <w:r w:rsidRPr="008A2C4D">
                        <w:rPr>
                          <w:rFonts w:ascii="Times New Roman" w:hAnsi="Times New Roman" w:cs="Times New Roman"/>
                          <w:i w:val="0"/>
                          <w:color w:val="000000" w:themeColor="text1"/>
                          <w:sz w:val="24"/>
                          <w:szCs w:val="24"/>
                        </w:rPr>
                        <w:t xml:space="preserve">ncreasing </w:t>
                      </w:r>
                      <w:r w:rsidRPr="008A2C4D">
                        <w:rPr>
                          <w:rFonts w:ascii="Times New Roman" w:hAnsi="Times New Roman" w:cs="Times New Roman"/>
                          <w:color w:val="000000" w:themeColor="text1"/>
                          <w:sz w:val="24"/>
                          <w:szCs w:val="24"/>
                        </w:rPr>
                        <w:t>V</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increases</w:t>
                      </w:r>
                      <w:r>
                        <w:rPr>
                          <w:rFonts w:ascii="Times New Roman" w:hAnsi="Times New Roman" w:cs="Times New Roman"/>
                          <w:i w:val="0"/>
                          <w:color w:val="000000" w:themeColor="text1"/>
                          <w:sz w:val="24"/>
                          <w:szCs w:val="24"/>
                        </w:rPr>
                        <w:t xml:space="preserve">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 but </w:t>
                      </w:r>
                      <w:r>
                        <w:rPr>
                          <w:rFonts w:ascii="Times New Roman" w:hAnsi="Times New Roman" w:cs="Times New Roman"/>
                          <w:i w:val="0"/>
                          <w:color w:val="000000" w:themeColor="text1"/>
                          <w:sz w:val="24"/>
                          <w:szCs w:val="24"/>
                        </w:rPr>
                        <w:t xml:space="preserve">increasing </w:t>
                      </w:r>
                      <w:r w:rsidRPr="008A2C4D">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ecreases </w:t>
                      </w:r>
                      <w:r w:rsidRPr="008A2C4D">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activity.</w:t>
                      </w:r>
                      <w:r>
                        <w:rPr>
                          <w:rFonts w:ascii="Times New Roman" w:hAnsi="Times New Roman" w:cs="Times New Roman"/>
                          <w:i w:val="0"/>
                          <w:color w:val="000000" w:themeColor="text1"/>
                          <w:sz w:val="24"/>
                          <w:szCs w:val="24"/>
                        </w:rPr>
                        <w:t xml:space="preserve"> </w:t>
                      </w:r>
                      <w:r w:rsidRPr="0076543A">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i w:val="0"/>
                          <w:color w:val="000000" w:themeColor="text1"/>
                          <w:sz w:val="24"/>
                          <w:szCs w:val="24"/>
                        </w:rPr>
                        <w:t>D</w:t>
                      </w:r>
                      <w:r w:rsidRPr="008A2C4D">
                        <w:rPr>
                          <w:rFonts w:ascii="Times New Roman" w:hAnsi="Times New Roman" w:cs="Times New Roman"/>
                          <w:i w:val="0"/>
                          <w:color w:val="000000" w:themeColor="text1"/>
                          <w:sz w:val="24"/>
                          <w:szCs w:val="24"/>
                        </w:rPr>
                        <w:t>. Phase-plane analysis of the system under equal (left)</w:t>
                      </w:r>
                      <w:r>
                        <w:rPr>
                          <w:rFonts w:ascii="Times New Roman" w:hAnsi="Times New Roman" w:cs="Times New Roman"/>
                          <w:i w:val="0"/>
                          <w:color w:val="000000" w:themeColor="text1"/>
                          <w:sz w:val="24"/>
                          <w:szCs w:val="24"/>
                        </w:rPr>
                        <w:t>,</w:t>
                      </w:r>
                      <w:r w:rsidRPr="008A2C4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weakly unequal (middle), </w:t>
                      </w:r>
                      <w:r w:rsidRPr="008A2C4D">
                        <w:rPr>
                          <w:rFonts w:ascii="Times New Roman" w:hAnsi="Times New Roman" w:cs="Times New Roman"/>
                          <w:i w:val="0"/>
                          <w:color w:val="000000" w:themeColor="text1"/>
                          <w:sz w:val="24"/>
                          <w:szCs w:val="24"/>
                        </w:rPr>
                        <w:t xml:space="preserve">and </w:t>
                      </w:r>
                      <w:r>
                        <w:rPr>
                          <w:rFonts w:ascii="Times New Roman" w:hAnsi="Times New Roman" w:cs="Times New Roman"/>
                          <w:i w:val="0"/>
                          <w:color w:val="000000" w:themeColor="text1"/>
                          <w:sz w:val="24"/>
                          <w:szCs w:val="24"/>
                        </w:rPr>
                        <w:t xml:space="preserve">extremely </w:t>
                      </w:r>
                      <w:r w:rsidRPr="008A2C4D">
                        <w:rPr>
                          <w:rFonts w:ascii="Times New Roman" w:hAnsi="Times New Roman" w:cs="Times New Roman"/>
                          <w:i w:val="0"/>
                          <w:color w:val="000000" w:themeColor="text1"/>
                          <w:sz w:val="24"/>
                          <w:szCs w:val="24"/>
                        </w:rPr>
                        <w:t xml:space="preserve">unequal (right) inputs. The nullclines of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1</w:t>
                      </w:r>
                      <w:r w:rsidRPr="008A2C4D">
                        <w:rPr>
                          <w:rFonts w:ascii="Times New Roman" w:hAnsi="Times New Roman" w:cs="Times New Roman"/>
                          <w:i w:val="0"/>
                          <w:color w:val="000000" w:themeColor="text1"/>
                          <w:sz w:val="24"/>
                          <w:szCs w:val="24"/>
                        </w:rPr>
                        <w:t xml:space="preserve"> (solid) and </w:t>
                      </w:r>
                      <w:r w:rsidRPr="008A2C4D">
                        <w:rPr>
                          <w:rFonts w:ascii="Times New Roman" w:hAnsi="Times New Roman" w:cs="Times New Roman"/>
                          <w:color w:val="000000" w:themeColor="text1"/>
                          <w:sz w:val="24"/>
                          <w:szCs w:val="24"/>
                        </w:rPr>
                        <w:t>R</w:t>
                      </w:r>
                      <w:r w:rsidRPr="008A2C4D">
                        <w:rPr>
                          <w:rFonts w:ascii="Times New Roman" w:hAnsi="Times New Roman" w:cs="Times New Roman"/>
                          <w:color w:val="000000" w:themeColor="text1"/>
                          <w:sz w:val="24"/>
                          <w:szCs w:val="24"/>
                          <w:vertAlign w:val="subscript"/>
                        </w:rPr>
                        <w:t>2</w:t>
                      </w:r>
                      <w:r w:rsidRPr="008A2C4D">
                        <w:rPr>
                          <w:rFonts w:ascii="Times New Roman" w:hAnsi="Times New Roman" w:cs="Times New Roman"/>
                          <w:i w:val="0"/>
                          <w:color w:val="000000" w:themeColor="text1"/>
                          <w:sz w:val="24"/>
                          <w:szCs w:val="24"/>
                        </w:rPr>
                        <w:t xml:space="preserve"> (dashed) indicating the equilibrium state of the individual units intersect at a unique and stable equilibrium point with divisively normalized coding</w:t>
                      </w:r>
                      <w:r w:rsidRPr="00BE2ECC">
                        <w:rPr>
                          <w:rFonts w:ascii="Times New Roman" w:hAnsi="Times New Roman" w:cs="Times New Roman"/>
                          <w:i w:val="0"/>
                          <w:color w:val="000000" w:themeColor="text1"/>
                          <w:sz w:val="24"/>
                          <w:szCs w:val="24"/>
                        </w:rPr>
                        <w:t>.</w:t>
                      </w:r>
                    </w:p>
                  </w:txbxContent>
                </v:textbox>
                <w10:anchorlock/>
              </v:shape>
            </w:pict>
          </mc:Fallback>
        </mc:AlternateContent>
      </w:r>
    </w:p>
    <w:p w14:paraId="42D70518" w14:textId="3A17CFF7" w:rsidR="00AF3E1D" w:rsidRPr="0060258A" w:rsidRDefault="00EB7983" w:rsidP="00AF3E1D">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w:t>
      </w:r>
      <w:r w:rsidR="004C1F94" w:rsidRPr="0060258A">
        <w:rPr>
          <w:rFonts w:ascii="Times New Roman" w:hAnsi="Times New Roman" w:cs="Times New Roman"/>
          <w:b/>
          <w:color w:val="000000" w:themeColor="text1"/>
        </w:rPr>
        <w:t xml:space="preserve">Fig. </w:t>
      </w:r>
      <w:r w:rsidR="00AF3E1D" w:rsidRPr="0060258A">
        <w:rPr>
          <w:rFonts w:ascii="Times New Roman" w:hAnsi="Times New Roman" w:cs="Times New Roman"/>
          <w:b/>
          <w:color w:val="000000" w:themeColor="text1"/>
        </w:rPr>
        <w:t>4A</w:t>
      </w:r>
      <w:r w:rsidR="00AF3E1D"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s a function of </w:t>
      </w:r>
      <w:r w:rsidR="00927667" w:rsidRPr="0060258A">
        <w:rPr>
          <w:rFonts w:ascii="Times New Roman" w:hAnsi="Times New Roman" w:cs="Times New Roman"/>
          <w:color w:val="000000" w:themeColor="text1"/>
        </w:rPr>
        <w:t>both value</w:t>
      </w:r>
      <w:r w:rsidR="00AF3E1D" w:rsidRPr="0060258A">
        <w:rPr>
          <w:rFonts w:ascii="Times New Roman" w:hAnsi="Times New Roman" w:cs="Times New Roman"/>
          <w:color w:val="000000" w:themeColor="text1"/>
        </w:rPr>
        <w:t xml:space="preserve"> inputs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1</w:t>
      </w:r>
      <w:r w:rsidR="00AF3E1D" w:rsidRPr="0060258A">
        <w:rPr>
          <w:rFonts w:ascii="Times New Roman" w:hAnsi="Times New Roman" w:cs="Times New Roman"/>
          <w:color w:val="000000" w:themeColor="text1"/>
        </w:rPr>
        <w:t xml:space="preserve"> and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2</w:t>
      </w:r>
      <w:r w:rsidR="00AF3E1D" w:rsidRPr="0060258A">
        <w:rPr>
          <w:rFonts w:ascii="Times New Roman" w:hAnsi="Times New Roman" w:cs="Times New Roman"/>
          <w:color w:val="000000" w:themeColor="text1"/>
        </w:rPr>
        <w:t xml:space="preserve">) in the LDDM (left panel), the original DNM (middle panel), and the RNM </w:t>
      </w:r>
      <w:r w:rsidR="00AF3E1D" w:rsidRPr="0060258A">
        <w:rPr>
          <w:rFonts w:ascii="Times New Roman" w:hAnsi="Times New Roman" w:cs="Times New Roman"/>
          <w:color w:val="000000" w:themeColor="text1"/>
        </w:rPr>
        <w:lastRenderedPageBreak/>
        <w:t xml:space="preserve">(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00AF3E1D"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2C07B5" w:rsidRPr="0060258A">
        <w:rPr>
          <w:rFonts w:ascii="Times New Roman" w:hAnsi="Times New Roman" w:cs="Times New Roman"/>
          <w:color w:val="000000" w:themeColor="text1"/>
        </w:rPr>
        <w:t>, with</w:t>
      </w:r>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a</w:t>
      </w:r>
      <w:r w:rsidR="00AF3E1D" w:rsidRPr="0060258A">
        <w:rPr>
          <w:rFonts w:ascii="Times New Roman" w:hAnsi="Times New Roman" w:cs="Times New Roman"/>
          <w:color w:val="000000" w:themeColor="text1"/>
        </w:rPr>
        <w:t xml:space="preserve">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 xml:space="preserve">dependence in the LDDM versus </w:t>
      </w:r>
      <w:r w:rsidR="00AF3E1D" w:rsidRPr="0060258A">
        <w:rPr>
          <w:rFonts w:ascii="Times New Roman" w:hAnsi="Times New Roman" w:cs="Times New Roman"/>
          <w:color w:val="000000" w:themeColor="text1"/>
        </w:rPr>
        <w:t xml:space="preserve">the DNM model depending on the rescaling of </w:t>
      </w:r>
      <m:oMath>
        <m:r>
          <w:rPr>
            <w:rFonts w:ascii="Cambria Math" w:hAnsi="Cambria Math" w:cs="Times New Roman"/>
            <w:color w:val="000000" w:themeColor="text1"/>
          </w:rPr>
          <m:t>α</m:t>
        </m:r>
      </m:oMath>
      <w:r w:rsidR="00AF3E1D" w:rsidRPr="0060258A">
        <w:rPr>
          <w:rFonts w:ascii="Times New Roman" w:hAnsi="Times New Roman" w:cs="Times New Roman"/>
          <w:color w:val="000000" w:themeColor="text1"/>
        </w:rPr>
        <w:t xml:space="preserve">. </w:t>
      </w:r>
      <w:r w:rsidR="00D17329" w:rsidRPr="0060258A">
        <w:rPr>
          <w:rFonts w:ascii="Times New Roman" w:hAnsi="Times New Roman" w:cs="Times New Roman"/>
          <w:color w:val="000000" w:themeColor="text1"/>
        </w:rPr>
        <w:t xml:space="preserve">In contrast, strong </w:t>
      </w:r>
      <w:r w:rsidR="00AF3E1D" w:rsidRPr="0060258A">
        <w:rPr>
          <w:rFonts w:ascii="Times New Roman" w:hAnsi="Times New Roman" w:cs="Times New Roman"/>
          <w:color w:val="000000" w:themeColor="text1"/>
        </w:rPr>
        <w:t>WTA dynamics</w:t>
      </w:r>
      <w:r w:rsidR="00D17329" w:rsidRPr="0060258A">
        <w:rPr>
          <w:rFonts w:ascii="Times New Roman" w:hAnsi="Times New Roman" w:cs="Times New Roman"/>
          <w:color w:val="000000" w:themeColor="text1"/>
        </w:rPr>
        <w:t xml:space="preserve"> in the RNM implement categorical (choic</w:t>
      </w:r>
      <w:r w:rsidR="002C07B5" w:rsidRPr="0060258A">
        <w:rPr>
          <w:rFonts w:ascii="Times New Roman" w:hAnsi="Times New Roman" w:cs="Times New Roman"/>
          <w:color w:val="000000" w:themeColor="text1"/>
        </w:rPr>
        <w:t>e</w:t>
      </w:r>
      <w:r w:rsidR="00D17329" w:rsidRPr="0060258A">
        <w:rPr>
          <w:rFonts w:ascii="Times New Roman" w:hAnsi="Times New Roman" w:cs="Times New Roman"/>
          <w:color w:val="000000" w:themeColor="text1"/>
        </w:rPr>
        <w:t>) coding rather than relative value representation</w:t>
      </w:r>
      <w:r w:rsidR="00AF3E1D" w:rsidRPr="0060258A">
        <w:rPr>
          <w:rFonts w:ascii="Times New Roman" w:hAnsi="Times New Roman" w:cs="Times New Roman"/>
          <w:color w:val="000000" w:themeColor="text1"/>
        </w:rPr>
        <w:t xml:space="preserve">, with high or low coding </w:t>
      </w:r>
      <w:r w:rsidR="002C07B5" w:rsidRPr="0060258A">
        <w:rPr>
          <w:rFonts w:ascii="Times New Roman" w:hAnsi="Times New Roman" w:cs="Times New Roman"/>
          <w:color w:val="000000" w:themeColor="text1"/>
        </w:rPr>
        <w:t>of</w:t>
      </w:r>
      <w:r w:rsidR="00AF3E1D" w:rsidRPr="0060258A">
        <w:rPr>
          <w:rFonts w:ascii="Times New Roman" w:hAnsi="Times New Roman" w:cs="Times New Roman"/>
          <w:color w:val="000000" w:themeColor="text1"/>
        </w:rPr>
        <w:t xml:space="preserve"> input values (right panel). </w:t>
      </w:r>
    </w:p>
    <w:p w14:paraId="4DEB3C70" w14:textId="77777777" w:rsidR="00AF3E1D" w:rsidRPr="0060258A" w:rsidRDefault="00AF3E1D" w:rsidP="00AF3E1D">
      <w:pPr>
        <w:spacing w:line="480" w:lineRule="auto"/>
        <w:jc w:val="both"/>
        <w:rPr>
          <w:rFonts w:ascii="Times New Roman" w:hAnsi="Times New Roman" w:cs="Times New Roman"/>
          <w:color w:val="000000" w:themeColor="text1"/>
        </w:rPr>
      </w:pPr>
    </w:p>
    <w:p w14:paraId="311EC2D9" w14:textId="0D148279" w:rsidR="000307BB" w:rsidRPr="0060258A" w:rsidRDefault="00AF3E1D"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w:t>
      </w:r>
      <w:r w:rsidR="00CF5E8A" w:rsidRPr="0060258A">
        <w:rPr>
          <w:rFonts w:ascii="Times New Roman" w:hAnsi="Times New Roman" w:cs="Times New Roman"/>
          <w:color w:val="000000" w:themeColor="text1"/>
        </w:rPr>
        <w:t>ively test value normalization</w:t>
      </w:r>
      <w:r w:rsidRPr="0060258A">
        <w:rPr>
          <w:rFonts w:ascii="Times New Roman" w:hAnsi="Times New Roman" w:cs="Times New Roman"/>
          <w:color w:val="000000" w:themeColor="text1"/>
        </w:rPr>
        <w:t xml:space="preserve">, we fit the models to </w:t>
      </w:r>
      <w:r w:rsidR="00CF5E8A" w:rsidRPr="0060258A">
        <w:rPr>
          <w:rFonts w:ascii="Times New Roman" w:hAnsi="Times New Roman" w:cs="Times New Roman"/>
          <w:color w:val="000000" w:themeColor="text1"/>
        </w:rPr>
        <w:t xml:space="preserve">observed </w:t>
      </w:r>
      <w:r w:rsidRPr="0060258A">
        <w:rPr>
          <w:rFonts w:ascii="Times New Roman" w:hAnsi="Times New Roman" w:cs="Times New Roman"/>
          <w:color w:val="000000" w:themeColor="text1"/>
        </w:rPr>
        <w:t>firing rates of</w:t>
      </w:r>
      <w:r w:rsidR="00CF5E8A" w:rsidRPr="0060258A">
        <w:rPr>
          <w:rFonts w:ascii="Times New Roman" w:hAnsi="Times New Roman" w:cs="Times New Roman"/>
          <w:color w:val="000000" w:themeColor="text1"/>
        </w:rPr>
        <w:t xml:space="preserve"> monkey </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lateral intraparietal (LIP) neurons</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under varying </w:t>
      </w:r>
      <w:r w:rsidRPr="0060258A">
        <w:rPr>
          <w:rFonts w:ascii="Times New Roman" w:hAnsi="Times New Roman" w:cs="Times New Roman"/>
          <w:color w:val="000000" w:themeColor="text1"/>
        </w:rPr>
        <w:t>reward</w:t>
      </w:r>
      <w:r w:rsidR="00CF5E8A" w:rsidRPr="0060258A">
        <w:rPr>
          <w:rFonts w:ascii="Times New Roman" w:hAnsi="Times New Roman" w:cs="Times New Roman"/>
          <w:color w:val="000000" w:themeColor="text1"/>
        </w:rPr>
        <w:t xml:space="preserve"> conditions</w:t>
      </w:r>
      <w:ins w:id="102" w:author="Bo Shen" w:date="2023-01-23T10:55:00Z">
        <w:r w:rsidR="00ED74D2">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In t</w:t>
      </w:r>
      <w:r w:rsidRPr="0060258A">
        <w:rPr>
          <w:rFonts w:ascii="Times New Roman" w:hAnsi="Times New Roman" w:cs="Times New Roman"/>
          <w:color w:val="000000" w:themeColor="text1"/>
        </w:rPr>
        <w:t>he empirical data</w:t>
      </w:r>
      <w:r w:rsidR="00CF5E8A" w:rsidRPr="0060258A">
        <w:rPr>
          <w:rFonts w:ascii="Times New Roman" w:hAnsi="Times New Roman" w:cs="Times New Roman"/>
          <w:color w:val="000000" w:themeColor="text1"/>
        </w:rPr>
        <w:t xml:space="preserve"> (</w:t>
      </w:r>
      <w:r w:rsidR="00CF5E8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CF5E8A" w:rsidRPr="0060258A">
        <w:rPr>
          <w:rFonts w:ascii="Times New Roman" w:hAnsi="Times New Roman" w:cs="Times New Roman"/>
          <w:b/>
          <w:color w:val="000000" w:themeColor="text1"/>
        </w:rPr>
        <w:t xml:space="preserve"> 4B</w:t>
      </w:r>
      <w:r w:rsidR="00CF5E8A" w:rsidRPr="0060258A">
        <w:rPr>
          <w:rFonts w:ascii="Times New Roman" w:hAnsi="Times New Roman" w:cs="Times New Roman"/>
          <w:color w:val="000000" w:themeColor="text1"/>
        </w:rPr>
        <w:t>, dots), LIP activity</w:t>
      </w:r>
      <w:r w:rsidRPr="0060258A">
        <w:rPr>
          <w:rFonts w:ascii="Times New Roman" w:hAnsi="Times New Roman" w:cs="Times New Roman"/>
          <w:color w:val="000000" w:themeColor="text1"/>
        </w:rPr>
        <w:t xml:space="preserve"> increases with the </w:t>
      </w:r>
      <w:r w:rsidR="00CF5E8A" w:rsidRPr="0060258A">
        <w:rPr>
          <w:rFonts w:ascii="Times New Roman" w:hAnsi="Times New Roman" w:cs="Times New Roman"/>
          <w:color w:val="000000" w:themeColor="text1"/>
        </w:rPr>
        <w:t>reward (</w:t>
      </w:r>
      <w:r w:rsidRPr="0060258A">
        <w:rPr>
          <w:rFonts w:ascii="Times New Roman" w:hAnsi="Times New Roman" w:cs="Times New Roman"/>
          <w:color w:val="000000" w:themeColor="text1"/>
        </w:rPr>
        <w:t>juice quantity</w:t>
      </w:r>
      <w:r w:rsidR="00CF5E8A"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associated with the target </w:t>
      </w:r>
      <w:r w:rsidRPr="0060258A">
        <w:rPr>
          <w:rFonts w:ascii="Times New Roman" w:hAnsi="Times New Roman" w:cs="Times New Roman"/>
          <w:color w:val="000000" w:themeColor="text1"/>
        </w:rPr>
        <w:t xml:space="preserve">inside the </w:t>
      </w:r>
      <w:r w:rsidR="00CF5E8A" w:rsidRPr="0060258A">
        <w:rPr>
          <w:rFonts w:ascii="Times New Roman" w:hAnsi="Times New Roman" w:cs="Times New Roman"/>
          <w:color w:val="000000" w:themeColor="text1"/>
        </w:rPr>
        <w:t xml:space="preserve">neuronal </w:t>
      </w:r>
      <w:r w:rsidRPr="0060258A">
        <w:rPr>
          <w:rFonts w:ascii="Times New Roman" w:hAnsi="Times New Roman" w:cs="Times New Roman"/>
          <w:color w:val="000000" w:themeColor="text1"/>
        </w:rPr>
        <w:t>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xml:space="preserve">) and decreases with the summed </w:t>
      </w:r>
      <w:r w:rsidR="00CF5E8A" w:rsidRPr="0060258A">
        <w:rPr>
          <w:rFonts w:ascii="Times New Roman" w:hAnsi="Times New Roman" w:cs="Times New Roman"/>
          <w:color w:val="000000" w:themeColor="text1"/>
        </w:rPr>
        <w:t>reward</w:t>
      </w:r>
      <w:r w:rsidRPr="0060258A">
        <w:rPr>
          <w:rFonts w:ascii="Times New Roman" w:hAnsi="Times New Roman" w:cs="Times New Roman"/>
          <w:color w:val="000000" w:themeColor="text1"/>
        </w:rPr>
        <w:t xml:space="preserve">s </w:t>
      </w:r>
      <w:r w:rsidR="00CF5E8A" w:rsidRPr="0060258A">
        <w:rPr>
          <w:rFonts w:ascii="Times New Roman" w:hAnsi="Times New Roman" w:cs="Times New Roman"/>
          <w:color w:val="000000" w:themeColor="text1"/>
        </w:rPr>
        <w:t>of targets</w:t>
      </w:r>
      <w:r w:rsidRPr="0060258A">
        <w:rPr>
          <w:rFonts w:ascii="Times New Roman" w:hAnsi="Times New Roman" w:cs="Times New Roman"/>
          <w:color w:val="000000" w:themeColor="text1"/>
        </w:rPr>
        <w:t xml:space="preserve"> outside the response field (</w:t>
      </w:r>
      <w:proofErr w:type="spellStart"/>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proofErr w:type="spellEnd"/>
      <w:r w:rsidRPr="0060258A">
        <w:rPr>
          <w:rFonts w:ascii="Times New Roman" w:hAnsi="Times New Roman" w:cs="Times New Roman"/>
          <w:color w:val="000000" w:themeColor="text1"/>
        </w:rPr>
        <w:t xml:space="preserve">). The fitting results show that the DNM </w:t>
      </w:r>
      <w:del w:id="103" w:author="Bo Shen" w:date="2023-01-23T18:17:00Z">
        <w:r w:rsidR="00CF5E8A"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104" w:author="Bo Shen" w:date="2023-01-23T18:17:00Z">
        <w:r w:rsidR="00E33C84">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105" w:author="Bo Shen" w:date="2023-01-23T10:58:00Z">
        <w:r w:rsidRPr="0060258A" w:rsidDel="00ED74D2">
          <w:rPr>
            <w:rFonts w:ascii="Times New Roman" w:hAnsi="Times New Roman" w:cs="Times New Roman"/>
            <w:color w:val="000000" w:themeColor="text1"/>
          </w:rPr>
          <w:delText xml:space="preserve">one </w:delText>
        </w:r>
      </w:del>
      <w:ins w:id="106" w:author="Bo Shen" w:date="2023-01-23T10:58:00Z">
        <w:r w:rsidR="00ED74D2">
          <w:rPr>
            <w:rFonts w:ascii="Times New Roman" w:hAnsi="Times New Roman" w:cs="Times New Roman"/>
            <w:color w:val="000000" w:themeColor="text1"/>
          </w:rPr>
          <w:t>two</w:t>
        </w:r>
        <w:r w:rsidR="00ED74D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107" w:author="Bo Shen" w:date="2023-01-23T18:18:00Z">
        <w:r w:rsidR="00E33C84">
          <w:rPr>
            <w:rFonts w:ascii="Times New Roman" w:hAnsi="Times New Roman" w:cs="Times New Roman"/>
            <w:color w:val="000000" w:themeColor="text1"/>
          </w:rPr>
          <w:t>s</w:t>
        </w:r>
      </w:ins>
      <w:del w:id="108"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109" w:author="Bo Shen" w:date="2023-01-23T18:17:00Z">
        <w:r w:rsidRPr="0060258A" w:rsidDel="00E33C84">
          <w:rPr>
            <w:rFonts w:ascii="Times New Roman" w:hAnsi="Times New Roman" w:cs="Times New Roman"/>
            <w:color w:val="000000" w:themeColor="text1"/>
          </w:rPr>
          <w:delText>6</w:delText>
        </w:r>
      </w:del>
      <w:del w:id="110" w:author="Bo Shen" w:date="2023-01-23T18:18:00Z">
        <w:r w:rsidRPr="0060258A" w:rsidDel="00E33C84">
          <w:rPr>
            <w:rFonts w:ascii="Times New Roman" w:hAnsi="Times New Roman" w:cs="Times New Roman"/>
            <w:color w:val="000000" w:themeColor="text1"/>
          </w:rPr>
          <w:delText xml:space="preserve"> </w:delText>
        </w:r>
      </w:del>
      <w:del w:id="111"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112"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113" w:author="Bo Shen" w:date="2023-01-23T18:21:00Z">
        <w:r w:rsidR="003D3ACC">
          <w:rPr>
            <w:rFonts w:ascii="Times New Roman" w:hAnsi="Times New Roman" w:cs="Times New Roman"/>
            <w:color w:val="000000" w:themeColor="text1"/>
          </w:rPr>
          <w:t xml:space="preserve">baseline input </w:t>
        </w:r>
        <w:r w:rsidR="003D3ACC" w:rsidRPr="003D3ACC">
          <w:rPr>
            <w:rFonts w:ascii="Times New Roman" w:hAnsi="Times New Roman" w:cs="Times New Roman"/>
            <w:i/>
            <w:iCs/>
            <w:color w:val="000000" w:themeColor="text1"/>
            <w:rPrChange w:id="114" w:author="Bo Shen" w:date="2023-01-23T18:21:00Z">
              <w:rPr>
                <w:rFonts w:ascii="Times New Roman" w:hAnsi="Times New Roman" w:cs="Times New Roman"/>
                <w:color w:val="000000" w:themeColor="text1"/>
              </w:rPr>
            </w:rPrChange>
          </w:rPr>
          <w:t>B</w:t>
        </w:r>
        <w:r w:rsidR="003D3ACC">
          <w:rPr>
            <w:rFonts w:ascii="Times New Roman" w:hAnsi="Times New Roman" w:cs="Times New Roman"/>
            <w:color w:val="000000" w:themeColor="text1"/>
          </w:rPr>
          <w:t xml:space="preserve"> = 70.92, and an arbitrary scaling parameter </w:t>
        </w:r>
      </w:ins>
      <m:oMath>
        <m:sSub>
          <m:sSubPr>
            <m:ctrlPr>
              <w:ins w:id="115" w:author="Bo Shen" w:date="2023-01-23T18:21:00Z">
                <w:rPr>
                  <w:rFonts w:ascii="Cambria Math" w:hAnsi="Cambria Math" w:cs="Times New Roman"/>
                  <w:i/>
                  <w:color w:val="000000" w:themeColor="text1"/>
                </w:rPr>
              </w:ins>
            </m:ctrlPr>
          </m:sSubPr>
          <m:e>
            <m:r>
              <w:ins w:id="116" w:author="Bo Shen" w:date="2023-01-23T18:21:00Z">
                <w:rPr>
                  <w:rFonts w:ascii="Cambria Math" w:hAnsi="Cambria Math" w:cs="Times New Roman"/>
                  <w:color w:val="000000" w:themeColor="text1"/>
                </w:rPr>
                <m:t>R</m:t>
              </w:ins>
            </m:r>
          </m:e>
          <m:sub>
            <m:r>
              <w:ins w:id="117" w:author="Bo Shen" w:date="2023-01-23T18:22:00Z">
                <w:rPr>
                  <w:rFonts w:ascii="Cambria Math" w:hAnsi="Cambria Math" w:cs="Times New Roman"/>
                  <w:color w:val="000000" w:themeColor="text1"/>
                </w:rPr>
                <m:t>max</m:t>
              </w:ins>
            </m:r>
          </m:sub>
        </m:sSub>
        <m:func>
          <m:funcPr>
            <m:ctrlPr>
              <w:del w:id="118" w:author="Bo Shen" w:date="2023-01-23T18:22:00Z">
                <w:rPr>
                  <w:rFonts w:ascii="Cambria Math" w:hAnsi="Cambria Math" w:cs="Times New Roman"/>
                  <w:i/>
                  <w:color w:val="000000" w:themeColor="text1"/>
                </w:rPr>
              </w:del>
            </m:ctrlPr>
          </m:funcPr>
          <m:fName>
            <m:r>
              <w:del w:id="119" w:author="Bo Shen" w:date="2023-01-23T18:22:00Z">
                <m:rPr>
                  <m:sty m:val="p"/>
                </m:rPr>
                <w:rPr>
                  <w:rFonts w:ascii="Cambria Math" w:hAnsi="Cambria Math" w:cs="Times New Roman"/>
                  <w:color w:val="000000" w:themeColor="text1"/>
                </w:rPr>
                <m:t>max</m:t>
              </w:del>
            </m:r>
          </m:fName>
          <m:e/>
        </m:func>
      </m:oMath>
      <w:ins w:id="120" w:author="Bo Shen" w:date="2023-01-23T18:21:00Z">
        <w:r w:rsidR="003D3ACC">
          <w:rPr>
            <w:rFonts w:ascii="Times New Roman" w:hAnsi="Times New Roman" w:cs="Times New Roman"/>
            <w:color w:val="000000" w:themeColor="text1"/>
          </w:rPr>
          <w:t xml:space="preserve">; </w:t>
        </w:r>
      </w:ins>
      <w:ins w:id="121" w:author="Bo Shen" w:date="2023-01-23T18:22:00Z">
        <w:r w:rsidR="001F2D80">
          <w:rPr>
            <w:rFonts w:ascii="Times New Roman" w:hAnsi="Times New Roman" w:cs="Times New Roman"/>
            <w:color w:val="000000" w:themeColor="text1"/>
          </w:rPr>
          <w:t xml:space="preserve">see </w:t>
        </w:r>
        <w:r w:rsidR="001F2D80" w:rsidRPr="001F2D80">
          <w:rPr>
            <w:rFonts w:ascii="Times New Roman" w:hAnsi="Times New Roman" w:cs="Times New Roman"/>
            <w:i/>
            <w:iCs/>
            <w:color w:val="000000" w:themeColor="text1"/>
            <w:rPrChange w:id="122" w:author="Bo Shen" w:date="2023-01-23T18:22:00Z">
              <w:rPr>
                <w:rFonts w:ascii="Times New Roman" w:hAnsi="Times New Roman" w:cs="Times New Roman"/>
                <w:color w:val="000000" w:themeColor="text1"/>
              </w:rPr>
            </w:rPrChange>
          </w:rPr>
          <w:t>Methods</w:t>
        </w:r>
        <w:r w:rsidR="001F2D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123" w:author="Bo Shen" w:date="2023-01-23T18:18:00Z">
        <w:r w:rsidR="00386D71" w:rsidRPr="0060258A" w:rsidDel="00F362FE">
          <w:rPr>
            <w:rFonts w:ascii="Times New Roman" w:hAnsi="Times New Roman" w:cs="Times New Roman"/>
            <w:color w:val="000000" w:themeColor="text1"/>
          </w:rPr>
          <w:delText xml:space="preserve">Importantly, value normalization is equivalently replicated by </w:delText>
        </w:r>
      </w:del>
      <w:ins w:id="124" w:author="Bo Shen" w:date="2023-01-23T18:18:00Z">
        <w:r w:rsidR="00F362FE">
          <w:rPr>
            <w:rFonts w:ascii="Times New Roman" w:hAnsi="Times New Roman" w:cs="Times New Roman"/>
            <w:color w:val="000000" w:themeColor="text1"/>
          </w:rPr>
          <w:t>T</w:t>
        </w:r>
      </w:ins>
      <w:del w:id="125" w:author="Bo Shen" w:date="2023-01-23T18:18:00Z">
        <w:r w:rsidR="00386D71" w:rsidRPr="0060258A" w:rsidDel="00F362FE">
          <w:rPr>
            <w:rFonts w:ascii="Times New Roman" w:hAnsi="Times New Roman" w:cs="Times New Roman"/>
            <w:color w:val="000000" w:themeColor="text1"/>
          </w:rPr>
          <w:delText>t</w:delText>
        </w:r>
      </w:del>
      <w:r w:rsidR="00386D71" w:rsidRPr="0060258A">
        <w:rPr>
          <w:rFonts w:ascii="Times New Roman" w:hAnsi="Times New Roman" w:cs="Times New Roman"/>
          <w:color w:val="000000" w:themeColor="text1"/>
        </w:rPr>
        <w:t>he</w:t>
      </w:r>
      <w:r w:rsidRPr="0060258A">
        <w:rPr>
          <w:rFonts w:ascii="Times New Roman" w:hAnsi="Times New Roman" w:cs="Times New Roman"/>
          <w:color w:val="000000" w:themeColor="text1"/>
        </w:rPr>
        <w:t xml:space="preserve"> LDDM</w:t>
      </w:r>
      <w:ins w:id="126" w:author="Bo Shen" w:date="2023-01-23T18:18:00Z">
        <w:r w:rsidR="00F362FE">
          <w:rPr>
            <w:rFonts w:ascii="Times New Roman" w:hAnsi="Times New Roman" w:cs="Times New Roman"/>
            <w:color w:val="000000" w:themeColor="text1"/>
          </w:rPr>
          <w:t xml:space="preserve"> with an additional parameter related to self-excitation (</w:t>
        </w:r>
      </w:ins>
      <m:oMath>
        <m:r>
          <w:ins w:id="127" w:author="Bo Shen" w:date="2023-01-23T18:19:00Z">
            <w:rPr>
              <w:rFonts w:ascii="Cambria Math" w:hAnsi="Cambria Math" w:cs="Times New Roman"/>
              <w:color w:val="000000" w:themeColor="text1"/>
            </w:rPr>
            <m:t>α</m:t>
          </w:ins>
        </m:r>
      </m:oMath>
      <w:ins w:id="128" w:author="Bo Shen" w:date="2023-01-23T18:18:00Z">
        <w:r w:rsidR="00F362FE">
          <w:rPr>
            <w:rFonts w:ascii="Times New Roman" w:hAnsi="Times New Roman" w:cs="Times New Roman"/>
            <w:color w:val="000000" w:themeColor="text1"/>
          </w:rPr>
          <w:t>) and baseline gain control</w:t>
        </w:r>
      </w:ins>
      <w:r w:rsidR="00CF5E8A" w:rsidRPr="0060258A">
        <w:rPr>
          <w:rFonts w:ascii="Times New Roman" w:hAnsi="Times New Roman" w:cs="Times New Roman"/>
          <w:color w:val="000000" w:themeColor="text1"/>
        </w:rPr>
        <w:t xml:space="preserve"> </w:t>
      </w:r>
      <w:ins w:id="129" w:author="Bo Shen" w:date="2023-01-23T18:19:00Z">
        <w:r w:rsidR="00F362FE">
          <w:rPr>
            <w:rFonts w:ascii="Times New Roman" w:hAnsi="Times New Roman" w:cs="Times New Roman"/>
            <w:color w:val="000000" w:themeColor="text1"/>
          </w:rPr>
          <w:t>(</w:t>
        </w:r>
      </w:ins>
      <m:oMath>
        <m:sSub>
          <m:sSubPr>
            <m:ctrlPr>
              <w:ins w:id="130" w:author="Bo Shen" w:date="2023-01-23T18:19:00Z">
                <w:rPr>
                  <w:rFonts w:ascii="Cambria Math" w:hAnsi="Cambria Math" w:cs="Times New Roman"/>
                  <w:i/>
                  <w:color w:val="000000" w:themeColor="text1"/>
                </w:rPr>
              </w:ins>
            </m:ctrlPr>
          </m:sSubPr>
          <m:e>
            <m:r>
              <w:ins w:id="131" w:author="Bo Shen" w:date="2023-01-23T18:19:00Z">
                <w:rPr>
                  <w:rFonts w:ascii="Cambria Math" w:hAnsi="Cambria Math" w:cs="Times New Roman"/>
                  <w:color w:val="000000" w:themeColor="text1"/>
                </w:rPr>
                <m:t>G</m:t>
              </w:ins>
            </m:r>
          </m:e>
          <m:sub>
            <m:r>
              <w:ins w:id="132" w:author="Bo Shen" w:date="2023-01-23T18:19:00Z">
                <w:rPr>
                  <w:rFonts w:ascii="Cambria Math" w:hAnsi="Cambria Math" w:cs="Times New Roman"/>
                  <w:color w:val="000000" w:themeColor="text1"/>
                </w:rPr>
                <m:t>0</m:t>
              </w:ins>
            </m:r>
          </m:sub>
        </m:sSub>
      </m:oMath>
      <w:ins w:id="133" w:author="Bo Shen" w:date="2023-01-23T18:19:00Z">
        <w:r w:rsidR="00F362FE">
          <w:rPr>
            <w:rFonts w:ascii="Times New Roman" w:hAnsi="Times New Roman" w:cs="Times New Roman"/>
            <w:color w:val="000000" w:themeColor="text1"/>
          </w:rPr>
          <w:t xml:space="preserve">) </w:t>
        </w:r>
        <w:r w:rsidR="008579DB">
          <w:rPr>
            <w:rFonts w:ascii="Times New Roman" w:hAnsi="Times New Roman" w:cs="Times New Roman"/>
            <w:color w:val="000000" w:themeColor="text1"/>
          </w:rPr>
          <w:t xml:space="preserve">fitted slightly better than the DNM </w:t>
        </w:r>
      </w:ins>
      <w:r w:rsidR="00CF5E8A" w:rsidRPr="0060258A">
        <w:rPr>
          <w:rFonts w:ascii="Times New Roman" w:hAnsi="Times New Roman" w:cs="Times New Roman"/>
          <w:color w:val="000000" w:themeColor="text1"/>
        </w:rPr>
        <w:t>(</w:t>
      </w:r>
      <w:ins w:id="134" w:author="Bo Shen" w:date="2023-01-23T18:23:00Z">
        <w:r w:rsidR="00F907B9" w:rsidRPr="0060258A">
          <w:rPr>
            <w:rFonts w:ascii="Times New Roman" w:hAnsi="Times New Roman" w:cs="Times New Roman"/>
            <w:i/>
            <w:color w:val="000000" w:themeColor="text1"/>
          </w:rPr>
          <w:t>B</w:t>
        </w:r>
        <w:r w:rsidR="00F907B9" w:rsidRPr="0060258A">
          <w:rPr>
            <w:rFonts w:ascii="Times New Roman" w:hAnsi="Times New Roman" w:cs="Times New Roman"/>
            <w:color w:val="000000" w:themeColor="text1"/>
          </w:rPr>
          <w:t xml:space="preserve"> = 71.</w:t>
        </w:r>
        <w:r w:rsidR="00F907B9">
          <w:rPr>
            <w:rFonts w:ascii="Times New Roman" w:hAnsi="Times New Roman" w:cs="Times New Roman"/>
            <w:color w:val="000000" w:themeColor="text1"/>
          </w:rPr>
          <w:t>53</w:t>
        </w:r>
        <w:r w:rsidR="00F907B9" w:rsidRPr="0060258A">
          <w:rPr>
            <w:rFonts w:ascii="Times New Roman" w:hAnsi="Times New Roman" w:cs="Times New Roman"/>
            <w:color w:val="000000" w:themeColor="text1"/>
          </w:rPr>
          <w:t>,</w:t>
        </w:r>
        <w:r w:rsidR="00F907B9">
          <w:rPr>
            <w:rFonts w:ascii="Times New Roman" w:hAnsi="Times New Roman" w:cs="Times New Roman"/>
            <w:color w:val="000000" w:themeColor="text1"/>
          </w:rPr>
          <w:t xml:space="preserve"> </w:t>
        </w:r>
      </w:ins>
      <m:oMath>
        <m:sSub>
          <m:sSubPr>
            <m:ctrlPr>
              <w:ins w:id="135" w:author="Bo Shen" w:date="2023-01-23T18:23:00Z">
                <w:rPr>
                  <w:rFonts w:ascii="Cambria Math" w:hAnsi="Cambria Math" w:cs="Times New Roman"/>
                  <w:i/>
                  <w:color w:val="000000" w:themeColor="text1"/>
                </w:rPr>
              </w:ins>
            </m:ctrlPr>
          </m:sSubPr>
          <m:e>
            <m:r>
              <w:ins w:id="136" w:author="Bo Shen" w:date="2023-01-23T18:23:00Z">
                <w:rPr>
                  <w:rFonts w:ascii="Cambria Math" w:hAnsi="Cambria Math" w:cs="Times New Roman"/>
                  <w:color w:val="000000" w:themeColor="text1"/>
                </w:rPr>
                <m:t>G</m:t>
              </w:ins>
            </m:r>
          </m:e>
          <m:sub>
            <m:r>
              <w:ins w:id="137" w:author="Bo Shen" w:date="2023-01-23T18:23:00Z">
                <w:rPr>
                  <w:rFonts w:ascii="Cambria Math" w:hAnsi="Cambria Math" w:cs="Times New Roman"/>
                  <w:color w:val="000000" w:themeColor="text1"/>
                </w:rPr>
                <m:t>0</m:t>
              </w:ins>
            </m:r>
          </m:sub>
        </m:sSub>
        <m:r>
          <w:ins w:id="138" w:author="Bo Shen" w:date="2023-01-23T18:23:00Z">
            <w:rPr>
              <w:rFonts w:ascii="Cambria Math" w:hAnsi="Cambria Math" w:cs="Times New Roman"/>
              <w:color w:val="000000" w:themeColor="text1"/>
            </w:rPr>
            <m:t>-α=3.82</m:t>
          </w:ins>
        </m:r>
      </m:oMath>
      <w:ins w:id="139" w:author="Bo Shen" w:date="2023-01-23T18:23:00Z">
        <w:r w:rsidR="00F907B9">
          <w:rPr>
            <w:rFonts w:ascii="Times New Roman" w:hAnsi="Times New Roman" w:cs="Times New Roman"/>
            <w:color w:val="000000" w:themeColor="text1"/>
          </w:rPr>
          <w:t xml:space="preserve">; see </w:t>
        </w:r>
        <w:r w:rsidR="00F907B9" w:rsidRPr="00F907B9">
          <w:rPr>
            <w:rFonts w:ascii="Times New Roman" w:hAnsi="Times New Roman" w:cs="Times New Roman"/>
            <w:i/>
            <w:iCs/>
            <w:color w:val="000000" w:themeColor="text1"/>
            <w:rPrChange w:id="140" w:author="Bo Shen" w:date="2023-01-23T18:23:00Z">
              <w:rPr>
                <w:rFonts w:ascii="Times New Roman" w:hAnsi="Times New Roman" w:cs="Times New Roman"/>
                <w:color w:val="000000" w:themeColor="text1"/>
              </w:rPr>
            </w:rPrChange>
          </w:rPr>
          <w:t>Methods</w:t>
        </w:r>
        <w:r w:rsidR="00F907B9">
          <w:rPr>
            <w:rFonts w:ascii="Times New Roman" w:hAnsi="Times New Roman" w:cs="Times New Roman"/>
            <w:color w:val="000000" w:themeColor="text1"/>
          </w:rPr>
          <w:t xml:space="preserve">; </w:t>
        </w:r>
      </w:ins>
      <w:del w:id="141"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142" w:author="Bo Shen" w:date="2023-01-23T18:19:00Z">
            <w:rPr>
              <w:rFonts w:ascii="Cambria Math" w:hAnsi="Cambria Math" w:cs="Times New Roman"/>
              <w:color w:val="000000" w:themeColor="text1"/>
            </w:rPr>
            <m:t>α</m:t>
          </w:del>
        </m:r>
      </m:oMath>
      <w:del w:id="143" w:author="Bo Shen" w:date="2023-01-23T18:19:00Z">
        <w:r w:rsidR="00386D71" w:rsidRPr="0060258A" w:rsidDel="008579DB">
          <w:rPr>
            <w:rFonts w:ascii="Times New Roman" w:hAnsi="Times New Roman" w:cs="Times New Roman"/>
            <w:color w:val="000000" w:themeColor="text1"/>
          </w:rPr>
          <w:delText xml:space="preserve">; </w:delText>
        </w:r>
      </w:del>
      <w:r w:rsidR="00386D71" w:rsidRPr="0060258A">
        <w:rPr>
          <w:rFonts w:ascii="Times New Roman" w:hAnsi="Times New Roman" w:cs="Times New Roman"/>
          <w:color w:val="000000" w:themeColor="text1"/>
        </w:rPr>
        <w:t>l</w:t>
      </w:r>
      <w:r w:rsidRPr="0060258A">
        <w:rPr>
          <w:rFonts w:ascii="Times New Roman" w:hAnsi="Times New Roman" w:cs="Times New Roman"/>
          <w:color w:val="000000" w:themeColor="text1"/>
        </w:rPr>
        <w:t xml:space="preserve">eft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144" w:author="Bo Shen" w:date="2023-01-23T18:17:00Z">
        <w:r w:rsidR="00E33C84">
          <w:rPr>
            <w:rFonts w:ascii="Times New Roman" w:hAnsi="Times New Roman" w:cs="Times New Roman"/>
            <w:color w:val="000000" w:themeColor="text1"/>
          </w:rPr>
          <w:t>6</w:t>
        </w:r>
      </w:ins>
      <w:del w:id="145" w:author="Bo Shen" w:date="2023-01-23T18:17:00Z">
        <w:r w:rsidRPr="0060258A" w:rsidDel="00E33C84">
          <w:rPr>
            <w:rFonts w:ascii="Times New Roman" w:hAnsi="Times New Roman" w:cs="Times New Roman"/>
            <w:color w:val="000000" w:themeColor="text1"/>
          </w:rPr>
          <w:delText>0</w:delText>
        </w:r>
      </w:del>
      <w:del w:id="146" w:author="Bo Shen" w:date="2023-01-23T18:20:00Z">
        <w:r w:rsidRPr="0060258A" w:rsidDel="008579DB">
          <w:rPr>
            <w:rFonts w:ascii="Times New Roman" w:hAnsi="Times New Roman" w:cs="Times New Roman"/>
            <w:color w:val="000000" w:themeColor="text1"/>
          </w:rPr>
          <w:delText>,</w:delText>
        </w:r>
      </w:del>
      <w:del w:id="147"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148" w:author="Bo Shen" w:date="2023-01-23T18:20:00Z">
        <w:r w:rsidRPr="0060258A" w:rsidDel="008579DB">
          <w:rPr>
            <w:rFonts w:ascii="Times New Roman" w:hAnsi="Times New Roman" w:cs="Times New Roman"/>
            <w:color w:val="000000" w:themeColor="text1"/>
          </w:rPr>
          <w:delText>2</w:delText>
        </w:r>
      </w:del>
      <w:del w:id="149" w:author="Bo Shen" w:date="2023-01-23T18:22:00Z">
        <w:r w:rsidRPr="0060258A" w:rsidDel="00F907B9">
          <w:rPr>
            <w:rFonts w:ascii="Times New Roman" w:hAnsi="Times New Roman" w:cs="Times New Roman"/>
            <w:color w:val="000000" w:themeColor="text1"/>
          </w:rPr>
          <w:delText>,</w:delText>
        </w:r>
      </w:del>
      <w:del w:id="150" w:author="Bo Shen" w:date="2023-01-23T12:02:00Z">
        <w:r w:rsidRPr="0060258A" w:rsidDel="004D7D87">
          <w:rPr>
            <w:rFonts w:ascii="Times New Roman" w:hAnsi="Times New Roman" w:cs="Times New Roman"/>
            <w:color w:val="000000" w:themeColor="text1"/>
          </w:rPr>
          <w:delText xml:space="preserve"> </w:delText>
        </w:r>
      </w:del>
      <m:oMath>
        <m:r>
          <w:del w:id="151" w:author="Bo Shen" w:date="2023-01-23T18:22:00Z">
            <w:rPr>
              <w:rFonts w:ascii="Cambria Math" w:hAnsi="Cambria Math" w:cs="Times New Roman"/>
              <w:color w:val="000000" w:themeColor="text1"/>
            </w:rPr>
            <m:t>α=</m:t>
          </w:del>
        </m:r>
        <m:r>
          <w:del w:id="152"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w:t>
      </w:r>
      <w:r w:rsidR="000307BB" w:rsidRPr="0060258A">
        <w:rPr>
          <w:rFonts w:ascii="Times New Roman" w:hAnsi="Times New Roman" w:cs="Times New Roman"/>
          <w:color w:val="000000" w:themeColor="text1"/>
        </w:rPr>
        <w:t xml:space="preserve">. </w:t>
      </w:r>
      <w:del w:id="153" w:author="Bo Shen" w:date="2023-01-23T18:24:00Z">
        <w:r w:rsidR="000307BB" w:rsidRPr="0060258A" w:rsidDel="007516AD">
          <w:rPr>
            <w:rFonts w:ascii="Times New Roman" w:hAnsi="Times New Roman" w:cs="Times New Roman"/>
            <w:color w:val="000000" w:themeColor="text1"/>
          </w:rPr>
          <w:delText>N</w:delText>
        </w:r>
        <w:r w:rsidR="00386D71" w:rsidRPr="0060258A" w:rsidDel="007516AD">
          <w:rPr>
            <w:rFonts w:ascii="Times New Roman" w:hAnsi="Times New Roman" w:cs="Times New Roman"/>
            <w:color w:val="000000" w:themeColor="text1"/>
          </w:rPr>
          <w:delText>ote that t</w:delText>
        </w:r>
        <w:r w:rsidRPr="0060258A" w:rsidDel="007516AD">
          <w:rPr>
            <w:rFonts w:ascii="Times New Roman" w:hAnsi="Times New Roman" w:cs="Times New Roman"/>
            <w:color w:val="000000" w:themeColor="text1"/>
          </w:rPr>
          <w:delText>he</w:delText>
        </w:r>
        <w:r w:rsidR="00630FDA" w:rsidRPr="0060258A" w:rsidDel="007516AD">
          <w:rPr>
            <w:rFonts w:ascii="Times New Roman" w:hAnsi="Times New Roman" w:cs="Times New Roman"/>
            <w:color w:val="000000" w:themeColor="text1"/>
          </w:rPr>
          <w:delText xml:space="preserve"> LDDM </w:delText>
        </w:r>
        <w:r w:rsidR="00386D71" w:rsidRPr="0060258A" w:rsidDel="007516AD">
          <w:rPr>
            <w:rFonts w:ascii="Times New Roman" w:hAnsi="Times New Roman" w:cs="Times New Roman"/>
            <w:color w:val="000000" w:themeColor="text1"/>
          </w:rPr>
          <w:delText>reduces</w:delText>
        </w:r>
        <w:r w:rsidR="00630FDA" w:rsidRPr="0060258A" w:rsidDel="007516AD">
          <w:rPr>
            <w:rFonts w:ascii="Times New Roman" w:hAnsi="Times New Roman" w:cs="Times New Roman"/>
            <w:color w:val="000000" w:themeColor="text1"/>
          </w:rPr>
          <w:delText xml:space="preserve"> to the DNM in this case with</w:delText>
        </w:r>
        <w:r w:rsidRPr="0060258A" w:rsidDel="007516AD">
          <w:rPr>
            <w:rFonts w:ascii="Times New Roman" w:hAnsi="Times New Roman" w:cs="Times New Roman"/>
            <w:color w:val="000000" w:themeColor="text1"/>
          </w:rPr>
          <w:delText xml:space="preserve"> </w:delText>
        </w:r>
      </w:del>
      <m:oMath>
        <m:r>
          <w:del w:id="154" w:author="Bo Shen" w:date="2023-01-23T18:24:00Z">
            <w:rPr>
              <w:rFonts w:ascii="Cambria Math" w:hAnsi="Cambria Math" w:cs="Times New Roman"/>
              <w:color w:val="000000" w:themeColor="text1"/>
            </w:rPr>
            <m:t>α=0</m:t>
          </w:del>
        </m:r>
      </m:oMath>
      <w:del w:id="155" w:author="Bo Shen" w:date="2023-01-23T18:24:00Z">
        <w:r w:rsidR="000307BB" w:rsidRPr="0060258A" w:rsidDel="007516AD">
          <w:rPr>
            <w:rFonts w:ascii="Times New Roman" w:hAnsi="Times New Roman" w:cs="Times New Roman"/>
            <w:color w:val="000000" w:themeColor="text1"/>
          </w:rPr>
          <w:delText>; h</w:delText>
        </w:r>
        <w:r w:rsidRPr="0060258A" w:rsidDel="007516AD">
          <w:rPr>
            <w:rFonts w:ascii="Times New Roman" w:hAnsi="Times New Roman" w:cs="Times New Roman"/>
            <w:color w:val="000000" w:themeColor="text1"/>
          </w:rPr>
          <w:delText xml:space="preserve">owever, </w:delText>
        </w:r>
        <w:r w:rsidR="000307BB" w:rsidRPr="0060258A" w:rsidDel="007516AD">
          <w:rPr>
            <w:rFonts w:ascii="Times New Roman" w:hAnsi="Times New Roman" w:cs="Times New Roman"/>
            <w:color w:val="000000" w:themeColor="text1"/>
          </w:rPr>
          <w:delText>a non-zero</w:delText>
        </w:r>
        <w:r w:rsidRPr="0060258A" w:rsidDel="007516AD">
          <w:rPr>
            <w:rFonts w:ascii="Times New Roman" w:hAnsi="Times New Roman" w:cs="Times New Roman"/>
            <w:color w:val="000000" w:themeColor="text1"/>
          </w:rPr>
          <w:delText xml:space="preserve"> self-excitation parameter </w:delText>
        </w:r>
        <w:r w:rsidR="000307BB" w:rsidRPr="0060258A" w:rsidDel="007516AD">
          <w:rPr>
            <w:rFonts w:ascii="Times New Roman" w:hAnsi="Times New Roman" w:cs="Times New Roman"/>
            <w:color w:val="000000" w:themeColor="text1"/>
          </w:rPr>
          <w:delText>may be important in other scenarios</w:delText>
        </w:r>
      </w:del>
      <w:del w:id="156" w:author="Bo Shen" w:date="2023-01-23T18:28:00Z">
        <w:r w:rsidRPr="0060258A" w:rsidDel="00EA6C44">
          <w:rPr>
            <w:rFonts w:ascii="Times New Roman" w:hAnsi="Times New Roman" w:cs="Times New Roman"/>
            <w:color w:val="000000" w:themeColor="text1"/>
          </w:rPr>
          <w:delText xml:space="preserve"> (see</w:delText>
        </w:r>
        <w:r w:rsidR="005A6284" w:rsidDel="00EA6C44">
          <w:rPr>
            <w:rFonts w:ascii="Times New Roman" w:hAnsi="Times New Roman" w:cs="Times New Roman"/>
            <w:color w:val="000000" w:themeColor="text1"/>
          </w:rPr>
          <w:delText xml:space="preserve"> </w:delText>
        </w:r>
      </w:del>
      <w:del w:id="157" w:author="Bo Shen" w:date="2023-01-23T18:24:00Z">
        <w:r w:rsidR="005A6284"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00DA4168" w:rsidRPr="0060258A" w:rsidDel="007516AD">
          <w:rPr>
            <w:rFonts w:ascii="Times New Roman" w:hAnsi="Times New Roman" w:cs="Times New Roman"/>
            <w:i/>
            <w:color w:val="000000" w:themeColor="text1"/>
          </w:rPr>
          <w:delText>A novel form of persistent activity</w:delText>
        </w:r>
      </w:del>
      <w:del w:id="158" w:author="Bo Shen" w:date="2023-01-23T18:28:00Z">
        <w:r w:rsidRPr="0060258A" w:rsidDel="00EA6C44">
          <w:rPr>
            <w:rFonts w:ascii="Times New Roman" w:hAnsi="Times New Roman" w:cs="Times New Roman"/>
            <w:color w:val="000000" w:themeColor="text1"/>
          </w:rPr>
          <w:delText>)</w:delText>
        </w:r>
      </w:del>
      <w:ins w:id="159" w:author="Bo Shen" w:date="2023-01-23T18:27:00Z">
        <w:r w:rsidR="00EA6C44">
          <w:rPr>
            <w:rFonts w:ascii="Times New Roman" w:hAnsi="Times New Roman" w:cs="Times New Roman"/>
            <w:color w:val="000000" w:themeColor="text1"/>
          </w:rPr>
          <w:t>W</w:t>
        </w:r>
      </w:ins>
      <w:ins w:id="160" w:author="Bo Shen" w:date="2023-01-23T18:26:00Z">
        <w:r w:rsidR="00EA6C44" w:rsidRPr="00EA6C44">
          <w:rPr>
            <w:rFonts w:ascii="Times New Roman" w:hAnsi="Times New Roman" w:cs="Times New Roman"/>
            <w:color w:val="000000" w:themeColor="text1"/>
          </w:rPr>
          <w:t>e acknowledge that</w:t>
        </w:r>
      </w:ins>
      <w:ins w:id="161" w:author="Bo Shen" w:date="2023-01-23T18:27:00Z">
        <w:r w:rsidR="00EA6C44">
          <w:rPr>
            <w:rFonts w:ascii="Times New Roman" w:hAnsi="Times New Roman" w:cs="Times New Roman"/>
            <w:color w:val="000000" w:themeColor="text1"/>
          </w:rPr>
          <w:t xml:space="preserve"> fitting to the current dataset is not able to differentiate</w:t>
        </w:r>
      </w:ins>
      <w:ins w:id="162" w:author="Bo Shen" w:date="2023-01-23T18:28:00Z">
        <w:r w:rsidR="00EA6C44">
          <w:rPr>
            <w:rFonts w:ascii="Times New Roman" w:hAnsi="Times New Roman" w:cs="Times New Roman"/>
            <w:color w:val="000000" w:themeColor="text1"/>
          </w:rPr>
          <w:t xml:space="preserve"> the contributions of</w:t>
        </w:r>
      </w:ins>
      <w:ins w:id="163" w:author="Bo Shen" w:date="2023-01-23T18:26:00Z">
        <w:r w:rsidR="00EA6C44" w:rsidRPr="00EA6C44">
          <w:rPr>
            <w:rFonts w:ascii="Times New Roman" w:hAnsi="Times New Roman" w:cs="Times New Roman"/>
            <w:color w:val="000000" w:themeColor="text1"/>
          </w:rPr>
          <w:t xml:space="preserve"> </w:t>
        </w:r>
      </w:ins>
      <m:oMath>
        <m:r>
          <w:ins w:id="164" w:author="Bo Shen" w:date="2023-01-23T18:27:00Z">
            <w:rPr>
              <w:rFonts w:ascii="Cambria Math" w:hAnsi="Cambria Math" w:cs="Times New Roman"/>
              <w:color w:val="000000" w:themeColor="text1"/>
            </w:rPr>
            <m:t>α</m:t>
          </w:ins>
        </m:r>
      </m:oMath>
      <w:ins w:id="165" w:author="Bo Shen" w:date="2023-01-23T18:27:00Z">
        <w:r w:rsidR="00EA6C44">
          <w:rPr>
            <w:rFonts w:ascii="Times New Roman" w:hAnsi="Times New Roman" w:cs="Times New Roman"/>
            <w:color w:val="000000" w:themeColor="text1"/>
          </w:rPr>
          <w:t xml:space="preserve"> and </w:t>
        </w:r>
      </w:ins>
      <m:oMath>
        <m:sSub>
          <m:sSubPr>
            <m:ctrlPr>
              <w:ins w:id="166" w:author="Bo Shen" w:date="2023-01-23T18:27:00Z">
                <w:rPr>
                  <w:rFonts w:ascii="Cambria Math" w:hAnsi="Cambria Math" w:cs="Times New Roman"/>
                  <w:i/>
                  <w:color w:val="000000" w:themeColor="text1"/>
                </w:rPr>
              </w:ins>
            </m:ctrlPr>
          </m:sSubPr>
          <m:e>
            <m:r>
              <w:ins w:id="167" w:author="Bo Shen" w:date="2023-01-23T18:27:00Z">
                <w:rPr>
                  <w:rFonts w:ascii="Cambria Math" w:hAnsi="Cambria Math" w:cs="Times New Roman"/>
                  <w:color w:val="000000" w:themeColor="text1"/>
                </w:rPr>
                <m:t>G</m:t>
              </w:ins>
            </m:r>
          </m:e>
          <m:sub>
            <m:r>
              <w:ins w:id="168" w:author="Bo Shen" w:date="2023-01-23T18:27:00Z">
                <w:rPr>
                  <w:rFonts w:ascii="Cambria Math" w:hAnsi="Cambria Math" w:cs="Times New Roman"/>
                  <w:color w:val="000000" w:themeColor="text1"/>
                </w:rPr>
                <m:t>0</m:t>
              </w:ins>
            </m:r>
          </m:sub>
        </m:sSub>
      </m:oMath>
      <w:ins w:id="169" w:author="Bo Shen" w:date="2023-01-23T18:28:00Z">
        <w:r w:rsidR="00EA6C44">
          <w:rPr>
            <w:rFonts w:ascii="Times New Roman" w:hAnsi="Times New Roman" w:cs="Times New Roman"/>
            <w:color w:val="000000" w:themeColor="text1"/>
          </w:rPr>
          <w:t xml:space="preserve"> to the neural dynamics </w:t>
        </w:r>
        <w:r w:rsidR="00EA6C44" w:rsidRPr="0060258A">
          <w:rPr>
            <w:rFonts w:ascii="Times New Roman" w:hAnsi="Times New Roman" w:cs="Times New Roman"/>
            <w:color w:val="000000" w:themeColor="text1"/>
          </w:rPr>
          <w:t>(see</w:t>
        </w:r>
        <w:r w:rsidR="00EA6C44">
          <w:rPr>
            <w:rFonts w:ascii="Times New Roman" w:hAnsi="Times New Roman" w:cs="Times New Roman"/>
            <w:color w:val="000000" w:themeColor="text1"/>
          </w:rPr>
          <w:t xml:space="preserve"> proof in </w:t>
        </w:r>
        <w:r w:rsidR="00EA6C44" w:rsidRPr="007516AD">
          <w:rPr>
            <w:rFonts w:ascii="Times New Roman" w:hAnsi="Times New Roman" w:cs="Times New Roman"/>
            <w:i/>
            <w:iCs/>
            <w:color w:val="000000" w:themeColor="text1"/>
            <w:rPrChange w:id="170" w:author="Bo Shen" w:date="2023-01-23T18:24:00Z">
              <w:rPr>
                <w:rFonts w:ascii="Times New Roman" w:hAnsi="Times New Roman" w:cs="Times New Roman"/>
                <w:color w:val="000000" w:themeColor="text1"/>
              </w:rPr>
            </w:rPrChange>
          </w:rPr>
          <w:t>Methods</w:t>
        </w:r>
        <w:r w:rsidR="00EA6C44" w:rsidRPr="0060258A">
          <w:rPr>
            <w:rFonts w:ascii="Times New Roman" w:hAnsi="Times New Roman" w:cs="Times New Roman"/>
            <w:color w:val="000000" w:themeColor="text1"/>
          </w:rPr>
          <w:t>)</w:t>
        </w:r>
        <w:r w:rsidR="00EA6C44">
          <w:rPr>
            <w:rFonts w:ascii="Times New Roman" w:hAnsi="Times New Roman" w:cs="Times New Roman"/>
            <w:color w:val="000000" w:themeColor="text1"/>
          </w:rPr>
          <w:t xml:space="preserve">, </w:t>
        </w:r>
      </w:ins>
      <w:ins w:id="171" w:author="Bo Shen" w:date="2023-01-23T18:26:00Z">
        <w:r w:rsidR="00EA6C44" w:rsidRPr="00EA6C44">
          <w:rPr>
            <w:rFonts w:ascii="Times New Roman" w:hAnsi="Times New Roman" w:cs="Times New Roman"/>
            <w:color w:val="000000" w:themeColor="text1"/>
          </w:rPr>
          <w:t>more empirical data is needed to</w:t>
        </w:r>
      </w:ins>
      <w:ins w:id="172" w:author="Bo Shen" w:date="2023-01-23T18:28:00Z">
        <w:r w:rsidR="00EA6C44">
          <w:rPr>
            <w:rFonts w:ascii="Times New Roman" w:hAnsi="Times New Roman" w:cs="Times New Roman"/>
            <w:color w:val="000000" w:themeColor="text1"/>
          </w:rPr>
          <w:t xml:space="preserve"> test</w:t>
        </w:r>
      </w:ins>
      <w:ins w:id="173" w:author="Bo Shen" w:date="2023-01-23T18:29:00Z">
        <w:r w:rsidR="00EA6C44">
          <w:rPr>
            <w:rFonts w:ascii="Times New Roman" w:hAnsi="Times New Roman" w:cs="Times New Roman"/>
            <w:color w:val="000000" w:themeColor="text1"/>
          </w:rPr>
          <w:t xml:space="preserve"> the function of</w:t>
        </w:r>
      </w:ins>
      <w:ins w:id="174" w:author="Bo Shen" w:date="2023-01-23T18:28:00Z">
        <w:r w:rsidR="00EA6C44">
          <w:rPr>
            <w:rFonts w:ascii="Times New Roman" w:hAnsi="Times New Roman" w:cs="Times New Roman"/>
            <w:color w:val="000000" w:themeColor="text1"/>
          </w:rPr>
          <w:t xml:space="preserve"> self-</w:t>
        </w:r>
      </w:ins>
      <w:ins w:id="175" w:author="Bo Shen" w:date="2023-01-23T18:29:00Z">
        <w:r w:rsidR="00EA6C44">
          <w:rPr>
            <w:rFonts w:ascii="Times New Roman" w:hAnsi="Times New Roman" w:cs="Times New Roman"/>
            <w:color w:val="000000" w:themeColor="text1"/>
          </w:rPr>
          <w:t>excitation</w:t>
        </w:r>
      </w:ins>
      <w:ins w:id="176" w:author="Bo Shen" w:date="2023-01-23T18:28:00Z">
        <w:r w:rsidR="00EA6C44">
          <w:rPr>
            <w:rFonts w:ascii="Times New Roman" w:hAnsi="Times New Roman" w:cs="Times New Roman"/>
            <w:color w:val="000000" w:themeColor="text1"/>
          </w:rPr>
          <w:t xml:space="preserve"> </w:t>
        </w:r>
      </w:ins>
      <w:ins w:id="177" w:author="Bo Shen" w:date="2023-01-23T18:29:00Z">
        <w:r w:rsidR="00EA6C44">
          <w:rPr>
            <w:rFonts w:ascii="Times New Roman" w:hAnsi="Times New Roman" w:cs="Times New Roman"/>
            <w:color w:val="000000" w:themeColor="text1"/>
          </w:rPr>
          <w:t xml:space="preserve">on value coding. However, we showed </w:t>
        </w:r>
      </w:ins>
      <w:ins w:id="178" w:author="Bo Shen" w:date="2023-01-23T18:30:00Z">
        <w:r w:rsidR="001E5C85">
          <w:rPr>
            <w:rFonts w:ascii="Times New Roman" w:hAnsi="Times New Roman" w:cs="Times New Roman"/>
            <w:color w:val="000000" w:themeColor="text1"/>
          </w:rPr>
          <w:t>below that self-excitation is critical for generating persistent activities (</w:t>
        </w:r>
      </w:ins>
      <w:ins w:id="179" w:author="Bo Shen" w:date="2023-01-23T18:31:00Z">
        <w:r w:rsidR="0044679E">
          <w:rPr>
            <w:rFonts w:ascii="Times New Roman" w:hAnsi="Times New Roman" w:cs="Times New Roman"/>
            <w:color w:val="000000" w:themeColor="text1"/>
          </w:rPr>
          <w:t xml:space="preserve">see </w:t>
        </w:r>
        <w:r w:rsidR="00311D87">
          <w:rPr>
            <w:rFonts w:ascii="Times New Roman" w:hAnsi="Times New Roman" w:cs="Times New Roman"/>
            <w:color w:val="000000" w:themeColor="text1"/>
          </w:rPr>
          <w:t>s</w:t>
        </w:r>
        <w:r w:rsidR="0044679E">
          <w:rPr>
            <w:rFonts w:ascii="Times New Roman" w:hAnsi="Times New Roman" w:cs="Times New Roman"/>
            <w:color w:val="000000" w:themeColor="text1"/>
          </w:rPr>
          <w:t xml:space="preserve">ection </w:t>
        </w:r>
        <w:r w:rsidR="0044679E" w:rsidRPr="0044679E">
          <w:rPr>
            <w:rFonts w:ascii="Times New Roman" w:hAnsi="Times New Roman" w:cs="Times New Roman"/>
            <w:i/>
            <w:iCs/>
            <w:color w:val="000000" w:themeColor="text1"/>
            <w:rPrChange w:id="180" w:author="Bo Shen" w:date="2023-01-23T18:31:00Z">
              <w:rPr>
                <w:rFonts w:ascii="Times New Roman" w:hAnsi="Times New Roman" w:cs="Times New Roman"/>
                <w:color w:val="000000" w:themeColor="text1"/>
              </w:rPr>
            </w:rPrChange>
          </w:rPr>
          <w:t>line-attractor persistent activity</w:t>
        </w:r>
      </w:ins>
      <w:ins w:id="181" w:author="Bo Shen" w:date="2023-01-23T18:30:00Z">
        <w:r w:rsidR="001E5C85">
          <w:rPr>
            <w:rFonts w:ascii="Times New Roman" w:hAnsi="Times New Roman" w:cs="Times New Roman"/>
            <w:color w:val="000000" w:themeColor="text1"/>
          </w:rPr>
          <w:t>).</w:t>
        </w:r>
      </w:ins>
      <w:del w:id="182" w:author="Bo Shen" w:date="2023-01-23T18:24:00Z">
        <w:r w:rsidRPr="0060258A" w:rsidDel="007516AD">
          <w:rPr>
            <w:rFonts w:ascii="Times New Roman" w:hAnsi="Times New Roman" w:cs="Times New Roman"/>
            <w:color w:val="000000" w:themeColor="text1"/>
          </w:rPr>
          <w:delText>.</w:delText>
        </w:r>
      </w:del>
    </w:p>
    <w:p w14:paraId="23C1B86F" w14:textId="77777777" w:rsidR="000307BB" w:rsidRPr="0060258A" w:rsidRDefault="000307BB" w:rsidP="00AF3E1D">
      <w:pPr>
        <w:spacing w:line="480" w:lineRule="auto"/>
        <w:jc w:val="both"/>
        <w:rPr>
          <w:rFonts w:ascii="Times New Roman" w:hAnsi="Times New Roman" w:cs="Times New Roman"/>
          <w:color w:val="000000" w:themeColor="text1"/>
        </w:rPr>
      </w:pPr>
    </w:p>
    <w:p w14:paraId="59E8E465" w14:textId="1B12B99A" w:rsidR="00D05737" w:rsidRPr="0060258A" w:rsidRDefault="00AF3E1D" w:rsidP="00886C3F">
      <w:pPr>
        <w:spacing w:line="480" w:lineRule="auto"/>
        <w:jc w:val="both"/>
        <w:rPr>
          <w:rFonts w:ascii="Times New Roman" w:hAnsi="Times New Roman" w:cs="Times New Roman"/>
          <w:color w:val="000000" w:themeColor="text1"/>
        </w:rPr>
      </w:pPr>
      <w:del w:id="183" w:author="Bo Shen" w:date="2023-01-24T14:20:00Z">
        <w:r w:rsidRPr="0060258A" w:rsidDel="000B41F3">
          <w:rPr>
            <w:rFonts w:ascii="Times New Roman" w:hAnsi="Times New Roman" w:cs="Times New Roman"/>
            <w:color w:val="000000" w:themeColor="text1"/>
          </w:rPr>
          <w:delText>In contra</w:delText>
        </w:r>
        <w:r w:rsidR="00DA121D" w:rsidRPr="0060258A" w:rsidDel="000B41F3">
          <w:rPr>
            <w:rFonts w:ascii="Times New Roman" w:hAnsi="Times New Roman" w:cs="Times New Roman"/>
            <w:color w:val="000000" w:themeColor="text1"/>
          </w:rPr>
          <w:delText>st</w:delText>
        </w:r>
        <w:r w:rsidR="00DF7982" w:rsidRPr="0060258A" w:rsidDel="000B41F3">
          <w:rPr>
            <w:rFonts w:ascii="Times New Roman" w:hAnsi="Times New Roman" w:cs="Times New Roman"/>
            <w:color w:val="000000" w:themeColor="text1"/>
          </w:rPr>
          <w:delText xml:space="preserve"> to the LDDM (and DNM)</w:delText>
        </w:r>
        <w:r w:rsidRPr="0060258A" w:rsidDel="000B41F3">
          <w:rPr>
            <w:rFonts w:ascii="Times New Roman" w:hAnsi="Times New Roman" w:cs="Times New Roman"/>
            <w:color w:val="000000" w:themeColor="text1"/>
          </w:rPr>
          <w:delText xml:space="preserve">, </w:delText>
        </w:r>
      </w:del>
      <w:ins w:id="184" w:author="Bo Shen" w:date="2023-01-24T14:20:00Z">
        <w:r w:rsidR="000B41F3">
          <w:rPr>
            <w:rFonts w:ascii="Times New Roman" w:hAnsi="Times New Roman" w:cs="Times New Roman"/>
            <w:color w:val="000000" w:themeColor="text1"/>
          </w:rPr>
          <w:t>F</w:t>
        </w:r>
      </w:ins>
      <w:del w:id="185" w:author="Bo Shen" w:date="2023-01-24T14:20:00Z">
        <w:r w:rsidR="005177CA" w:rsidRPr="0060258A" w:rsidDel="000B41F3">
          <w:rPr>
            <w:rFonts w:ascii="Times New Roman" w:hAnsi="Times New Roman" w:cs="Times New Roman"/>
            <w:color w:val="000000" w:themeColor="text1"/>
          </w:rPr>
          <w:delText>f</w:delText>
        </w:r>
      </w:del>
      <w:r w:rsidR="005177CA" w:rsidRPr="0060258A">
        <w:rPr>
          <w:rFonts w:ascii="Times New Roman" w:hAnsi="Times New Roman" w:cs="Times New Roman"/>
          <w:color w:val="000000" w:themeColor="text1"/>
        </w:rPr>
        <w:t xml:space="preserve">itting the </w:t>
      </w:r>
      <w:r w:rsidR="00DA6B6D" w:rsidRPr="0060258A">
        <w:rPr>
          <w:rFonts w:ascii="Times New Roman" w:hAnsi="Times New Roman" w:cs="Times New Roman"/>
          <w:color w:val="000000" w:themeColor="text1"/>
        </w:rPr>
        <w:t xml:space="preserve">standard </w:t>
      </w:r>
      <w:r w:rsidRPr="0060258A">
        <w:rPr>
          <w:rFonts w:ascii="Times New Roman" w:hAnsi="Times New Roman" w:cs="Times New Roman"/>
          <w:color w:val="000000" w:themeColor="text1"/>
        </w:rPr>
        <w:t>RNM</w:t>
      </w:r>
      <w:r w:rsidR="005177CA" w:rsidRPr="0060258A">
        <w:rPr>
          <w:rFonts w:ascii="Times New Roman" w:hAnsi="Times New Roman" w:cs="Times New Roman"/>
          <w:color w:val="000000" w:themeColor="text1"/>
        </w:rPr>
        <w:t xml:space="preserve"> with four parameters (</w:t>
      </w:r>
      <w:r w:rsidR="00366956">
        <w:rPr>
          <w:rFonts w:ascii="Times New Roman" w:hAnsi="Times New Roman" w:cs="Times New Roman"/>
          <w:color w:val="000000" w:themeColor="text1"/>
        </w:rPr>
        <w:t>see Methods</w:t>
      </w:r>
      <w:r w:rsidR="005177CA" w:rsidRPr="0060258A">
        <w:rPr>
          <w:rFonts w:ascii="Times New Roman" w:hAnsi="Times New Roman" w:cs="Times New Roman"/>
          <w:color w:val="000000" w:themeColor="text1"/>
        </w:rPr>
        <w:t xml:space="preserve">) </w:t>
      </w:r>
      <w:r w:rsidR="00DE28E9" w:rsidRPr="0060258A">
        <w:rPr>
          <w:rFonts w:ascii="Times New Roman" w:hAnsi="Times New Roman" w:cs="Times New Roman"/>
          <w:color w:val="000000" w:themeColor="text1"/>
        </w:rPr>
        <w:t xml:space="preserve">does not </w:t>
      </w:r>
      <w:r w:rsidR="005177CA" w:rsidRPr="0060258A">
        <w:rPr>
          <w:rFonts w:ascii="Times New Roman" w:hAnsi="Times New Roman" w:cs="Times New Roman"/>
          <w:color w:val="000000" w:themeColor="text1"/>
        </w:rPr>
        <w:t>capture</w:t>
      </w:r>
      <w:r w:rsidR="00DE28E9" w:rsidRPr="0060258A">
        <w:rPr>
          <w:rFonts w:ascii="Times New Roman" w:hAnsi="Times New Roman" w:cs="Times New Roman"/>
          <w:color w:val="000000" w:themeColor="text1"/>
        </w:rPr>
        <w:t xml:space="preserve"> </w:t>
      </w:r>
      <w:del w:id="186" w:author="Bo Shen" w:date="2023-01-23T18:33:00Z">
        <w:r w:rsidR="00FC15AF" w:rsidRPr="0060258A" w:rsidDel="00315C57">
          <w:rPr>
            <w:rFonts w:ascii="Times New Roman" w:hAnsi="Times New Roman" w:cs="Times New Roman"/>
            <w:color w:val="000000" w:themeColor="text1"/>
          </w:rPr>
          <w:delText xml:space="preserve">very well </w:delText>
        </w:r>
      </w:del>
      <w:r w:rsidR="005177CA" w:rsidRPr="0060258A">
        <w:rPr>
          <w:rFonts w:ascii="Times New Roman" w:hAnsi="Times New Roman" w:cs="Times New Roman"/>
          <w:color w:val="000000" w:themeColor="text1"/>
        </w:rPr>
        <w:t xml:space="preserve">the </w:t>
      </w:r>
      <w:del w:id="187" w:author="Bo Shen" w:date="2023-01-23T18:33:00Z">
        <w:r w:rsidR="005177CA" w:rsidRPr="0060258A" w:rsidDel="00315C57">
          <w:rPr>
            <w:rFonts w:ascii="Times New Roman" w:hAnsi="Times New Roman" w:cs="Times New Roman"/>
            <w:color w:val="000000" w:themeColor="text1"/>
          </w:rPr>
          <w:delText xml:space="preserve">magnitudes of </w:delText>
        </w:r>
      </w:del>
      <w:r w:rsidR="005177CA" w:rsidRPr="0060258A">
        <w:rPr>
          <w:rFonts w:ascii="Times New Roman" w:hAnsi="Times New Roman" w:cs="Times New Roman"/>
          <w:color w:val="000000" w:themeColor="text1"/>
        </w:rPr>
        <w:t>neural activit</w:t>
      </w:r>
      <w:ins w:id="188" w:author="Bo Shen" w:date="2023-01-23T18:33:00Z">
        <w:r w:rsidR="00315C57">
          <w:rPr>
            <w:rFonts w:ascii="Times New Roman" w:hAnsi="Times New Roman" w:cs="Times New Roman"/>
            <w:color w:val="000000" w:themeColor="text1"/>
          </w:rPr>
          <w:t>ies</w:t>
        </w:r>
      </w:ins>
      <w:ins w:id="189" w:author="Bo Shen" w:date="2023-01-24T14:20:00Z">
        <w:r w:rsidR="000B41F3">
          <w:rPr>
            <w:rFonts w:ascii="Times New Roman" w:hAnsi="Times New Roman" w:cs="Times New Roman"/>
            <w:color w:val="000000" w:themeColor="text1"/>
          </w:rPr>
          <w:t xml:space="preserve"> as well as the LDDM and DNM</w:t>
        </w:r>
      </w:ins>
      <w:del w:id="190" w:author="Bo Shen" w:date="2023-01-23T18:33:00Z">
        <w:r w:rsidR="00601C62" w:rsidRPr="0060258A" w:rsidDel="00315C57">
          <w:rPr>
            <w:rFonts w:ascii="Times New Roman" w:hAnsi="Times New Roman" w:cs="Times New Roman"/>
            <w:color w:val="000000" w:themeColor="text1"/>
          </w:rPr>
          <w:delText>y</w:delText>
        </w:r>
      </w:del>
      <w:r w:rsidR="00601C62" w:rsidRPr="0060258A">
        <w:rPr>
          <w:rFonts w:ascii="Times New Roman" w:hAnsi="Times New Roman" w:cs="Times New Roman"/>
          <w:color w:val="000000" w:themeColor="text1"/>
        </w:rPr>
        <w:t xml:space="preserve"> </w:t>
      </w:r>
      <w:del w:id="191" w:author="Bo Shen" w:date="2023-01-23T18:33:00Z">
        <w:r w:rsidR="005177CA" w:rsidRPr="0060258A" w:rsidDel="00315C57">
          <w:rPr>
            <w:rFonts w:ascii="Times New Roman" w:hAnsi="Times New Roman" w:cs="Times New Roman"/>
            <w:color w:val="000000" w:themeColor="text1"/>
          </w:rPr>
          <w:delText xml:space="preserve">as a function of </w:delText>
        </w:r>
        <w:r w:rsidR="005177CA" w:rsidRPr="0060258A" w:rsidDel="00315C57">
          <w:rPr>
            <w:rFonts w:ascii="Times New Roman" w:hAnsi="Times New Roman" w:cs="Times New Roman"/>
            <w:i/>
            <w:color w:val="000000" w:themeColor="text1"/>
          </w:rPr>
          <w:delText>V</w:delText>
        </w:r>
        <w:r w:rsidR="005177CA" w:rsidRPr="0060258A" w:rsidDel="00315C57">
          <w:rPr>
            <w:rFonts w:ascii="Times New Roman" w:hAnsi="Times New Roman" w:cs="Times New Roman"/>
            <w:i/>
            <w:color w:val="000000" w:themeColor="text1"/>
            <w:vertAlign w:val="subscript"/>
          </w:rPr>
          <w:delText>in</w:delText>
        </w:r>
        <w:r w:rsidR="005177CA" w:rsidRPr="0060258A" w:rsidDel="00315C57">
          <w:rPr>
            <w:rFonts w:ascii="Times New Roman" w:hAnsi="Times New Roman" w:cs="Times New Roman"/>
            <w:color w:val="000000" w:themeColor="text1"/>
          </w:rPr>
          <w:delText xml:space="preserve"> </w:delText>
        </w:r>
      </w:del>
      <w:r w:rsidR="005177CA" w:rsidRPr="0060258A">
        <w:rPr>
          <w:rFonts w:ascii="Times New Roman" w:hAnsi="Times New Roman" w:cs="Times New Roman"/>
          <w:color w:val="000000" w:themeColor="text1"/>
        </w:rPr>
        <w:t xml:space="preserve">(right panel in </w:t>
      </w:r>
      <w:r w:rsidR="005177C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5177CA" w:rsidRPr="0060258A">
        <w:rPr>
          <w:rFonts w:ascii="Times New Roman" w:hAnsi="Times New Roman" w:cs="Times New Roman"/>
          <w:b/>
          <w:color w:val="000000" w:themeColor="text1"/>
        </w:rPr>
        <w:t xml:space="preserve"> 4B</w:t>
      </w:r>
      <w:r w:rsidR="005177CA" w:rsidRPr="0060258A">
        <w:rPr>
          <w:rFonts w:ascii="Times New Roman" w:hAnsi="Times New Roman" w:cs="Times New Roman"/>
          <w:color w:val="000000" w:themeColor="text1"/>
        </w:rPr>
        <w:t>)</w:t>
      </w:r>
      <w:r w:rsidR="00E22758" w:rsidRPr="0060258A">
        <w:rPr>
          <w:rFonts w:ascii="Times New Roman" w:hAnsi="Times New Roman" w:cs="Times New Roman"/>
          <w:color w:val="000000" w:themeColor="text1"/>
        </w:rPr>
        <w:t xml:space="preserve"> (</w:t>
      </w:r>
      <w:r w:rsidR="00E22758" w:rsidRPr="0060258A">
        <w:rPr>
          <w:rFonts w:ascii="Times New Roman" w:hAnsi="Times New Roman" w:cs="Times New Roman"/>
          <w:i/>
          <w:color w:val="000000" w:themeColor="text1"/>
        </w:rPr>
        <w:t>R</w:t>
      </w:r>
      <w:r w:rsidR="00DE28E9" w:rsidRPr="0060258A">
        <w:rPr>
          <w:rFonts w:ascii="Times New Roman" w:hAnsi="Times New Roman" w:cs="Times New Roman"/>
          <w:color w:val="000000" w:themeColor="text1"/>
          <w:vertAlign w:val="superscript"/>
        </w:rPr>
        <w:t>2</w:t>
      </w:r>
      <w:r w:rsidR="00DE28E9" w:rsidRPr="0060258A">
        <w:rPr>
          <w:rFonts w:ascii="Times New Roman" w:hAnsi="Times New Roman" w:cs="Times New Roman"/>
          <w:color w:val="000000" w:themeColor="text1"/>
        </w:rPr>
        <w:t xml:space="preserve"> = .8920</w:t>
      </w:r>
      <w:r w:rsidR="00E22758" w:rsidRPr="0060258A">
        <w:rPr>
          <w:rFonts w:ascii="Times New Roman" w:hAnsi="Times New Roman" w:cs="Times New Roman"/>
          <w:color w:val="000000" w:themeColor="text1"/>
        </w:rPr>
        <w:t>)</w:t>
      </w:r>
      <w:r w:rsidR="005177CA" w:rsidRPr="0060258A">
        <w:rPr>
          <w:rFonts w:ascii="Times New Roman" w:hAnsi="Times New Roman" w:cs="Times New Roman"/>
          <w:color w:val="000000" w:themeColor="text1"/>
        </w:rPr>
        <w:t xml:space="preserve">. </w:t>
      </w:r>
      <w:ins w:id="192" w:author="Bo Shen" w:date="2023-01-24T14:20:00Z">
        <w:r w:rsidR="000B41F3">
          <w:rPr>
            <w:rFonts w:ascii="Times New Roman" w:hAnsi="Times New Roman" w:cs="Times New Roman"/>
            <w:color w:val="000000" w:themeColor="text1"/>
          </w:rPr>
          <w:t xml:space="preserve">The </w:t>
        </w:r>
      </w:ins>
      <w:ins w:id="193" w:author="Bo Shen" w:date="2023-01-24T14:21:00Z">
        <w:r w:rsidR="000B41F3">
          <w:rPr>
            <w:rFonts w:ascii="Times New Roman" w:hAnsi="Times New Roman" w:cs="Times New Roman"/>
            <w:color w:val="000000" w:themeColor="text1"/>
          </w:rPr>
          <w:t xml:space="preserve">difference of the </w:t>
        </w:r>
      </w:ins>
      <w:ins w:id="194" w:author="Bo Shen" w:date="2023-01-24T14:20:00Z">
        <w:r w:rsidR="000B41F3">
          <w:rPr>
            <w:rFonts w:ascii="Times New Roman" w:hAnsi="Times New Roman" w:cs="Times New Roman"/>
            <w:color w:val="000000" w:themeColor="text1"/>
          </w:rPr>
          <w:t>perform</w:t>
        </w:r>
      </w:ins>
      <w:ins w:id="195" w:author="Bo Shen" w:date="2023-01-24T14:21:00Z">
        <w:r w:rsidR="000B41F3">
          <w:rPr>
            <w:rFonts w:ascii="Times New Roman" w:hAnsi="Times New Roman" w:cs="Times New Roman"/>
            <w:color w:val="000000" w:themeColor="text1"/>
          </w:rPr>
          <w:t>ance</w:t>
        </w:r>
      </w:ins>
      <w:ins w:id="196" w:author="Bo Shen" w:date="2023-01-24T14:20:00Z">
        <w:r w:rsidR="000B41F3">
          <w:rPr>
            <w:rFonts w:ascii="Times New Roman" w:hAnsi="Times New Roman" w:cs="Times New Roman"/>
            <w:color w:val="000000" w:themeColor="text1"/>
          </w:rPr>
          <w:t xml:space="preserve"> </w:t>
        </w:r>
      </w:ins>
      <w:ins w:id="197" w:author="Bo Shen" w:date="2023-01-24T14:23:00Z">
        <w:r w:rsidR="000B41F3">
          <w:rPr>
            <w:rFonts w:ascii="Times New Roman" w:hAnsi="Times New Roman" w:cs="Times New Roman"/>
            <w:color w:val="000000" w:themeColor="text1"/>
          </w:rPr>
          <w:t>between</w:t>
        </w:r>
      </w:ins>
      <w:ins w:id="198" w:author="Bo Shen" w:date="2023-01-24T14:21:00Z">
        <w:r w:rsidR="000B41F3">
          <w:rPr>
            <w:rFonts w:ascii="Times New Roman" w:hAnsi="Times New Roman" w:cs="Times New Roman"/>
            <w:color w:val="000000" w:themeColor="text1"/>
          </w:rPr>
          <w:t xml:space="preserve"> </w:t>
        </w:r>
      </w:ins>
      <w:ins w:id="199" w:author="Bo Shen" w:date="2023-01-24T14:20:00Z">
        <w:r w:rsidR="000B41F3">
          <w:rPr>
            <w:rFonts w:ascii="Times New Roman" w:hAnsi="Times New Roman" w:cs="Times New Roman"/>
            <w:color w:val="000000" w:themeColor="text1"/>
          </w:rPr>
          <w:t xml:space="preserve">these models </w:t>
        </w:r>
      </w:ins>
      <w:ins w:id="200" w:author="Bo Shen" w:date="2023-01-24T14:21:00Z">
        <w:r w:rsidR="000B41F3">
          <w:rPr>
            <w:rFonts w:ascii="Times New Roman" w:hAnsi="Times New Roman" w:cs="Times New Roman"/>
            <w:color w:val="000000" w:themeColor="text1"/>
          </w:rPr>
          <w:t>is</w:t>
        </w:r>
      </w:ins>
      <w:ins w:id="201" w:author="Bo Shen" w:date="2023-01-24T14:20:00Z">
        <w:r w:rsidR="000B41F3">
          <w:rPr>
            <w:rFonts w:ascii="Times New Roman" w:hAnsi="Times New Roman" w:cs="Times New Roman"/>
            <w:color w:val="000000" w:themeColor="text1"/>
          </w:rPr>
          <w:t xml:space="preserve"> mild</w:t>
        </w:r>
      </w:ins>
      <w:ins w:id="202" w:author="Bo Shen" w:date="2023-01-24T14:21:00Z">
        <w:r w:rsidR="000B41F3">
          <w:rPr>
            <w:rFonts w:ascii="Times New Roman" w:hAnsi="Times New Roman" w:cs="Times New Roman"/>
            <w:color w:val="000000" w:themeColor="text1"/>
          </w:rPr>
          <w:t xml:space="preserve"> because divisive and subtractive type of inhibition </w:t>
        </w:r>
        <w:r w:rsidR="000B41F3">
          <w:rPr>
            <w:rFonts w:ascii="Times New Roman" w:hAnsi="Times New Roman" w:cs="Times New Roman"/>
            <w:color w:val="000000" w:themeColor="text1"/>
          </w:rPr>
          <w:lastRenderedPageBreak/>
          <w:t xml:space="preserve">differ </w:t>
        </w:r>
      </w:ins>
      <w:ins w:id="203" w:author="Bo Shen" w:date="2023-01-24T14:22:00Z">
        <w:r w:rsidR="000B41F3">
          <w:rPr>
            <w:rFonts w:ascii="Times New Roman" w:hAnsi="Times New Roman" w:cs="Times New Roman"/>
            <w:color w:val="000000" w:themeColor="text1"/>
          </w:rPr>
          <w:t>in a fine-tuned way.</w:t>
        </w:r>
      </w:ins>
      <w:ins w:id="204" w:author="Bo Shen" w:date="2023-01-24T14:20:00Z">
        <w:r w:rsidR="000B41F3">
          <w:rPr>
            <w:rFonts w:ascii="Times New Roman" w:hAnsi="Times New Roman" w:cs="Times New Roman"/>
            <w:color w:val="000000" w:themeColor="text1"/>
          </w:rPr>
          <w:t xml:space="preserve"> </w:t>
        </w:r>
      </w:ins>
      <w:r w:rsidR="005177CA" w:rsidRPr="0060258A">
        <w:rPr>
          <w:rFonts w:ascii="Times New Roman" w:hAnsi="Times New Roman" w:cs="Times New Roman"/>
          <w:color w:val="000000" w:themeColor="text1"/>
        </w:rPr>
        <w:t>The curvature of neural activit</w:t>
      </w:r>
      <w:r w:rsidR="00601C62" w:rsidRPr="0060258A">
        <w:rPr>
          <w:rFonts w:ascii="Times New Roman" w:hAnsi="Times New Roman" w:cs="Times New Roman"/>
          <w:color w:val="000000" w:themeColor="text1"/>
        </w:rPr>
        <w:t>y</w:t>
      </w:r>
      <w:r w:rsidR="005177CA" w:rsidRPr="0060258A">
        <w:rPr>
          <w:rFonts w:ascii="Times New Roman" w:hAnsi="Times New Roman" w:cs="Times New Roman"/>
          <w:color w:val="000000" w:themeColor="text1"/>
        </w:rPr>
        <w:t xml:space="preserve"> as a function of </w:t>
      </w:r>
      <w:proofErr w:type="spellStart"/>
      <w:r w:rsidR="005177CA" w:rsidRPr="0060258A">
        <w:rPr>
          <w:rFonts w:ascii="Times New Roman" w:hAnsi="Times New Roman" w:cs="Times New Roman"/>
          <w:i/>
          <w:color w:val="000000" w:themeColor="text1"/>
        </w:rPr>
        <w:t>V</w:t>
      </w:r>
      <w:r w:rsidR="005177CA" w:rsidRPr="0060258A">
        <w:rPr>
          <w:rFonts w:ascii="Times New Roman" w:hAnsi="Times New Roman" w:cs="Times New Roman"/>
          <w:i/>
          <w:color w:val="000000" w:themeColor="text1"/>
          <w:vertAlign w:val="subscript"/>
        </w:rPr>
        <w:t>out</w:t>
      </w:r>
      <w:proofErr w:type="spellEnd"/>
      <w:r w:rsidR="005177CA" w:rsidRPr="0060258A">
        <w:rPr>
          <w:rFonts w:ascii="Times New Roman" w:hAnsi="Times New Roman" w:cs="Times New Roman"/>
          <w:color w:val="000000" w:themeColor="text1"/>
        </w:rPr>
        <w:t xml:space="preserve"> shows</w:t>
      </w:r>
      <w:r w:rsidR="00AB2F99" w:rsidRPr="0060258A">
        <w:rPr>
          <w:rFonts w:ascii="Times New Roman" w:hAnsi="Times New Roman" w:cs="Times New Roman"/>
          <w:color w:val="000000" w:themeColor="text1"/>
        </w:rPr>
        <w:t xml:space="preserve"> a</w:t>
      </w:r>
      <w:r w:rsidR="005177CA" w:rsidRPr="0060258A">
        <w:rPr>
          <w:rFonts w:ascii="Times New Roman" w:hAnsi="Times New Roman" w:cs="Times New Roman"/>
          <w:color w:val="000000" w:themeColor="text1"/>
        </w:rPr>
        <w:t xml:space="preserve"> linear type of lateral inhibition, contrast to </w:t>
      </w:r>
      <w:r w:rsidR="00AB2F99" w:rsidRPr="0060258A">
        <w:rPr>
          <w:rFonts w:ascii="Times New Roman" w:hAnsi="Times New Roman" w:cs="Times New Roman"/>
          <w:color w:val="000000" w:themeColor="text1"/>
        </w:rPr>
        <w:t xml:space="preserve">the </w:t>
      </w:r>
      <w:r w:rsidR="005177CA" w:rsidRPr="0060258A">
        <w:rPr>
          <w:rFonts w:ascii="Times New Roman" w:hAnsi="Times New Roman" w:cs="Times New Roman"/>
          <w:color w:val="000000" w:themeColor="text1"/>
        </w:rPr>
        <w:t xml:space="preserve">concave curvature predicted by divisive normalization in LDDM (and DNM). </w:t>
      </w:r>
      <w:r w:rsidR="00AB2F99" w:rsidRPr="0060258A">
        <w:rPr>
          <w:rFonts w:ascii="Times New Roman" w:hAnsi="Times New Roman" w:cs="Times New Roman"/>
          <w:color w:val="000000" w:themeColor="text1"/>
        </w:rPr>
        <w:t>Furthermore,</w:t>
      </w:r>
      <w:r w:rsidR="00DA6B6D" w:rsidRPr="0060258A">
        <w:rPr>
          <w:rFonts w:ascii="Times New Roman" w:hAnsi="Times New Roman" w:cs="Times New Roman"/>
          <w:color w:val="000000" w:themeColor="text1"/>
        </w:rPr>
        <w:t xml:space="preserve"> f</w:t>
      </w:r>
      <w:r w:rsidR="00BD1BC5" w:rsidRPr="0060258A">
        <w:rPr>
          <w:rFonts w:ascii="Times New Roman" w:hAnsi="Times New Roman" w:cs="Times New Roman"/>
          <w:color w:val="000000" w:themeColor="text1"/>
        </w:rPr>
        <w:t>it</w:t>
      </w:r>
      <w:r w:rsidR="00B70A20" w:rsidRPr="0060258A">
        <w:rPr>
          <w:rFonts w:ascii="Times New Roman" w:hAnsi="Times New Roman" w:cs="Times New Roman"/>
          <w:color w:val="000000" w:themeColor="text1"/>
        </w:rPr>
        <w:t>ting</w:t>
      </w:r>
      <w:r w:rsidR="00BD1BC5" w:rsidRPr="0060258A">
        <w:rPr>
          <w:rFonts w:ascii="Times New Roman" w:hAnsi="Times New Roman" w:cs="Times New Roman"/>
          <w:color w:val="000000" w:themeColor="text1"/>
        </w:rPr>
        <w:t xml:space="preserve"> the RNM to the data results in a </w:t>
      </w:r>
      <w:r w:rsidR="00B70A20" w:rsidRPr="0060258A">
        <w:rPr>
          <w:rFonts w:ascii="Times New Roman" w:hAnsi="Times New Roman" w:cs="Times New Roman"/>
          <w:color w:val="000000" w:themeColor="text1"/>
        </w:rPr>
        <w:t>parameter regime</w:t>
      </w:r>
      <w:r w:rsidR="00092FFF" w:rsidRPr="0060258A">
        <w:rPr>
          <w:rFonts w:ascii="Times New Roman" w:hAnsi="Times New Roman" w:cs="Times New Roman"/>
          <w:color w:val="000000" w:themeColor="text1"/>
        </w:rPr>
        <w:t xml:space="preserve"> that </w:t>
      </w:r>
      <w:r w:rsidR="00DA6B6D" w:rsidRPr="0060258A">
        <w:rPr>
          <w:rFonts w:ascii="Times New Roman" w:hAnsi="Times New Roman" w:cs="Times New Roman"/>
          <w:color w:val="000000" w:themeColor="text1"/>
        </w:rPr>
        <w:t>can</w:t>
      </w:r>
      <w:r w:rsidR="00092FFF" w:rsidRPr="0060258A">
        <w:rPr>
          <w:rFonts w:ascii="Times New Roman" w:hAnsi="Times New Roman" w:cs="Times New Roman"/>
          <w:color w:val="000000" w:themeColor="text1"/>
        </w:rPr>
        <w:t xml:space="preserve"> </w:t>
      </w:r>
      <w:r w:rsidR="00AD499B" w:rsidRPr="0060258A">
        <w:rPr>
          <w:rFonts w:ascii="Times New Roman" w:hAnsi="Times New Roman" w:cs="Times New Roman"/>
          <w:color w:val="000000" w:themeColor="text1"/>
        </w:rPr>
        <w:t xml:space="preserve">no </w:t>
      </w:r>
      <w:r w:rsidR="00DA6B6D" w:rsidRPr="0060258A">
        <w:rPr>
          <w:rFonts w:ascii="Times New Roman" w:hAnsi="Times New Roman" w:cs="Times New Roman"/>
          <w:color w:val="000000" w:themeColor="text1"/>
        </w:rPr>
        <w:t>longer generate</w:t>
      </w:r>
      <w:r w:rsidR="00092FFF" w:rsidRPr="0060258A">
        <w:rPr>
          <w:rFonts w:ascii="Times New Roman" w:hAnsi="Times New Roman" w:cs="Times New Roman"/>
          <w:color w:val="000000" w:themeColor="text1"/>
        </w:rPr>
        <w:t xml:space="preserve"> WTA competition</w:t>
      </w:r>
      <w:r w:rsidR="00AB2F99" w:rsidRPr="0060258A">
        <w:rPr>
          <w:rFonts w:ascii="Times New Roman" w:hAnsi="Times New Roman" w:cs="Times New Roman"/>
          <w:color w:val="000000" w:themeColor="text1"/>
        </w:rPr>
        <w:t>; i</w:t>
      </w:r>
      <w:r w:rsidR="00092FFF" w:rsidRPr="0060258A">
        <w:rPr>
          <w:rFonts w:ascii="Times New Roman" w:hAnsi="Times New Roman" w:cs="Times New Roman"/>
          <w:color w:val="000000" w:themeColor="text1"/>
        </w:rPr>
        <w:t>nstead</w:t>
      </w:r>
      <w:r w:rsidR="00306E41" w:rsidRPr="0060258A">
        <w:rPr>
          <w:rFonts w:ascii="Times New Roman" w:hAnsi="Times New Roman" w:cs="Times New Roman"/>
          <w:color w:val="000000" w:themeColor="text1"/>
        </w:rPr>
        <w:t xml:space="preserve">, the model predicts mean firing rates </w:t>
      </w:r>
      <w:r w:rsidR="005F095A" w:rsidRPr="0060258A">
        <w:rPr>
          <w:rFonts w:ascii="Times New Roman" w:hAnsi="Times New Roman" w:cs="Times New Roman"/>
          <w:color w:val="000000" w:themeColor="text1"/>
        </w:rPr>
        <w:t>in a low</w:t>
      </w:r>
      <w:r w:rsidR="005629B2" w:rsidRPr="0060258A">
        <w:rPr>
          <w:rFonts w:ascii="Times New Roman" w:hAnsi="Times New Roman" w:cs="Times New Roman"/>
          <w:color w:val="000000" w:themeColor="text1"/>
        </w:rPr>
        <w:t>-activity</w:t>
      </w:r>
      <w:r w:rsidR="005F095A" w:rsidRPr="0060258A">
        <w:rPr>
          <w:rFonts w:ascii="Times New Roman" w:hAnsi="Times New Roman" w:cs="Times New Roman"/>
          <w:color w:val="000000" w:themeColor="text1"/>
        </w:rPr>
        <w:t xml:space="preserve"> regime </w:t>
      </w:r>
      <w:r w:rsidR="008D32EA" w:rsidRPr="0060258A">
        <w:rPr>
          <w:rFonts w:ascii="Times New Roman" w:hAnsi="Times New Roman" w:cs="Times New Roman"/>
          <w:color w:val="000000" w:themeColor="text1"/>
        </w:rPr>
        <w:t xml:space="preserve">with maximum </w:t>
      </w:r>
      <w:r w:rsidR="0053690D" w:rsidRPr="0060258A">
        <w:rPr>
          <w:rFonts w:ascii="Times New Roman" w:hAnsi="Times New Roman" w:cs="Times New Roman"/>
          <w:color w:val="000000" w:themeColor="text1"/>
        </w:rPr>
        <w:t>value</w:t>
      </w:r>
      <w:r w:rsidR="008D32EA" w:rsidRPr="0060258A">
        <w:rPr>
          <w:rFonts w:ascii="Times New Roman" w:hAnsi="Times New Roman" w:cs="Times New Roman"/>
          <w:color w:val="000000" w:themeColor="text1"/>
        </w:rPr>
        <w:t xml:space="preserve"> ~</w:t>
      </w:r>
      <w:r w:rsidR="00BC250A"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3.5</w:t>
      </w:r>
      <w:r w:rsidR="00D26811"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Hz</w:t>
      </w:r>
      <w:r w:rsidR="00847418" w:rsidRPr="0060258A">
        <w:rPr>
          <w:rFonts w:ascii="Times New Roman" w:hAnsi="Times New Roman" w:cs="Times New Roman"/>
          <w:color w:val="000000" w:themeColor="text1"/>
        </w:rPr>
        <w:t xml:space="preserve"> (</w:t>
      </w:r>
      <w:r w:rsidR="00847418"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F466FD">
        <w:rPr>
          <w:rFonts w:ascii="Times New Roman" w:hAnsi="Times New Roman" w:cs="Times New Roman"/>
          <w:b/>
          <w:color w:val="000000" w:themeColor="text1"/>
        </w:rPr>
        <w:t xml:space="preserve"> </w:t>
      </w:r>
      <w:r w:rsidR="005E296F" w:rsidRPr="0060258A">
        <w:rPr>
          <w:rFonts w:ascii="Times New Roman" w:hAnsi="Times New Roman" w:cs="Times New Roman"/>
          <w:b/>
          <w:color w:val="000000" w:themeColor="text1"/>
        </w:rPr>
        <w:t>4</w:t>
      </w:r>
      <w:r w:rsidR="00F466FD">
        <w:rPr>
          <w:rFonts w:ascii="Times New Roman" w:hAnsi="Times New Roman" w:cs="Times New Roman"/>
          <w:b/>
          <w:color w:val="000000" w:themeColor="text1"/>
        </w:rPr>
        <w:t>-figure supplement 1</w:t>
      </w:r>
      <w:r w:rsidR="008F5A5C" w:rsidRPr="0060258A">
        <w:rPr>
          <w:rFonts w:ascii="Times New Roman" w:hAnsi="Times New Roman" w:cs="Times New Roman"/>
          <w:color w:val="000000" w:themeColor="text1"/>
        </w:rPr>
        <w:t>).</w:t>
      </w:r>
      <w:r w:rsidR="00672733" w:rsidRPr="0060258A">
        <w:rPr>
          <w:rFonts w:ascii="Times New Roman" w:hAnsi="Times New Roman" w:cs="Times New Roman"/>
          <w:color w:val="000000" w:themeColor="text1"/>
        </w:rPr>
        <w:t xml:space="preserve"> </w:t>
      </w:r>
    </w:p>
    <w:p w14:paraId="711C8D53" w14:textId="65F58ED6" w:rsidR="00304739" w:rsidRPr="0060258A" w:rsidRDefault="00601611" w:rsidP="00304739">
      <w:pPr>
        <w:spacing w:line="480" w:lineRule="auto"/>
        <w:jc w:val="both"/>
        <w:rPr>
          <w:rFonts w:ascii="Times New Roman" w:hAnsi="Times New Roman" w:cs="Times New Roman"/>
          <w:color w:val="000000" w:themeColor="text1"/>
        </w:rPr>
      </w:pPr>
      <w:r w:rsidRPr="0060258A">
        <w:rPr>
          <w:noProof/>
          <w:color w:val="000000" w:themeColor="text1"/>
          <w:lang w:eastAsia="en-US"/>
        </w:rPr>
        <mc:AlternateContent>
          <mc:Choice Requires="wps">
            <w:drawing>
              <wp:anchor distT="0" distB="0" distL="114300" distR="114300" simplePos="0" relativeHeight="251670528" behindDoc="1" locked="0" layoutInCell="1" allowOverlap="1" wp14:anchorId="191B0B17" wp14:editId="4F4D2F32">
                <wp:simplePos x="0" y="0"/>
                <wp:positionH relativeFrom="column">
                  <wp:posOffset>0</wp:posOffset>
                </wp:positionH>
                <wp:positionV relativeFrom="paragraph">
                  <wp:posOffset>322775</wp:posOffset>
                </wp:positionV>
                <wp:extent cx="5943600" cy="6189785"/>
                <wp:effectExtent l="0" t="0" r="12700" b="8255"/>
                <wp:wrapNone/>
                <wp:docPr id="12" name="Text Box 12"/>
                <wp:cNvGraphicFramePr/>
                <a:graphic xmlns:a="http://schemas.openxmlformats.org/drawingml/2006/main">
                  <a:graphicData uri="http://schemas.microsoft.com/office/word/2010/wordprocessingShape">
                    <wps:wsp>
                      <wps:cNvSpPr txBox="1"/>
                      <wps:spPr>
                        <a:xfrm>
                          <a:off x="0" y="0"/>
                          <a:ext cx="5943600" cy="6189785"/>
                        </a:xfrm>
                        <a:prstGeom prst="rect">
                          <a:avLst/>
                        </a:prstGeom>
                        <a:solidFill>
                          <a:schemeClr val="lt1"/>
                        </a:solidFill>
                        <a:ln w="6350">
                          <a:solidFill>
                            <a:prstClr val="black"/>
                          </a:solidFill>
                        </a:ln>
                      </wps:spPr>
                      <wps:txbx>
                        <w:txbxContent>
                          <w:p w14:paraId="3492157B" w14:textId="0D3E76CB" w:rsidR="009F0487" w:rsidRPr="00120C1B" w:rsidRDefault="00951E66" w:rsidP="00601611">
                            <w:ins w:id="205"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3"/>
                                            <a:stretch>
                                              <a:fillRect/>
                                            </a:stretch>
                                          </pic:blipFill>
                                          <pic:spPr>
                                            <a:xfrm>
                                              <a:off x="0" y="0"/>
                                              <a:ext cx="5754370" cy="3930015"/>
                                            </a:xfrm>
                                            <a:prstGeom prst="rect">
                                              <a:avLst/>
                                            </a:prstGeom>
                                          </pic:spPr>
                                        </pic:pic>
                                      </a:graphicData>
                                    </a:graphic>
                                  </wp:inline>
                                </w:drawing>
                              </w:r>
                            </w:ins>
                            <w:del w:id="206" w:author="Bo Shen" w:date="2022-11-28T13:51:00Z">
                              <w:r w:rsidR="009F0487"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4"/>
                                            <a:stretch>
                                              <a:fillRect/>
                                            </a:stretch>
                                          </pic:blipFill>
                                          <pic:spPr>
                                            <a:xfrm>
                                              <a:off x="0" y="0"/>
                                              <a:ext cx="5943600" cy="4027805"/>
                                            </a:xfrm>
                                            <a:prstGeom prst="rect">
                                              <a:avLst/>
                                            </a:prstGeom>
                                          </pic:spPr>
                                        </pic:pic>
                                      </a:graphicData>
                                    </a:graphic>
                                  </wp:inline>
                                </w:drawing>
                              </w:r>
                            </w:del>
                          </w:p>
                          <w:p w14:paraId="634EDE6E" w14:textId="0D465AD1" w:rsidR="009F0487" w:rsidRPr="004B0D0D" w:rsidDel="00997308" w:rsidRDefault="009F0487" w:rsidP="00601611">
                            <w:pPr>
                              <w:pStyle w:val="Caption"/>
                              <w:jc w:val="both"/>
                              <w:rPr>
                                <w:del w:id="207"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208" w:author="Bo Shen" w:date="2023-01-23T18:10:00Z">
                              <w:r w:rsidR="00951E66">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209" w:author="Bo Shen" w:date="2023-01-23T18:10:00Z">
                              <w:r w:rsidR="00951E66">
                                <w:rPr>
                                  <w:rFonts w:ascii="Times New Roman" w:hAnsi="Times New Roman" w:cs="Times New Roman"/>
                                  <w:i w:val="0"/>
                                  <w:color w:val="000000" w:themeColor="text1"/>
                                  <w:sz w:val="24"/>
                                  <w:szCs w:val="24"/>
                                </w:rPr>
                                <w:t xml:space="preserve">slightly better than the </w:t>
                              </w:r>
                              <w:r w:rsidR="00951E66" w:rsidRPr="001D21D9">
                                <w:rPr>
                                  <w:rFonts w:ascii="Times New Roman" w:hAnsi="Times New Roman" w:cs="Times New Roman"/>
                                  <w:i w:val="0"/>
                                  <w:color w:val="000000" w:themeColor="text1"/>
                                  <w:sz w:val="24"/>
                                  <w:szCs w:val="24"/>
                                </w:rPr>
                                <w:t>DNM (middle panel)</w:t>
                              </w:r>
                              <w:r w:rsidR="00951E66">
                                <w:rPr>
                                  <w:rFonts w:ascii="Times New Roman" w:hAnsi="Times New Roman" w:cs="Times New Roman"/>
                                  <w:i w:val="0"/>
                                  <w:color w:val="000000" w:themeColor="text1"/>
                                  <w:sz w:val="24"/>
                                  <w:szCs w:val="24"/>
                                </w:rPr>
                                <w:t xml:space="preserve"> in </w:t>
                              </w:r>
                            </w:ins>
                            <w:ins w:id="210" w:author="Bo Shen" w:date="2023-01-23T18:08:00Z">
                              <w:r w:rsidR="00951E66">
                                <w:rPr>
                                  <w:rFonts w:ascii="Times New Roman" w:hAnsi="Times New Roman" w:cs="Times New Roman"/>
                                  <w:i w:val="0"/>
                                  <w:color w:val="000000" w:themeColor="text1"/>
                                  <w:sz w:val="24"/>
                                  <w:szCs w:val="24"/>
                                </w:rPr>
                                <w:t>captur</w:t>
                              </w:r>
                            </w:ins>
                            <w:ins w:id="211" w:author="Bo Shen" w:date="2023-01-23T18:10:00Z">
                              <w:r w:rsidR="00951E66">
                                <w:rPr>
                                  <w:rFonts w:ascii="Times New Roman" w:hAnsi="Times New Roman" w:cs="Times New Roman"/>
                                  <w:i w:val="0"/>
                                  <w:color w:val="000000" w:themeColor="text1"/>
                                  <w:sz w:val="24"/>
                                  <w:szCs w:val="24"/>
                                </w:rPr>
                                <w:t>ing</w:t>
                              </w:r>
                            </w:ins>
                            <w:ins w:id="212" w:author="Bo Shen" w:date="2023-01-23T18:08:00Z">
                              <w:r w:rsidR="00951E66">
                                <w:rPr>
                                  <w:rFonts w:ascii="Times New Roman" w:hAnsi="Times New Roman" w:cs="Times New Roman"/>
                                  <w:i w:val="0"/>
                                  <w:color w:val="000000" w:themeColor="text1"/>
                                  <w:sz w:val="24"/>
                                  <w:szCs w:val="24"/>
                                </w:rPr>
                                <w:t xml:space="preserve"> the neural activities </w:t>
                              </w:r>
                            </w:ins>
                            <w:del w:id="213"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214"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215"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proofErr w:type="spellStart"/>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216"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5E6FEB02" w14:textId="778A7F2A" w:rsidR="009F0487" w:rsidRPr="00256221" w:rsidRDefault="009F0487" w:rsidP="00601611">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91B0B17" id="Text Box 12" o:spid="_x0000_s1029" type="#_x0000_t202" style="position:absolute;left:0;text-align:left;margin-left:0;margin-top:25.4pt;width:468pt;height:487.4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" fillcolor="white [3201]" strokeweight=".5pt">
                <v:textbox>
                  <w:txbxContent>
                    <w:p w14:paraId="3492157B" w14:textId="0D3E76CB" w:rsidR="009F0487" w:rsidRPr="00120C1B" w:rsidRDefault="00951E66" w:rsidP="00601611">
                      <w:ins w:id="217" w:author="Bo Shen" w:date="2023-01-23T18:07:00Z">
                        <w:r>
                          <w:rPr>
                            <w:noProof/>
                            <w:lang w:eastAsia="en-US"/>
                          </w:rPr>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3"/>
                                      <a:stretch>
                                        <a:fillRect/>
                                      </a:stretch>
                                    </pic:blipFill>
                                    <pic:spPr>
                                      <a:xfrm>
                                        <a:off x="0" y="0"/>
                                        <a:ext cx="5754370" cy="3930015"/>
                                      </a:xfrm>
                                      <a:prstGeom prst="rect">
                                        <a:avLst/>
                                      </a:prstGeom>
                                    </pic:spPr>
                                  </pic:pic>
                                </a:graphicData>
                              </a:graphic>
                            </wp:inline>
                          </w:drawing>
                        </w:r>
                      </w:ins>
                      <w:del w:id="218" w:author="Bo Shen" w:date="2022-11-28T13:51:00Z">
                        <w:r w:rsidR="009F0487"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4"/>
                                      <a:stretch>
                                        <a:fillRect/>
                                      </a:stretch>
                                    </pic:blipFill>
                                    <pic:spPr>
                                      <a:xfrm>
                                        <a:off x="0" y="0"/>
                                        <a:ext cx="5943600" cy="4027805"/>
                                      </a:xfrm>
                                      <a:prstGeom prst="rect">
                                        <a:avLst/>
                                      </a:prstGeom>
                                    </pic:spPr>
                                  </pic:pic>
                                </a:graphicData>
                              </a:graphic>
                            </wp:inline>
                          </w:drawing>
                        </w:r>
                      </w:del>
                    </w:p>
                    <w:p w14:paraId="634EDE6E" w14:textId="0D465AD1" w:rsidR="009F0487" w:rsidRPr="004B0D0D" w:rsidDel="00997308" w:rsidRDefault="009F0487" w:rsidP="00601611">
                      <w:pPr>
                        <w:pStyle w:val="Caption"/>
                        <w:jc w:val="both"/>
                        <w:rPr>
                          <w:del w:id="219"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and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ithin a reasonable sca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ctivity is high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g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nd low when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 xml:space="preserve">1 </w:t>
                      </w:r>
                      <w:r w:rsidRPr="001D21D9">
                        <w:rPr>
                          <w:rFonts w:ascii="Times New Roman" w:hAnsi="Times New Roman" w:cs="Times New Roman"/>
                          <w:i w:val="0"/>
                          <w:color w:val="000000" w:themeColor="text1"/>
                          <w:sz w:val="24"/>
                          <w:szCs w:val="24"/>
                        </w:rPr>
                        <w:t xml:space="preserve">&lt;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220" w:author="Bo Shen" w:date="2023-01-23T18:10:00Z">
                        <w:r w:rsidR="00951E66">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221" w:author="Bo Shen" w:date="2023-01-23T18:10:00Z">
                        <w:r w:rsidR="00951E66">
                          <w:rPr>
                            <w:rFonts w:ascii="Times New Roman" w:hAnsi="Times New Roman" w:cs="Times New Roman"/>
                            <w:i w:val="0"/>
                            <w:color w:val="000000" w:themeColor="text1"/>
                            <w:sz w:val="24"/>
                            <w:szCs w:val="24"/>
                          </w:rPr>
                          <w:t xml:space="preserve">slightly better than the </w:t>
                        </w:r>
                        <w:r w:rsidR="00951E66" w:rsidRPr="001D21D9">
                          <w:rPr>
                            <w:rFonts w:ascii="Times New Roman" w:hAnsi="Times New Roman" w:cs="Times New Roman"/>
                            <w:i w:val="0"/>
                            <w:color w:val="000000" w:themeColor="text1"/>
                            <w:sz w:val="24"/>
                            <w:szCs w:val="24"/>
                          </w:rPr>
                          <w:t>DNM (middle panel)</w:t>
                        </w:r>
                        <w:r w:rsidR="00951E66">
                          <w:rPr>
                            <w:rFonts w:ascii="Times New Roman" w:hAnsi="Times New Roman" w:cs="Times New Roman"/>
                            <w:i w:val="0"/>
                            <w:color w:val="000000" w:themeColor="text1"/>
                            <w:sz w:val="24"/>
                            <w:szCs w:val="24"/>
                          </w:rPr>
                          <w:t xml:space="preserve"> in </w:t>
                        </w:r>
                      </w:ins>
                      <w:ins w:id="222" w:author="Bo Shen" w:date="2023-01-23T18:08:00Z">
                        <w:r w:rsidR="00951E66">
                          <w:rPr>
                            <w:rFonts w:ascii="Times New Roman" w:hAnsi="Times New Roman" w:cs="Times New Roman"/>
                            <w:i w:val="0"/>
                            <w:color w:val="000000" w:themeColor="text1"/>
                            <w:sz w:val="24"/>
                            <w:szCs w:val="24"/>
                          </w:rPr>
                          <w:t>captur</w:t>
                        </w:r>
                      </w:ins>
                      <w:ins w:id="223" w:author="Bo Shen" w:date="2023-01-23T18:10:00Z">
                        <w:r w:rsidR="00951E66">
                          <w:rPr>
                            <w:rFonts w:ascii="Times New Roman" w:hAnsi="Times New Roman" w:cs="Times New Roman"/>
                            <w:i w:val="0"/>
                            <w:color w:val="000000" w:themeColor="text1"/>
                            <w:sz w:val="24"/>
                            <w:szCs w:val="24"/>
                          </w:rPr>
                          <w:t>ing</w:t>
                        </w:r>
                      </w:ins>
                      <w:ins w:id="224" w:author="Bo Shen" w:date="2023-01-23T18:08:00Z">
                        <w:r w:rsidR="00951E66">
                          <w:rPr>
                            <w:rFonts w:ascii="Times New Roman" w:hAnsi="Times New Roman" w:cs="Times New Roman"/>
                            <w:i w:val="0"/>
                            <w:color w:val="000000" w:themeColor="text1"/>
                            <w:sz w:val="24"/>
                            <w:szCs w:val="24"/>
                          </w:rPr>
                          <w:t xml:space="preserve"> the neural activities </w:t>
                        </w:r>
                      </w:ins>
                      <w:del w:id="225"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226"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227"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in</w:t>
                      </w:r>
                      <w:r w:rsidRPr="001D21D9">
                        <w:rPr>
                          <w:rFonts w:ascii="Times New Roman" w:hAnsi="Times New Roman" w:cs="Times New Roman"/>
                          <w:i w:val="0"/>
                          <w:color w:val="000000" w:themeColor="text1"/>
                          <w:sz w:val="24"/>
                          <w:szCs w:val="24"/>
                        </w:rPr>
                        <w:t>) and outside (</w:t>
                      </w:r>
                      <w:proofErr w:type="spellStart"/>
                      <w:r w:rsidRPr="001D21D9">
                        <w:rPr>
                          <w:rFonts w:ascii="Times New Roman" w:hAnsi="Times New Roman" w:cs="Times New Roman"/>
                          <w:color w:val="000000" w:themeColor="text1"/>
                          <w:sz w:val="24"/>
                          <w:szCs w:val="24"/>
                        </w:rPr>
                        <w:t>V</w:t>
                      </w:r>
                      <w:r w:rsidRPr="001D21D9">
                        <w:rPr>
                          <w:rFonts w:ascii="Times New Roman" w:hAnsi="Times New Roman" w:cs="Times New Roman"/>
                          <w:color w:val="000000" w:themeColor="text1"/>
                          <w:sz w:val="24"/>
                          <w:szCs w:val="24"/>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228"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5E6FEB02" w14:textId="778A7F2A" w:rsidR="009F0487" w:rsidRPr="00256221" w:rsidRDefault="009F0487" w:rsidP="00601611">
                      <w:pPr>
                        <w:pStyle w:val="Caption"/>
                        <w:jc w:val="both"/>
                        <w:rPr>
                          <w:rFonts w:ascii="Times New Roman" w:hAnsi="Times New Roman" w:cs="Times New Roman"/>
                          <w:i w:val="0"/>
                          <w:color w:val="000000" w:themeColor="text1"/>
                          <w:sz w:val="24"/>
                          <w:szCs w:val="24"/>
                        </w:rPr>
                      </w:pPr>
                    </w:p>
                  </w:txbxContent>
                </v:textbox>
              </v:shape>
            </w:pict>
          </mc:Fallback>
        </mc:AlternateContent>
      </w:r>
      <w:r w:rsidR="00304739" w:rsidRPr="0060258A">
        <w:rPr>
          <w:rFonts w:ascii="Times New Roman" w:hAnsi="Times New Roman" w:cs="Times New Roman"/>
          <w:i/>
          <w:color w:val="000000" w:themeColor="text1"/>
        </w:rPr>
        <w:br w:type="page"/>
      </w:r>
    </w:p>
    <w:p w14:paraId="053367E8" w14:textId="13D215AD" w:rsidR="003370C4" w:rsidRDefault="003370C4" w:rsidP="00304739">
      <w:pPr>
        <w:spacing w:line="480" w:lineRule="auto"/>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D964AFC" wp14:editId="7154CE08">
                <wp:extent cx="5943600" cy="3813908"/>
                <wp:effectExtent l="0" t="0" r="12700" b="8890"/>
                <wp:docPr id="13" name="Text Box 13"/>
                <wp:cNvGraphicFramePr/>
                <a:graphic xmlns:a="http://schemas.openxmlformats.org/drawingml/2006/main">
                  <a:graphicData uri="http://schemas.microsoft.com/office/word/2010/wordprocessingShape">
                    <wps:wsp>
                      <wps:cNvSpPr txBox="1"/>
                      <wps:spPr>
                        <a:xfrm>
                          <a:off x="0" y="0"/>
                          <a:ext cx="5943600" cy="3813908"/>
                        </a:xfrm>
                        <a:prstGeom prst="rect">
                          <a:avLst/>
                        </a:prstGeom>
                        <a:solidFill>
                          <a:schemeClr val="lt1"/>
                        </a:solidFill>
                        <a:ln w="6350">
                          <a:solidFill>
                            <a:prstClr val="black"/>
                          </a:solidFill>
                        </a:ln>
                      </wps:spPr>
                      <wps:txbx>
                        <w:txbxContent>
                          <w:p w14:paraId="0EA3C024" w14:textId="77777777" w:rsidR="009F0487" w:rsidRDefault="009F0487"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5"/>
                                          <a:stretch>
                                            <a:fillRect/>
                                          </a:stretch>
                                        </pic:blipFill>
                                        <pic:spPr>
                                          <a:xfrm>
                                            <a:off x="0" y="0"/>
                                            <a:ext cx="2552700" cy="2552700"/>
                                          </a:xfrm>
                                          <a:prstGeom prst="rect">
                                            <a:avLst/>
                                          </a:prstGeom>
                                        </pic:spPr>
                                      </pic:pic>
                                    </a:graphicData>
                                  </a:graphic>
                                </wp:inline>
                              </w:drawing>
                            </w:r>
                          </w:p>
                          <w:p w14:paraId="3B0ECE1A" w14:textId="189F5E44" w:rsidR="009F0487" w:rsidRPr="00B45B35" w:rsidRDefault="009F0487"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229" w:author="Bo Shen" w:date="2023-01-23T18:15:00Z">
                              <w:r w:rsidR="00997308">
                                <w:rPr>
                                  <w:rFonts w:ascii="Times New Roman" w:hAnsi="Times New Roman" w:cs="Times New Roman"/>
                                </w:rPr>
                                <w:t xml:space="preserve"> The best fitting parameters are no longer in a regime of winner-take-all competitio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D964AFC" id="Text Box 13" o:spid="_x0000_s1030" type="#_x0000_t202" style="width:468pt;height:30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" fillcolor="white [3201]" strokeweight=".5pt">
                <v:textbox>
                  <w:txbxContent>
                    <w:p w14:paraId="0EA3C024" w14:textId="77777777" w:rsidR="009F0487" w:rsidRDefault="009F0487"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5"/>
                                    <a:stretch>
                                      <a:fillRect/>
                                    </a:stretch>
                                  </pic:blipFill>
                                  <pic:spPr>
                                    <a:xfrm>
                                      <a:off x="0" y="0"/>
                                      <a:ext cx="2552700" cy="2552700"/>
                                    </a:xfrm>
                                    <a:prstGeom prst="rect">
                                      <a:avLst/>
                                    </a:prstGeom>
                                  </pic:spPr>
                                </pic:pic>
                              </a:graphicData>
                            </a:graphic>
                          </wp:inline>
                        </w:drawing>
                      </w:r>
                    </w:p>
                    <w:p w14:paraId="3B0ECE1A" w14:textId="189F5E44" w:rsidR="009F0487" w:rsidRPr="00B45B35" w:rsidRDefault="009F0487" w:rsidP="003370C4">
                      <w:pPr>
                        <w:jc w:val="both"/>
                        <w:rPr>
                          <w:rFonts w:ascii="Times New Roman" w:hAnsi="Times New Roman" w:cs="Times New Roman"/>
                        </w:rPr>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230" w:author="Bo Shen" w:date="2023-01-23T18:15:00Z">
                        <w:r w:rsidR="00997308">
                          <w:rPr>
                            <w:rFonts w:ascii="Times New Roman" w:hAnsi="Times New Roman" w:cs="Times New Roman"/>
                          </w:rPr>
                          <w:t xml:space="preserve"> The best fitting parameters are no longer in a regime of winner-take-all competition.</w:t>
                        </w:r>
                      </w:ins>
                    </w:p>
                  </w:txbxContent>
                </v:textbox>
                <w10:anchorlock/>
              </v:shape>
            </w:pict>
          </mc:Fallback>
        </mc:AlternateContent>
      </w:r>
    </w:p>
    <w:p w14:paraId="77A576E9" w14:textId="77777777" w:rsidR="003370C4" w:rsidRDefault="003370C4" w:rsidP="00304739">
      <w:pPr>
        <w:spacing w:line="480" w:lineRule="auto"/>
        <w:rPr>
          <w:rFonts w:ascii="Times New Roman" w:hAnsi="Times New Roman" w:cs="Times New Roman"/>
          <w:i/>
          <w:color w:val="000000" w:themeColor="text1"/>
        </w:rPr>
      </w:pPr>
    </w:p>
    <w:p w14:paraId="4962912F" w14:textId="77777777" w:rsidR="003370C4" w:rsidRDefault="003370C4" w:rsidP="00304739">
      <w:pPr>
        <w:spacing w:line="480" w:lineRule="auto"/>
        <w:rPr>
          <w:rFonts w:ascii="Times New Roman" w:hAnsi="Times New Roman" w:cs="Times New Roman"/>
          <w:i/>
          <w:color w:val="000000" w:themeColor="text1"/>
        </w:rPr>
      </w:pPr>
    </w:p>
    <w:p w14:paraId="6896B8C1" w14:textId="5C552468" w:rsidR="00221768" w:rsidRPr="0060258A" w:rsidRDefault="00311B94" w:rsidP="00304739">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Local disinhibition drives </w:t>
      </w:r>
      <w:r w:rsidR="000307BB" w:rsidRPr="0060258A">
        <w:rPr>
          <w:rFonts w:ascii="Times New Roman" w:hAnsi="Times New Roman" w:cs="Times New Roman"/>
          <w:i/>
          <w:color w:val="000000" w:themeColor="text1"/>
        </w:rPr>
        <w:t>w</w:t>
      </w:r>
      <w:r w:rsidR="00886C3F" w:rsidRPr="0060258A">
        <w:rPr>
          <w:rFonts w:ascii="Times New Roman" w:hAnsi="Times New Roman" w:cs="Times New Roman"/>
          <w:i/>
          <w:color w:val="000000" w:themeColor="text1"/>
        </w:rPr>
        <w:t>inner-take-all competition</w:t>
      </w:r>
      <w:r w:rsidR="00886C3F" w:rsidRPr="0060258A">
        <w:rPr>
          <w:noProof/>
          <w:color w:val="000000" w:themeColor="text1"/>
        </w:rPr>
        <w:t xml:space="preserve"> </w:t>
      </w:r>
    </w:p>
    <w:p w14:paraId="24171BC9" w14:textId="77777777" w:rsidR="00304739" w:rsidRPr="0060258A" w:rsidRDefault="00304739" w:rsidP="00304739">
      <w:pPr>
        <w:spacing w:line="480" w:lineRule="auto"/>
        <w:rPr>
          <w:rFonts w:ascii="Times New Roman" w:hAnsi="Times New Roman" w:cs="Times New Roman"/>
          <w:i/>
          <w:color w:val="000000" w:themeColor="text1"/>
        </w:rPr>
      </w:pPr>
    </w:p>
    <w:p w14:paraId="6F992D7A" w14:textId="6F629941" w:rsidR="00DA6B6D" w:rsidRPr="0060258A" w:rsidRDefault="00886C3F"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 key question is whether the LDDM also produces WTA competition.</w:t>
      </w:r>
      <w:r w:rsidR="00DA6B6D" w:rsidRPr="0060258A">
        <w:rPr>
          <w:rFonts w:ascii="Times New Roman" w:hAnsi="Times New Roman" w:cs="Times New Roman"/>
          <w:color w:val="000000" w:themeColor="text1"/>
        </w:rPr>
        <w:t xml:space="preserve"> Given the architecture of the LDDM,</w:t>
      </w:r>
      <w:r w:rsidR="00E159D0"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local disinhibition </w:t>
      </w:r>
      <w:r w:rsidR="00AB2F99" w:rsidRPr="0060258A">
        <w:rPr>
          <w:rFonts w:ascii="Times New Roman" w:hAnsi="Times New Roman" w:cs="Times New Roman"/>
          <w:color w:val="000000" w:themeColor="text1"/>
        </w:rPr>
        <w:t xml:space="preserve">is hypothesized to </w:t>
      </w:r>
      <w:r w:rsidRPr="0060258A">
        <w:rPr>
          <w:rFonts w:ascii="Times New Roman" w:hAnsi="Times New Roman" w:cs="Times New Roman"/>
          <w:color w:val="000000" w:themeColor="text1"/>
        </w:rPr>
        <w:t xml:space="preserve">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version of a motion discrimination task, a standard perceptual decision-making paradigm in non-human primates</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task contains two stages of processing: the pre-motion stage with only the choice targets presented and the motion stage presenting a random-dot motion stimulus. Animals are allowed to select an option, indicating their </w:t>
      </w:r>
      <w:r w:rsidRPr="0060258A">
        <w:rPr>
          <w:rFonts w:ascii="Times New Roman" w:hAnsi="Times New Roman" w:cs="Times New Roman"/>
          <w:color w:val="000000" w:themeColor="text1"/>
        </w:rPr>
        <w:lastRenderedPageBreak/>
        <w:t>percept of the main direction of motion, at any time following motion stimulus onset</w:t>
      </w:r>
      <w:r w:rsidR="00A77645" w:rsidRPr="0060258A">
        <w:rPr>
          <w:rFonts w:ascii="Times New Roman" w:hAnsi="Times New Roman" w:cs="Times New Roman"/>
          <w:color w:val="000000" w:themeColor="text1"/>
        </w:rPr>
        <w:t xml:space="preserve"> (</w:t>
      </w:r>
      <w:r w:rsidR="00CF0CD9" w:rsidRPr="0060258A">
        <w:rPr>
          <w:rFonts w:ascii="Times New Roman" w:hAnsi="Times New Roman" w:cs="Times New Roman"/>
          <w:color w:val="000000" w:themeColor="text1"/>
        </w:rPr>
        <w:t>see</w:t>
      </w:r>
      <w:r w:rsidR="00662BDA" w:rsidRPr="0060258A">
        <w:rPr>
          <w:rFonts w:ascii="Times New Roman" w:hAnsi="Times New Roman" w:cs="Times New Roman"/>
          <w:color w:val="000000" w:themeColor="text1"/>
        </w:rPr>
        <w:t xml:space="preserve"> </w:t>
      </w:r>
      <w:r w:rsidR="00A77645" w:rsidRPr="0060258A">
        <w:rPr>
          <w:rFonts w:ascii="Times New Roman" w:hAnsi="Times New Roman" w:cs="Times New Roman"/>
          <w:color w:val="000000" w:themeColor="text1"/>
        </w:rPr>
        <w:t>timeline</w:t>
      </w:r>
      <w:r w:rsidR="00AB2F99" w:rsidRPr="0060258A">
        <w:rPr>
          <w:rFonts w:ascii="Times New Roman" w:hAnsi="Times New Roman" w:cs="Times New Roman"/>
          <w:color w:val="000000" w:themeColor="text1"/>
        </w:rPr>
        <w:t>,</w:t>
      </w:r>
      <w:r w:rsidR="00A77645" w:rsidRPr="0060258A">
        <w:rPr>
          <w:rFonts w:ascii="Times New Roman" w:hAnsi="Times New Roman" w:cs="Times New Roman"/>
          <w:color w:val="000000" w:themeColor="text1"/>
        </w:rPr>
        <w:t xml:space="preserve"> </w:t>
      </w:r>
      <w:r w:rsidR="00A77645"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A77645" w:rsidRPr="0060258A">
        <w:rPr>
          <w:rFonts w:ascii="Times New Roman" w:hAnsi="Times New Roman" w:cs="Times New Roman"/>
          <w:b/>
          <w:color w:val="000000" w:themeColor="text1"/>
        </w:rPr>
        <w:t xml:space="preserve"> 5A</w:t>
      </w:r>
      <w:r w:rsidR="00A77645"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During the pre-motion stage, we simulated equal value input</w:t>
      </w:r>
      <w:r w:rsidR="00F529A0" w:rsidRPr="0060258A">
        <w:rPr>
          <w:rFonts w:ascii="Times New Roman" w:hAnsi="Times New Roman" w:cs="Times New Roman"/>
          <w:color w:val="000000" w:themeColor="text1"/>
        </w:rPr>
        <w:t>s</w:t>
      </w:r>
      <w:r w:rsidR="00355672"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231"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 because the animals could make their decision at any time in this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task, disinhibition is assumed t</w:t>
      </w:r>
      <w:r w:rsidR="00AB2F99" w:rsidRPr="0060258A">
        <w:rPr>
          <w:rFonts w:ascii="Times New Roman" w:hAnsi="Times New Roman" w:cs="Times New Roman"/>
          <w:color w:val="000000" w:themeColor="text1"/>
        </w:rPr>
        <w:t>o increase</w:t>
      </w:r>
      <w:r w:rsidRPr="0060258A">
        <w:rPr>
          <w:rFonts w:ascii="Times New Roman" w:hAnsi="Times New Roman" w:cs="Times New Roman"/>
          <w:color w:val="000000" w:themeColor="text1"/>
        </w:rPr>
        <w:t xml:space="preserve"> </w:t>
      </w:r>
      <w:r w:rsidR="0003491D" w:rsidRPr="0060258A">
        <w:rPr>
          <w:rFonts w:ascii="Times New Roman" w:hAnsi="Times New Roman" w:cs="Times New Roman"/>
          <w:color w:val="000000" w:themeColor="text1"/>
        </w:rPr>
        <w:t>when</w:t>
      </w:r>
      <w:r w:rsidRPr="0060258A">
        <w:rPr>
          <w:rFonts w:ascii="Times New Roman" w:hAnsi="Times New Roman" w:cs="Times New Roman"/>
          <w:color w:val="000000" w:themeColor="text1"/>
        </w:rPr>
        <w:t xml:space="preserve"> motion inputs begin</w:t>
      </w:r>
      <w:r w:rsidR="00DA6B6D" w:rsidRPr="0060258A">
        <w:rPr>
          <w:rFonts w:ascii="Times New Roman" w:hAnsi="Times New Roman" w:cs="Times New Roman"/>
          <w:color w:val="000000" w:themeColor="text1"/>
        </w:rPr>
        <w:t>.</w:t>
      </w:r>
    </w:p>
    <w:p w14:paraId="44F2DE0D" w14:textId="77777777" w:rsidR="00DA6B6D" w:rsidRPr="0060258A" w:rsidRDefault="00DA6B6D" w:rsidP="000345EA">
      <w:pPr>
        <w:spacing w:line="480" w:lineRule="auto"/>
        <w:jc w:val="both"/>
        <w:rPr>
          <w:rFonts w:ascii="Times New Roman" w:hAnsi="Times New Roman" w:cs="Times New Roman"/>
          <w:color w:val="000000" w:themeColor="text1"/>
        </w:rPr>
      </w:pPr>
    </w:p>
    <w:p w14:paraId="5D9FAE25" w14:textId="61DA80F1" w:rsidR="000345EA" w:rsidRPr="0060258A" w:rsidRDefault="000345EA"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ind that the LDDM replicates neural and behavioral aspects of WTA competition. In</w:t>
      </w:r>
      <w:r w:rsidR="00895A6E" w:rsidRPr="0060258A">
        <w:rPr>
          <w:rFonts w:ascii="Times New Roman" w:hAnsi="Times New Roman" w:cs="Times New Roman"/>
          <w:color w:val="000000" w:themeColor="text1"/>
        </w:rPr>
        <w:t xml:space="preserve"> </w:t>
      </w:r>
      <w:r w:rsidR="00895A6E"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95A6E" w:rsidRPr="0060258A">
        <w:rPr>
          <w:rFonts w:ascii="Times New Roman" w:hAnsi="Times New Roman" w:cs="Times New Roman"/>
          <w:b/>
          <w:color w:val="000000" w:themeColor="text1"/>
        </w:rPr>
        <w:t xml:space="preserve"> 5A</w:t>
      </w:r>
      <w:r w:rsidRPr="0060258A">
        <w:rPr>
          <w:rFonts w:ascii="Times New Roman" w:hAnsi="Times New Roman" w:cs="Times New Roman"/>
          <w:color w:val="000000" w:themeColor="text1"/>
        </w:rPr>
        <w:t xml:space="preserve">, we show example model activity for </w:t>
      </w:r>
      <w:r w:rsidR="00A037B8" w:rsidRPr="0060258A">
        <w:rPr>
          <w:rFonts w:ascii="Times New Roman" w:hAnsi="Times New Roman" w:cs="Times New Roman"/>
          <w:color w:val="000000" w:themeColor="text1"/>
        </w:rPr>
        <w:t>five</w:t>
      </w:r>
      <w:r w:rsidRPr="0060258A">
        <w:rPr>
          <w:rFonts w:ascii="Times New Roman" w:hAnsi="Times New Roman" w:cs="Times New Roman"/>
          <w:color w:val="000000" w:themeColor="text1"/>
        </w:rPr>
        <w:t xml:space="preserve"> input strengths corresponding to different motion coherence levels. Consistent with electrophysiological recordings in posterior parietal cortex</w:t>
      </w:r>
      <w:ins w:id="232"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en we simulated the LDDM with noise (additive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noise; see Methods</w:t>
      </w:r>
      <w:r w:rsidR="002535C9" w:rsidRPr="0060258A">
        <w:rPr>
          <w:rFonts w:ascii="Times New Roman" w:hAnsi="Times New Roman" w:cs="Times New Roman"/>
          <w:color w:val="000000" w:themeColor="text1"/>
        </w:rPr>
        <w:t xml:space="preserve"> for details</w:t>
      </w:r>
      <w:r w:rsidRPr="0060258A">
        <w:rPr>
          <w:rFonts w:ascii="Times New Roman" w:hAnsi="Times New Roman" w:cs="Times New Roman"/>
          <w:color w:val="000000" w:themeColor="text1"/>
        </w:rPr>
        <w:t xml:space="preserve">), the model reproduces the characteristic psychometric and chronometric functions that relate choice accuracy and reaction time (RT) </w:t>
      </w:r>
      <w:proofErr w:type="gramStart"/>
      <w:r w:rsidRPr="0060258A">
        <w:rPr>
          <w:rFonts w:ascii="Times New Roman" w:hAnsi="Times New Roman" w:cs="Times New Roman"/>
          <w:color w:val="000000" w:themeColor="text1"/>
        </w:rPr>
        <w:t>to</w:t>
      </w:r>
      <w:r w:rsidR="00EA7F8D"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choice</w:t>
      </w:r>
      <w:proofErr w:type="gramEnd"/>
      <w:r w:rsidRPr="0060258A">
        <w:rPr>
          <w:rFonts w:ascii="Times New Roman" w:hAnsi="Times New Roman" w:cs="Times New Roman"/>
          <w:color w:val="000000" w:themeColor="text1"/>
        </w:rPr>
        <w:t xml:space="preserve"> difficulty (</w:t>
      </w:r>
      <w:r w:rsidR="00802B88"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02B88" w:rsidRPr="0060258A">
        <w:rPr>
          <w:rFonts w:ascii="Times New Roman" w:hAnsi="Times New Roman" w:cs="Times New Roman"/>
          <w:b/>
          <w:color w:val="000000" w:themeColor="text1"/>
        </w:rPr>
        <w:t xml:space="preserve"> </w:t>
      </w:r>
      <w:r w:rsidR="00530A56" w:rsidRPr="0060258A">
        <w:rPr>
          <w:rFonts w:ascii="Times New Roman" w:hAnsi="Times New Roman" w:cs="Times New Roman"/>
          <w:b/>
          <w:color w:val="000000" w:themeColor="text1"/>
        </w:rPr>
        <w:t>5</w:t>
      </w:r>
      <w:r w:rsidR="00802B88"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Thus, the LDDM exhibits mutual competition that generates WTA selection, and reproduces empirical decision behavior previously described by RNM models</w:t>
      </w:r>
      <w:r w:rsidR="00DA6B6D" w:rsidRPr="0060258A">
        <w:rPr>
          <w:rFonts w:ascii="Times New Roman" w:hAnsi="Times New Roman" w:cs="Times New Roman"/>
          <w:color w:val="000000" w:themeColor="text1"/>
        </w:rPr>
        <w:t xml:space="preserve"> (</w:t>
      </w:r>
      <w:r w:rsidR="00DA6B6D"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DA6B6D" w:rsidRPr="0060258A">
        <w:rPr>
          <w:rFonts w:ascii="Times New Roman" w:hAnsi="Times New Roman" w:cs="Times New Roman"/>
          <w:b/>
          <w:color w:val="000000" w:themeColor="text1"/>
        </w:rPr>
        <w:t xml:space="preserve"> 5A</w:t>
      </w:r>
      <w:r w:rsidR="00DA6B6D" w:rsidRPr="0060258A">
        <w:rPr>
          <w:rFonts w:ascii="Times New Roman" w:hAnsi="Times New Roman" w:cs="Times New Roman"/>
          <w:color w:val="000000" w:themeColor="text1"/>
        </w:rPr>
        <w:t>, inset)</w:t>
      </w:r>
      <w:r w:rsidRPr="0060258A">
        <w:rPr>
          <w:rFonts w:ascii="Times New Roman" w:hAnsi="Times New Roman" w:cs="Times New Roman"/>
          <w:color w:val="000000" w:themeColor="text1"/>
        </w:rPr>
        <w:t xml:space="preserve">. </w:t>
      </w:r>
    </w:p>
    <w:p w14:paraId="7A710A29" w14:textId="77777777" w:rsidR="000345EA" w:rsidRPr="0060258A" w:rsidRDefault="000345EA" w:rsidP="00886C3F">
      <w:pPr>
        <w:spacing w:line="480" w:lineRule="auto"/>
        <w:jc w:val="both"/>
        <w:rPr>
          <w:rFonts w:ascii="Times New Roman" w:hAnsi="Times New Roman" w:cs="Times New Roman"/>
          <w:color w:val="000000" w:themeColor="text1"/>
        </w:rPr>
      </w:pPr>
    </w:p>
    <w:p w14:paraId="5757640F" w14:textId="6040D238" w:rsidR="00100AD2" w:rsidRPr="0060258A" w:rsidRDefault="00100AD2"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What features of the LDDM are essential to generate WTA competition? As shown in the phase-plane analysis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B</w:t>
      </w:r>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ith </w:t>
      </w:r>
      <w:r w:rsidRPr="0060258A">
        <w:rPr>
          <w:rFonts w:ascii="Times New Roman" w:hAnsi="Times New Roman" w:cs="Times New Roman"/>
          <w:color w:val="000000" w:themeColor="text1"/>
        </w:rPr>
        <w:t>the central point unstable</w:t>
      </w:r>
      <w:r w:rsidR="004D7521" w:rsidRPr="0060258A">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in the presence of noise), the system will converge to the </w:t>
      </w:r>
      <w:r w:rsidR="004D7521" w:rsidRPr="0060258A">
        <w:rPr>
          <w:rFonts w:ascii="Times New Roman" w:hAnsi="Times New Roman" w:cs="Times New Roman"/>
          <w:color w:val="000000" w:themeColor="text1"/>
        </w:rPr>
        <w:t xml:space="preserve">closer peripheral </w:t>
      </w:r>
      <w:r w:rsidRPr="0060258A">
        <w:rPr>
          <w:rFonts w:ascii="Times New Roman" w:hAnsi="Times New Roman" w:cs="Times New Roman"/>
          <w:color w:val="000000" w:themeColor="text1"/>
        </w:rPr>
        <w:t xml:space="preserve">attractor (see example activity traces in blue and red thin lines) and implement WTA competition. Given </w:t>
      </w:r>
      <w:r w:rsidR="004D7521" w:rsidRPr="0060258A">
        <w:rPr>
          <w:rFonts w:ascii="Times New Roman" w:hAnsi="Times New Roman" w:cs="Times New Roman"/>
          <w:color w:val="000000" w:themeColor="text1"/>
        </w:rPr>
        <w:t xml:space="preserve">moderately </w:t>
      </w:r>
      <w:r w:rsidRPr="0060258A">
        <w:rPr>
          <w:rFonts w:ascii="Times New Roman" w:hAnsi="Times New Roman" w:cs="Times New Roman"/>
          <w:color w:val="000000" w:themeColor="text1"/>
        </w:rPr>
        <w:t xml:space="preserve">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hen inputs are </w:t>
      </w:r>
      <w:r w:rsidR="004D7521" w:rsidRPr="0060258A">
        <w:rPr>
          <w:rFonts w:ascii="Times New Roman" w:hAnsi="Times New Roman" w:cs="Times New Roman"/>
          <w:color w:val="000000" w:themeColor="text1"/>
        </w:rPr>
        <w:t xml:space="preserve">extremely </w:t>
      </w:r>
      <w:r w:rsidRPr="0060258A">
        <w:rPr>
          <w:rFonts w:ascii="Times New Roman" w:hAnsi="Times New Roman" w:cs="Times New Roman"/>
          <w:color w:val="000000" w:themeColor="text1"/>
        </w:rPr>
        <w:t>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w:t>
      </w:r>
      <w:r w:rsidR="00C543B5"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under active disinhibition we observe</w:t>
      </w:r>
      <w:r w:rsidR="008E5155" w:rsidRPr="0060258A">
        <w:rPr>
          <w:rFonts w:ascii="Times New Roman" w:hAnsi="Times New Roman" w:cs="Times New Roman"/>
          <w:color w:val="000000" w:themeColor="text1"/>
        </w:rPr>
        <w:t xml:space="preserve"> categorical coding (green line), in contras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to </w:t>
      </w:r>
      <w:r w:rsidRPr="0060258A">
        <w:rPr>
          <w:rFonts w:ascii="Times New Roman" w:hAnsi="Times New Roman" w:cs="Times New Roman"/>
          <w:color w:val="000000" w:themeColor="text1"/>
        </w:rPr>
        <w:t xml:space="preserve">inactive disinhibition </w:t>
      </w:r>
      <w:r w:rsidR="00C543B5" w:rsidRPr="0060258A">
        <w:rPr>
          <w:rFonts w:ascii="Times New Roman" w:hAnsi="Times New Roman" w:cs="Times New Roman"/>
          <w:color w:val="000000" w:themeColor="text1"/>
        </w:rPr>
        <w:t xml:space="preserve">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r w:rsidR="008E5155" w:rsidRPr="0060258A">
        <w:rPr>
          <w:rFonts w:ascii="Times New Roman" w:hAnsi="Times New Roman" w:cs="Times New Roman"/>
          <w:color w:val="000000" w:themeColor="text1"/>
        </w:rPr>
        <w:t>.</w:t>
      </w:r>
    </w:p>
    <w:p w14:paraId="2050208D" w14:textId="77777777" w:rsidR="00100AD2" w:rsidRPr="0060258A" w:rsidRDefault="00100AD2" w:rsidP="00100AD2">
      <w:pPr>
        <w:spacing w:line="480" w:lineRule="auto"/>
        <w:jc w:val="both"/>
        <w:rPr>
          <w:rFonts w:ascii="Times New Roman" w:hAnsi="Times New Roman" w:cs="Times New Roman"/>
          <w:color w:val="000000" w:themeColor="text1"/>
        </w:rPr>
      </w:pPr>
    </w:p>
    <w:p w14:paraId="6718C498" w14:textId="0DC18F47" w:rsidR="0066106F" w:rsidRPr="0060258A" w:rsidRDefault="00100AD2"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sidR="00375C7B">
        <w:rPr>
          <w:rFonts w:ascii="Times New Roman" w:hAnsi="Times New Roman" w:cs="Times New Roman"/>
          <w:color w:val="000000" w:themeColor="text1"/>
        </w:rPr>
        <w:t xml:space="preserve"> </w:t>
      </w:r>
      <w:r w:rsidR="00375C7B"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00890C83" w:rsidRPr="00890C83">
        <w:rPr>
          <w:rFonts w:ascii="Times New Roman" w:hAnsi="Times New Roman" w:cs="Times New Roman"/>
          <w:color w:val="000000" w:themeColor="text1"/>
        </w:rPr>
        <w:t xml:space="preserve"> </w:t>
      </w:r>
      <w:r w:rsidR="00890C83">
        <w:rPr>
          <w:rFonts w:ascii="Times New Roman" w:hAnsi="Times New Roman" w:cs="Times New Roman"/>
          <w:color w:val="000000" w:themeColor="text1"/>
        </w:rPr>
        <w:t xml:space="preserve">for </w:t>
      </w:r>
      <w:r w:rsidR="00890C83" w:rsidRPr="0060258A">
        <w:rPr>
          <w:rFonts w:ascii="Times New Roman" w:hAnsi="Times New Roman" w:cs="Times New Roman"/>
          <w:color w:val="000000" w:themeColor="text1"/>
        </w:rPr>
        <w:t>mathematical proof</w:t>
      </w:r>
      <w:r w:rsidRPr="0060258A">
        <w:rPr>
          <w:rFonts w:ascii="Times New Roman" w:hAnsi="Times New Roman" w:cs="Times New Roman"/>
          <w:color w:val="000000" w:themeColor="text1"/>
        </w:rPr>
        <w:t xml:space="preserve">). Decisions with equivalent inputs are a critical test of WTA behavior, since WTA systems should select an option (stochastically) even in </w:t>
      </w:r>
      <w:r w:rsidRPr="0060258A">
        <w:rPr>
          <w:rFonts w:ascii="Times New Roman" w:hAnsi="Times New Roman" w:cs="Times New Roman"/>
          <w:color w:val="000000" w:themeColor="text1"/>
        </w:rPr>
        <w:lastRenderedPageBreak/>
        <w:t>these symmetric scenarios</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nPU1dJE9","properties":{"formattedCitation":"(Furman &amp; Wang, 2008; Lo &amp; Wang, 2006; X.-J. Wang, 2002; Wong &amp; Wang, 2006)","plainCitation":"(Furman &amp; Wang, 2008; Lo &amp; Wang, 2006; X.-J.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rman &amp; Wang, 2008; Lo &amp; Wang, 2006;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w:t>
      </w:r>
      <w:r w:rsidR="00CF202C" w:rsidRPr="0060258A">
        <w:rPr>
          <w:rFonts w:ascii="Times New Roman" w:hAnsi="Times New Roman" w:cs="Times New Roman"/>
          <w:color w:val="000000" w:themeColor="text1"/>
        </w:rPr>
        <w:t xml:space="preserve">attractors </w:t>
      </w:r>
      <w:r w:rsidRPr="0060258A">
        <w:rPr>
          <w:rFonts w:ascii="Times New Roman" w:hAnsi="Times New Roman" w:cs="Times New Roman"/>
          <w:color w:val="000000" w:themeColor="text1"/>
        </w:rPr>
        <w:t xml:space="preserve">(see </w:t>
      </w:r>
      <w:r w:rsidR="00F53247" w:rsidRPr="00F53247">
        <w:rPr>
          <w:rFonts w:ascii="Times New Roman" w:hAnsi="Times New Roman" w:cs="Times New Roman"/>
          <w:b/>
          <w:color w:val="000000" w:themeColor="text1"/>
        </w:rPr>
        <w:t>Figure 5-figure supplement 1</w:t>
      </w:r>
      <w:r w:rsidR="00CF202C" w:rsidRPr="0060258A">
        <w:rPr>
          <w:rFonts w:ascii="Times New Roman" w:hAnsi="Times New Roman" w:cs="Times New Roman"/>
          <w:color w:val="000000" w:themeColor="text1"/>
        </w:rPr>
        <w:t xml:space="preserve"> </w:t>
      </w:r>
      <w:r w:rsidR="000A71DE">
        <w:rPr>
          <w:rFonts w:ascii="Times New Roman" w:hAnsi="Times New Roman" w:cs="Times New Roman"/>
          <w:color w:val="000000" w:themeColor="text1"/>
        </w:rPr>
        <w:t xml:space="preserve">and </w:t>
      </w:r>
      <w:r w:rsidR="000A71DE" w:rsidRPr="000A71DE">
        <w:rPr>
          <w:rFonts w:ascii="Times New Roman" w:hAnsi="Times New Roman" w:cs="Times New Roman"/>
          <w:b/>
          <w:color w:val="000000" w:themeColor="text1"/>
        </w:rPr>
        <w:t>Methods</w:t>
      </w:r>
      <w:r w:rsidR="000A71DE">
        <w:rPr>
          <w:rFonts w:ascii="Times New Roman" w:hAnsi="Times New Roman" w:cs="Times New Roman"/>
          <w:color w:val="000000" w:themeColor="text1"/>
        </w:rPr>
        <w:t xml:space="preserve"> </w:t>
      </w:r>
      <w:r w:rsidR="008411A0" w:rsidRPr="0060258A">
        <w:rPr>
          <w:rFonts w:ascii="Times New Roman" w:hAnsi="Times New Roman" w:cs="Times New Roman"/>
          <w:i/>
          <w:color w:val="000000" w:themeColor="text1"/>
        </w:rPr>
        <w:t>Equilibria and stability analysis of the LDDM</w:t>
      </w:r>
      <w:r w:rsidR="008411A0" w:rsidRPr="00890C83">
        <w:rPr>
          <w:rFonts w:ascii="Times New Roman" w:hAnsi="Times New Roman" w:cs="Times New Roman"/>
          <w:color w:val="000000" w:themeColor="text1"/>
        </w:rPr>
        <w:t xml:space="preserve"> </w:t>
      </w:r>
      <w:r w:rsidR="00CF202C" w:rsidRPr="0060258A">
        <w:rPr>
          <w:rFonts w:ascii="Times New Roman" w:hAnsi="Times New Roman" w:cs="Times New Roman"/>
          <w:color w:val="000000" w:themeColor="text1"/>
        </w:rPr>
        <w:t>for a full description of regime parcellation</w:t>
      </w:r>
      <w:r w:rsidRPr="0060258A">
        <w:rPr>
          <w:rFonts w:ascii="Times New Roman" w:hAnsi="Times New Roman" w:cs="Times New Roman"/>
          <w:color w:val="000000" w:themeColor="text1"/>
        </w:rPr>
        <w:t>).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w:t>
      </w:r>
      <w:r w:rsidR="00BA06C2" w:rsidRPr="0060258A">
        <w:rPr>
          <w:rFonts w:ascii="Times New Roman" w:hAnsi="Times New Roman" w:cs="Times New Roman"/>
          <w:color w:val="000000" w:themeColor="text1"/>
        </w:rPr>
        <w:t xml:space="preserve">for example, </w:t>
      </w:r>
      <w:r w:rsidRPr="0060258A">
        <w:rPr>
          <w:rFonts w:ascii="Times New Roman" w:hAnsi="Times New Roman" w:cs="Times New Roman"/>
          <w:color w:val="000000" w:themeColor="text1"/>
        </w:rPr>
        <w:t xml:space="preserve">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r w:rsidR="0066106F" w:rsidRPr="0060258A">
        <w:rPr>
          <w:rFonts w:ascii="Times New Roman" w:hAnsi="Times New Roman" w:cs="Times New Roman"/>
          <w:color w:val="000000" w:themeColor="text1"/>
        </w:rPr>
        <w:br w:type="page"/>
      </w:r>
    </w:p>
    <w:p w14:paraId="0918797E" w14:textId="0125A9E8" w:rsidR="0066106F" w:rsidRPr="0060258A" w:rsidRDefault="0066106F"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7B1E3AC9" wp14:editId="534618C6">
                <wp:simplePos x="0" y="0"/>
                <wp:positionH relativeFrom="column">
                  <wp:posOffset>-667820</wp:posOffset>
                </wp:positionH>
                <wp:positionV relativeFrom="paragraph">
                  <wp:posOffset>-739738</wp:posOffset>
                </wp:positionV>
                <wp:extent cx="7294651" cy="9678256"/>
                <wp:effectExtent l="0" t="0" r="8255" b="12065"/>
                <wp:wrapNone/>
                <wp:docPr id="16" name="Text Box 16"/>
                <wp:cNvGraphicFramePr/>
                <a:graphic xmlns:a="http://schemas.openxmlformats.org/drawingml/2006/main">
                  <a:graphicData uri="http://schemas.microsoft.com/office/word/2010/wordprocessingShape">
                    <wps:wsp>
                      <wps:cNvSpPr txBox="1"/>
                      <wps:spPr>
                        <a:xfrm>
                          <a:off x="0" y="0"/>
                          <a:ext cx="7294651" cy="9678256"/>
                        </a:xfrm>
                        <a:prstGeom prst="rect">
                          <a:avLst/>
                        </a:prstGeom>
                        <a:solidFill>
                          <a:schemeClr val="lt1"/>
                        </a:solidFill>
                        <a:ln w="6350">
                          <a:solidFill>
                            <a:prstClr val="black"/>
                          </a:solidFill>
                        </a:ln>
                      </wps:spPr>
                      <wps:txbx>
                        <w:txbxContent>
                          <w:p w14:paraId="1EE3B0FA" w14:textId="77777777" w:rsidR="009F0487" w:rsidRDefault="009F0487" w:rsidP="00E75038">
                            <w:pPr>
                              <w:pStyle w:val="Caption"/>
                              <w:keepNext/>
                              <w:jc w:val="center"/>
                            </w:pPr>
                            <w:r>
                              <w:rPr>
                                <w:noProof/>
                                <w:lang w:eastAsia="en-US"/>
                              </w:rPr>
                              <w:drawing>
                                <wp:inline distT="0" distB="0" distL="0" distR="0" wp14:anchorId="19C6B5D3" wp14:editId="19B29A07">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6"/>
                                          <a:stretch>
                                            <a:fillRect/>
                                          </a:stretch>
                                        </pic:blipFill>
                                        <pic:spPr>
                                          <a:xfrm>
                                            <a:off x="0" y="0"/>
                                            <a:ext cx="5713739" cy="6470687"/>
                                          </a:xfrm>
                                          <a:prstGeom prst="rect">
                                            <a:avLst/>
                                          </a:prstGeom>
                                        </pic:spPr>
                                      </pic:pic>
                                    </a:graphicData>
                                  </a:graphic>
                                </wp:inline>
                              </w:drawing>
                            </w:r>
                          </w:p>
                          <w:p w14:paraId="2009246A" w14:textId="5E839C5F" w:rsidR="009F0487" w:rsidRPr="00487FB9" w:rsidRDefault="009F0487"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Choice accuracy (top) and </w:t>
                            </w:r>
                            <w:r>
                              <w:rPr>
                                <w:rFonts w:ascii="Times New Roman" w:hAnsi="Times New Roman" w:cs="Times New Roman"/>
                                <w:i w:val="0"/>
                                <w:color w:val="000000" w:themeColor="text1"/>
                                <w:sz w:val="24"/>
                                <w:szCs w:val="24"/>
                              </w:rPr>
                              <w:t>RT</w:t>
                            </w:r>
                            <w:r w:rsidRPr="00487FB9">
                              <w:rPr>
                                <w:rFonts w:ascii="Times New Roman" w:hAnsi="Times New Roman" w:cs="Times New Roman"/>
                                <w:i w:val="0"/>
                                <w:color w:val="000000" w:themeColor="text1"/>
                                <w:sz w:val="24"/>
                                <w:szCs w:val="24"/>
                              </w:rPr>
                              <w:t xml:space="preserve"> (bottom) predicted by the LDDM with nois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xml:space="preserve">. Phas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insets in </w:t>
                            </w:r>
                            <w:r w:rsidRPr="006D4E6C">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xml:space="preserve"> and </w:t>
                            </w:r>
                            <w:r w:rsidRPr="006D4E6C">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were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545201E4" w14:textId="77777777" w:rsidR="009F0487" w:rsidRPr="00256221" w:rsidRDefault="009F0487" w:rsidP="004546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B1E3AC9" id="Text Box 16" o:spid="_x0000_s1031" type="#_x0000_t202" style="position:absolute;left:0;text-align:left;margin-left:-52.6pt;margin-top:-58.25pt;width:574.4pt;height:76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" fillcolor="white [3201]" strokeweight=".5pt">
                <v:textbox>
                  <w:txbxContent>
                    <w:p w14:paraId="1EE3B0FA" w14:textId="77777777" w:rsidR="009F0487" w:rsidRDefault="009F0487" w:rsidP="00E75038">
                      <w:pPr>
                        <w:pStyle w:val="Caption"/>
                        <w:keepNext/>
                        <w:jc w:val="center"/>
                      </w:pPr>
                      <w:r>
                        <w:rPr>
                          <w:noProof/>
                          <w:lang w:eastAsia="en-US"/>
                        </w:rPr>
                        <w:drawing>
                          <wp:inline distT="0" distB="0" distL="0" distR="0" wp14:anchorId="19C6B5D3" wp14:editId="19B29A07">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6"/>
                                    <a:stretch>
                                      <a:fillRect/>
                                    </a:stretch>
                                  </pic:blipFill>
                                  <pic:spPr>
                                    <a:xfrm>
                                      <a:off x="0" y="0"/>
                                      <a:ext cx="5713739" cy="6470687"/>
                                    </a:xfrm>
                                    <a:prstGeom prst="rect">
                                      <a:avLst/>
                                    </a:prstGeom>
                                  </pic:spPr>
                                </pic:pic>
                              </a:graphicData>
                            </a:graphic>
                          </wp:inline>
                        </w:drawing>
                      </w:r>
                    </w:p>
                    <w:p w14:paraId="2009246A" w14:textId="5E839C5F" w:rsidR="009F0487" w:rsidRPr="00487FB9" w:rsidRDefault="009F0487"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Choice accuracy (top) and </w:t>
                      </w:r>
                      <w:r>
                        <w:rPr>
                          <w:rFonts w:ascii="Times New Roman" w:hAnsi="Times New Roman" w:cs="Times New Roman"/>
                          <w:i w:val="0"/>
                          <w:color w:val="000000" w:themeColor="text1"/>
                          <w:sz w:val="24"/>
                          <w:szCs w:val="24"/>
                        </w:rPr>
                        <w:t>RT</w:t>
                      </w:r>
                      <w:r w:rsidRPr="00487FB9">
                        <w:rPr>
                          <w:rFonts w:ascii="Times New Roman" w:hAnsi="Times New Roman" w:cs="Times New Roman"/>
                          <w:i w:val="0"/>
                          <w:color w:val="000000" w:themeColor="text1"/>
                          <w:sz w:val="24"/>
                          <w:szCs w:val="24"/>
                        </w:rPr>
                        <w:t xml:space="preserve"> (bottom) predicted by the LDDM with nois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xml:space="preserve">. Phas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insets in </w:t>
                      </w:r>
                      <w:r w:rsidRPr="006D4E6C">
                        <w:rPr>
                          <w:rFonts w:ascii="Times New Roman" w:hAnsi="Times New Roman" w:cs="Times New Roman"/>
                          <w:b/>
                          <w:i w:val="0"/>
                          <w:color w:val="000000" w:themeColor="text1"/>
                          <w:sz w:val="24"/>
                          <w:szCs w:val="24"/>
                        </w:rPr>
                        <w:t>A</w:t>
                      </w:r>
                      <w:r>
                        <w:rPr>
                          <w:rFonts w:ascii="Times New Roman" w:hAnsi="Times New Roman" w:cs="Times New Roman"/>
                          <w:i w:val="0"/>
                          <w:color w:val="000000" w:themeColor="text1"/>
                          <w:sz w:val="24"/>
                          <w:szCs w:val="24"/>
                        </w:rPr>
                        <w:t xml:space="preserve"> and </w:t>
                      </w:r>
                      <w:r w:rsidRPr="006D4E6C">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 xml:space="preserve"> were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545201E4" w14:textId="77777777" w:rsidR="009F0487" w:rsidRPr="00256221" w:rsidRDefault="009F0487" w:rsidP="004546C0"/>
                  </w:txbxContent>
                </v:textbox>
              </v:shape>
            </w:pict>
          </mc:Fallback>
        </mc:AlternateContent>
      </w:r>
    </w:p>
    <w:p w14:paraId="0CF405DD" w14:textId="713CD1E8" w:rsidR="00886C3F" w:rsidRPr="0060258A" w:rsidRDefault="00886C3F" w:rsidP="00886C3F">
      <w:pPr>
        <w:spacing w:line="480" w:lineRule="auto"/>
        <w:jc w:val="both"/>
        <w:rPr>
          <w:rFonts w:ascii="Times New Roman" w:hAnsi="Times New Roman" w:cs="Times New Roman"/>
          <w:b/>
          <w:color w:val="000000" w:themeColor="text1"/>
        </w:rPr>
      </w:pPr>
    </w:p>
    <w:p w14:paraId="25944586" w14:textId="77777777" w:rsidR="00E346A4" w:rsidRPr="0060258A" w:rsidRDefault="00E346A4" w:rsidP="00886C3F">
      <w:pPr>
        <w:spacing w:line="480" w:lineRule="auto"/>
        <w:jc w:val="both"/>
        <w:rPr>
          <w:rFonts w:ascii="Times New Roman" w:hAnsi="Times New Roman" w:cs="Times New Roman"/>
          <w:b/>
          <w:color w:val="000000" w:themeColor="text1"/>
        </w:rPr>
      </w:pPr>
    </w:p>
    <w:p w14:paraId="3DF8E085" w14:textId="066238B2" w:rsidR="004546C0" w:rsidRPr="0060258A" w:rsidRDefault="004546C0">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14:paraId="16BFD57E" w14:textId="1266CA5D" w:rsidR="009765D1" w:rsidRDefault="009765D1">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0364E46F" wp14:editId="509C2C92">
                <wp:extent cx="5943600" cy="6305107"/>
                <wp:effectExtent l="0" t="0" r="12700" b="6985"/>
                <wp:docPr id="19" name="Text Box 19"/>
                <wp:cNvGraphicFramePr/>
                <a:graphic xmlns:a="http://schemas.openxmlformats.org/drawingml/2006/main">
                  <a:graphicData uri="http://schemas.microsoft.com/office/word/2010/wordprocessingShape">
                    <wps:wsp>
                      <wps:cNvSpPr txBox="1"/>
                      <wps:spPr>
                        <a:xfrm>
                          <a:off x="0" y="0"/>
                          <a:ext cx="5943600" cy="6305107"/>
                        </a:xfrm>
                        <a:prstGeom prst="rect">
                          <a:avLst/>
                        </a:prstGeom>
                        <a:solidFill>
                          <a:schemeClr val="lt1"/>
                        </a:solidFill>
                        <a:ln w="6350">
                          <a:solidFill>
                            <a:prstClr val="black"/>
                          </a:solidFill>
                        </a:ln>
                      </wps:spPr>
                      <wps:txbx>
                        <w:txbxContent>
                          <w:p w14:paraId="4F412D17" w14:textId="77777777" w:rsidR="009F0487" w:rsidRDefault="009F0487" w:rsidP="009765D1">
                            <w:pPr>
                              <w:keepNext/>
                              <w:spacing w:line="480" w:lineRule="auto"/>
                              <w:jc w:val="both"/>
                            </w:pPr>
                            <w:r>
                              <w:rPr>
                                <w:noProof/>
                                <w:lang w:eastAsia="en-US"/>
                              </w:rPr>
                              <w:drawing>
                                <wp:inline distT="0" distB="0" distL="0" distR="0" wp14:anchorId="0EF368C1" wp14:editId="2B0662CC">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p>
                          <w:p w14:paraId="126BB5E8" w14:textId="4F4D043F" w:rsidR="009F0487" w:rsidRPr="00CC16B6" w:rsidRDefault="009F0487" w:rsidP="009765D1">
                            <w:pPr>
                              <w:pStyle w:val="Caption"/>
                              <w:jc w:val="both"/>
                              <w:rPr>
                                <w:rFonts w:ascii="Times New Roman" w:hAnsi="Times New Roman" w:cs="Times New Roman"/>
                                <w:i w:val="0"/>
                                <w:color w:val="000000" w:themeColor="text1"/>
                                <w:sz w:val="24"/>
                                <w:szCs w:val="24"/>
                              </w:rPr>
                            </w:pPr>
                            <w:bookmarkStart w:id="233" w:name="_Ref60739534"/>
                            <w:r w:rsidRPr="00CC16B6">
                              <w:rPr>
                                <w:rFonts w:ascii="Times New Roman" w:hAnsi="Times New Roman" w:cs="Times New Roman"/>
                                <w:b/>
                                <w:i w:val="0"/>
                                <w:color w:val="000000" w:themeColor="text1"/>
                                <w:sz w:val="24"/>
                                <w:szCs w:val="24"/>
                              </w:rPr>
                              <w:t xml:space="preserve">Figure </w:t>
                            </w:r>
                            <w:bookmarkEnd w:id="233"/>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492E43FF" w14:textId="77777777" w:rsidR="009F0487" w:rsidRPr="00995603" w:rsidRDefault="009F0487" w:rsidP="009765D1">
                            <w:pPr>
                              <w:pStyle w:val="Caption"/>
                              <w:jc w:val="both"/>
                              <w:rPr>
                                <w:rFonts w:ascii="Times New Roman" w:hAnsi="Times New Roman" w:cs="Times New Roman"/>
                                <w:b/>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364E46F" id="Text Box 19" o:spid="_x0000_s1032" type="#_x0000_t202" style="width:468pt;height:4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" fillcolor="white [3201]" strokeweight=".5pt">
                <v:textbox>
                  <w:txbxContent>
                    <w:p w14:paraId="4F412D17" w14:textId="77777777" w:rsidR="009F0487" w:rsidRDefault="009F0487" w:rsidP="009765D1">
                      <w:pPr>
                        <w:keepNext/>
                        <w:spacing w:line="480" w:lineRule="auto"/>
                        <w:jc w:val="both"/>
                      </w:pPr>
                      <w:r>
                        <w:rPr>
                          <w:noProof/>
                          <w:lang w:eastAsia="en-US"/>
                        </w:rPr>
                        <w:drawing>
                          <wp:inline distT="0" distB="0" distL="0" distR="0" wp14:anchorId="0EF368C1" wp14:editId="2B0662CC">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p>
                    <w:p w14:paraId="126BB5E8" w14:textId="4F4D043F" w:rsidR="009F0487" w:rsidRPr="00CC16B6" w:rsidRDefault="009F0487" w:rsidP="009765D1">
                      <w:pPr>
                        <w:pStyle w:val="Caption"/>
                        <w:jc w:val="both"/>
                        <w:rPr>
                          <w:rFonts w:ascii="Times New Roman" w:hAnsi="Times New Roman" w:cs="Times New Roman"/>
                          <w:i w:val="0"/>
                          <w:color w:val="000000" w:themeColor="text1"/>
                          <w:sz w:val="24"/>
                          <w:szCs w:val="24"/>
                        </w:rPr>
                      </w:pPr>
                      <w:bookmarkStart w:id="234" w:name="_Ref60739534"/>
                      <w:r w:rsidRPr="00CC16B6">
                        <w:rPr>
                          <w:rFonts w:ascii="Times New Roman" w:hAnsi="Times New Roman" w:cs="Times New Roman"/>
                          <w:b/>
                          <w:i w:val="0"/>
                          <w:color w:val="000000" w:themeColor="text1"/>
                          <w:sz w:val="24"/>
                          <w:szCs w:val="24"/>
                        </w:rPr>
                        <w:t xml:space="preserve">Figure </w:t>
                      </w:r>
                      <w:bookmarkEnd w:id="234"/>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oMath>
                      <w:r w:rsidRPr="00CC16B6">
                        <w:rPr>
                          <w:rFonts w:ascii="Times New Roman" w:hAnsi="Times New Roman" w:cs="Times New Roman"/>
                          <w:i w:val="0"/>
                          <w:color w:val="000000" w:themeColor="text1"/>
                          <w:sz w:val="24"/>
                          <w:szCs w:val="24"/>
                        </w:rPr>
                        <w:t xml:space="preserve">. Parameters used in these panels are, B: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C: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D: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F: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492E43FF" w14:textId="77777777" w:rsidR="009F0487" w:rsidRPr="00995603" w:rsidRDefault="009F0487" w:rsidP="009765D1">
                      <w:pPr>
                        <w:pStyle w:val="Caption"/>
                        <w:jc w:val="both"/>
                        <w:rPr>
                          <w:rFonts w:ascii="Times New Roman" w:hAnsi="Times New Roman" w:cs="Times New Roman"/>
                          <w:b/>
                          <w:i w:val="0"/>
                          <w:color w:val="000000" w:themeColor="text1"/>
                          <w:sz w:val="24"/>
                          <w:szCs w:val="24"/>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0891AEE7" w14:textId="68516C97"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The LDDM captures empirical choice behavior and neural activity</w:t>
      </w:r>
    </w:p>
    <w:p w14:paraId="419F91C2" w14:textId="77777777" w:rsidR="00990622" w:rsidRPr="0060258A" w:rsidRDefault="00990622" w:rsidP="00886C3F">
      <w:pPr>
        <w:spacing w:line="480" w:lineRule="auto"/>
        <w:jc w:val="both"/>
        <w:rPr>
          <w:rFonts w:ascii="Times New Roman" w:hAnsi="Times New Roman" w:cs="Times New Roman"/>
          <w:i/>
          <w:color w:val="000000" w:themeColor="text1"/>
        </w:rPr>
      </w:pPr>
    </w:p>
    <w:p w14:paraId="57EF8F8F" w14:textId="378A5D5C" w:rsidR="00886C3F" w:rsidRPr="0060258A" w:rsidRDefault="00886C3F"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 the preceding analyses show that the LDDM can generate value normalization and WTA selection, a critical question is whether this circuit architecture accurately captures behavioral and neural aspects of empirical decision making. Here, we take advantage of the limited number of parameters in this differential equation-based LDDM (compared to more complicated conductance-based biophysical models</w:t>
      </w:r>
      <w:ins w:id="235" w:author="Bo Shen" w:date="2023-01-25T14:52:00Z">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JqMLL8G","properties":{"formattedCitation":"(Tegn\\uc0\\u233{}r et al., 2002; X.-J. Wang, 1999, 2002; Wong &amp; Wang, 2006)","plainCitation":"(Tegnér et al., 2002; X.-J.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9C2159" w:rsidRPr="009C2159">
        <w:rPr>
          <w:rFonts w:ascii="Times New Roman" w:hAnsi="Times New Roman" w:cs="Times New Roman"/>
          <w:color w:val="000000"/>
        </w:rPr>
        <w:t>(Tegnér et al., 2002; X.-J. Wang, 1999, 2002; Wong &amp; Wang, 2006)</w:t>
      </w:r>
      <w:r w:rsidRPr="0060258A">
        <w:rPr>
          <w:rFonts w:ascii="Times New Roman" w:hAnsi="Times New Roman" w:cs="Times New Roman"/>
          <w:color w:val="000000" w:themeColor="text1"/>
        </w:rPr>
        <w:fldChar w:fldCharType="end"/>
      </w:r>
      <w:r w:rsidR="002D40E6"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which allows model</w:t>
      </w:r>
      <w:r w:rsidR="00022976" w:rsidRPr="0060258A">
        <w:rPr>
          <w:rFonts w:ascii="Times New Roman" w:hAnsi="Times New Roman" w:cs="Times New Roman"/>
          <w:color w:val="000000" w:themeColor="text1"/>
        </w:rPr>
        <w:t xml:space="preserve"> fitting</w:t>
      </w:r>
      <w:r w:rsidRPr="0060258A">
        <w:rPr>
          <w:rFonts w:ascii="Times New Roman" w:hAnsi="Times New Roman" w:cs="Times New Roman"/>
          <w:color w:val="000000" w:themeColor="text1"/>
        </w:rPr>
        <w:t xml:space="preserve"> to empirical data. Specifically, we fit LDDM parameters to nonhuman primate behavior from </w:t>
      </w:r>
      <w:r w:rsidR="00913F9D" w:rsidRPr="0060258A">
        <w:rPr>
          <w:rFonts w:ascii="Times New Roman" w:hAnsi="Times New Roman" w:cs="Times New Roman"/>
          <w:color w:val="000000" w:themeColor="text1"/>
        </w:rPr>
        <w:t>the</w:t>
      </w:r>
      <w:r w:rsidR="00EC50BE" w:rsidRPr="0060258A">
        <w:rPr>
          <w:rFonts w:ascii="Times New Roman" w:hAnsi="Times New Roman" w:cs="Times New Roman"/>
          <w:color w:val="000000" w:themeColor="text1"/>
        </w:rPr>
        <w:t xml:space="preserve"> reaction</w:t>
      </w:r>
      <w:r w:rsidR="00913F9D" w:rsidRPr="0060258A">
        <w:rPr>
          <w:rFonts w:ascii="Times New Roman" w:hAnsi="Times New Roman" w:cs="Times New Roman"/>
          <w:color w:val="000000" w:themeColor="text1"/>
        </w:rPr>
        <w:t>-</w:t>
      </w:r>
      <w:r w:rsidR="00EC50BE" w:rsidRPr="0060258A">
        <w:rPr>
          <w:rFonts w:ascii="Times New Roman" w:hAnsi="Times New Roman" w:cs="Times New Roman"/>
          <w:color w:val="000000" w:themeColor="text1"/>
        </w:rPr>
        <w:t>time version of the motion discrimination task described above</w:t>
      </w:r>
      <w:r w:rsidRPr="0060258A">
        <w:rPr>
          <w:rFonts w:ascii="Times New Roman" w:hAnsi="Times New Roman" w:cs="Times New Roman"/>
          <w:color w:val="000000" w:themeColor="text1"/>
        </w:rPr>
        <w:t xml:space="preserve">. These choice and RT data </w:t>
      </w:r>
      <w:r w:rsidR="00EC50BE" w:rsidRPr="0060258A">
        <w:rPr>
          <w:rFonts w:ascii="Times New Roman" w:hAnsi="Times New Roman" w:cs="Times New Roman"/>
          <w:color w:val="000000" w:themeColor="text1"/>
        </w:rPr>
        <w:t xml:space="preserve">from monkeys </w:t>
      </w:r>
      <w:r w:rsidRPr="0060258A">
        <w:rPr>
          <w:rFonts w:ascii="Times New Roman" w:hAnsi="Times New Roman" w:cs="Times New Roman"/>
          <w:color w:val="000000" w:themeColor="text1"/>
        </w:rPr>
        <w:t>align with a reduced form model of decision making (the drift diffusion model)</w:t>
      </w:r>
      <w:ins w:id="236" w:author="Bo Shen" w:date="2023-01-25T14:58:00Z">
        <w:r w:rsidR="0061418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20DCC23B" w14:textId="77777777" w:rsidR="00695141" w:rsidRPr="0060258A" w:rsidRDefault="00695141" w:rsidP="00886C3F">
      <w:pPr>
        <w:spacing w:line="480" w:lineRule="auto"/>
        <w:jc w:val="both"/>
        <w:rPr>
          <w:rFonts w:ascii="Times New Roman" w:hAnsi="Times New Roman" w:cs="Times New Roman"/>
          <w:color w:val="000000" w:themeColor="text1"/>
        </w:rPr>
      </w:pPr>
    </w:p>
    <w:p w14:paraId="3D8E7C2C" w14:textId="17088C4F"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237" w:author="Bo Shen" w:date="2023-01-25T10:19:00Z">
        <w:r w:rsidR="000C61B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238" w:author="Bo Shen" w:date="2023-01-26T14:21:00Z">
        <w:r w:rsidR="003011F1">
          <w:rPr>
            <w:rFonts w:ascii="Times New Roman" w:hAnsi="Times New Roman" w:cs="Times New Roman"/>
            <w:color w:val="000000" w:themeColor="text1"/>
          </w:rPr>
          <w:t xml:space="preserve">We set </w:t>
        </w:r>
      </w:ins>
      <w:del w:id="239"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240" w:author="Bo Shen" w:date="2023-01-26T14:22:00Z">
        <w:r w:rsidRPr="0060258A" w:rsidDel="003011F1">
          <w:rPr>
            <w:rFonts w:ascii="Times New Roman" w:hAnsi="Times New Roman" w:cs="Times New Roman"/>
            <w:color w:val="000000" w:themeColor="text1"/>
          </w:rPr>
          <w:delText>for simplicity</w:delText>
        </w:r>
      </w:del>
      <w:ins w:id="241" w:author="Bo Shen" w:date="2023-01-26T14:22:00Z">
        <w:r w:rsidR="003011F1">
          <w:rPr>
            <w:rFonts w:ascii="Times New Roman" w:hAnsi="Times New Roman" w:cs="Times New Roman"/>
            <w:color w:val="000000" w:themeColor="text1"/>
          </w:rPr>
          <w:t xml:space="preserve">and the baseline input </w:t>
        </w:r>
        <w:r w:rsidR="003011F1" w:rsidRPr="003011F1">
          <w:rPr>
            <w:rFonts w:ascii="Times New Roman" w:hAnsi="Times New Roman" w:cs="Times New Roman"/>
            <w:i/>
            <w:iCs/>
            <w:color w:val="000000" w:themeColor="text1"/>
            <w:rPrChange w:id="242" w:author="Bo Shen" w:date="2023-01-26T14:22:00Z">
              <w:rPr>
                <w:rFonts w:ascii="Times New Roman" w:hAnsi="Times New Roman" w:cs="Times New Roman"/>
                <w:color w:val="000000" w:themeColor="text1"/>
              </w:rPr>
            </w:rPrChange>
          </w:rPr>
          <w:t>B</w:t>
        </w:r>
        <w:r w:rsidR="003011F1">
          <w:rPr>
            <w:rFonts w:ascii="Times New Roman" w:hAnsi="Times New Roman" w:cs="Times New Roman"/>
            <w:color w:val="000000" w:themeColor="text1"/>
          </w:rPr>
          <w:t xml:space="preserve"> as zero</w:t>
        </w:r>
      </w:ins>
      <w:ins w:id="243" w:author="Bo Shen" w:date="2023-01-26T14:27:00Z">
        <w:r w:rsidR="00BE4D64">
          <w:rPr>
            <w:rFonts w:ascii="Times New Roman" w:hAnsi="Times New Roman" w:cs="Times New Roman"/>
            <w:color w:val="000000" w:themeColor="text1"/>
          </w:rPr>
          <w:t>. We realized that</w:t>
        </w:r>
      </w:ins>
      <w:ins w:id="244" w:author="Bo Shen" w:date="2023-01-26T14:48:00Z">
        <w:r w:rsidR="00D60EEE">
          <w:rPr>
            <w:rFonts w:ascii="Times New Roman" w:hAnsi="Times New Roman" w:cs="Times New Roman"/>
            <w:color w:val="000000" w:themeColor="text1"/>
          </w:rPr>
          <w:t xml:space="preserve"> the collinearity issue between</w:t>
        </w:r>
      </w:ins>
      <w:ins w:id="245" w:author="Bo Shen" w:date="2023-01-26T15:01:00Z">
        <w:r w:rsidR="00EF25FA">
          <w:rPr>
            <w:rFonts w:ascii="Times New Roman" w:hAnsi="Times New Roman" w:cs="Times New Roman"/>
            <w:color w:val="000000" w:themeColor="text1"/>
          </w:rPr>
          <w:t xml:space="preserve"> baseline gain control (</w:t>
        </w:r>
      </w:ins>
      <m:oMath>
        <m:sSub>
          <m:sSubPr>
            <m:ctrlPr>
              <w:ins w:id="246" w:author="Bo Shen" w:date="2023-01-26T14:27:00Z">
                <w:rPr>
                  <w:rFonts w:ascii="Cambria Math" w:hAnsi="Cambria Math" w:cs="Times New Roman"/>
                  <w:i/>
                  <w:color w:val="000000" w:themeColor="text1"/>
                </w:rPr>
              </w:ins>
            </m:ctrlPr>
          </m:sSubPr>
          <m:e>
            <m:r>
              <w:ins w:id="247" w:author="Bo Shen" w:date="2023-01-26T14:27:00Z">
                <w:rPr>
                  <w:rFonts w:ascii="Cambria Math" w:hAnsi="Cambria Math" w:cs="Times New Roman"/>
                  <w:color w:val="000000" w:themeColor="text1"/>
                </w:rPr>
                <m:t>G</m:t>
              </w:ins>
            </m:r>
          </m:e>
          <m:sub>
            <m:r>
              <w:ins w:id="248" w:author="Bo Shen" w:date="2023-01-26T14:27:00Z">
                <w:rPr>
                  <w:rFonts w:ascii="Cambria Math" w:hAnsi="Cambria Math" w:cs="Times New Roman"/>
                  <w:color w:val="000000" w:themeColor="text1"/>
                </w:rPr>
                <m:t>0</m:t>
              </w:ins>
            </m:r>
          </m:sub>
        </m:sSub>
      </m:oMath>
      <w:ins w:id="249" w:author="Bo Shen" w:date="2023-01-26T15:01:00Z">
        <w:r w:rsidR="00EF25FA">
          <w:rPr>
            <w:rFonts w:ascii="Times New Roman" w:hAnsi="Times New Roman" w:cs="Times New Roman"/>
            <w:color w:val="000000" w:themeColor="text1"/>
          </w:rPr>
          <w:t>)</w:t>
        </w:r>
      </w:ins>
      <w:ins w:id="250" w:author="Bo Shen" w:date="2023-01-26T14:27:00Z">
        <w:r w:rsidR="00BE4D64">
          <w:rPr>
            <w:rFonts w:ascii="Times New Roman" w:hAnsi="Times New Roman" w:cs="Times New Roman"/>
            <w:color w:val="000000" w:themeColor="text1"/>
          </w:rPr>
          <w:t xml:space="preserve"> and</w:t>
        </w:r>
      </w:ins>
      <w:ins w:id="251" w:author="Bo Shen" w:date="2023-01-26T15:01:00Z">
        <w:r w:rsidR="00EF25FA">
          <w:rPr>
            <w:rFonts w:ascii="Times New Roman" w:hAnsi="Times New Roman" w:cs="Times New Roman"/>
            <w:color w:val="000000" w:themeColor="text1"/>
          </w:rPr>
          <w:t xml:space="preserve"> self-excit</w:t>
        </w:r>
      </w:ins>
      <w:ins w:id="252" w:author="Bo Shen" w:date="2023-01-26T15:02:00Z">
        <w:r w:rsidR="00EF25FA">
          <w:rPr>
            <w:rFonts w:ascii="Times New Roman" w:hAnsi="Times New Roman" w:cs="Times New Roman"/>
            <w:color w:val="000000" w:themeColor="text1"/>
          </w:rPr>
          <w:t>ation</w:t>
        </w:r>
      </w:ins>
      <w:ins w:id="253" w:author="Bo Shen" w:date="2023-01-26T14:27:00Z">
        <w:r w:rsidR="00BE4D64">
          <w:rPr>
            <w:rFonts w:ascii="Times New Roman" w:hAnsi="Times New Roman" w:cs="Times New Roman"/>
            <w:color w:val="000000" w:themeColor="text1"/>
          </w:rPr>
          <w:t xml:space="preserve"> </w:t>
        </w:r>
      </w:ins>
      <w:ins w:id="254" w:author="Bo Shen" w:date="2023-01-26T15:02:00Z">
        <w:r w:rsidR="00EF25FA">
          <w:rPr>
            <w:rFonts w:ascii="Times New Roman" w:hAnsi="Times New Roman" w:cs="Times New Roman"/>
            <w:color w:val="000000" w:themeColor="text1"/>
          </w:rPr>
          <w:t>(</w:t>
        </w:r>
      </w:ins>
      <m:oMath>
        <m:r>
          <w:ins w:id="255" w:author="Bo Shen" w:date="2023-01-26T14:28:00Z">
            <w:rPr>
              <w:rFonts w:ascii="Cambria Math" w:hAnsi="Cambria Math" w:cs="Times New Roman"/>
              <w:color w:val="000000" w:themeColor="text1"/>
            </w:rPr>
            <m:t>α</m:t>
          </w:ins>
        </m:r>
      </m:oMath>
      <w:ins w:id="256" w:author="Bo Shen" w:date="2023-01-26T15:02:00Z">
        <w:r w:rsidR="00EF25FA">
          <w:rPr>
            <w:rFonts w:ascii="Times New Roman" w:hAnsi="Times New Roman" w:cs="Times New Roman"/>
            <w:color w:val="000000" w:themeColor="text1"/>
          </w:rPr>
          <w:t>)</w:t>
        </w:r>
      </w:ins>
      <w:ins w:id="257" w:author="Bo Shen" w:date="2023-01-26T14:28:00Z">
        <w:r w:rsidR="00BE4D64">
          <w:rPr>
            <w:rFonts w:ascii="Times New Roman" w:hAnsi="Times New Roman" w:cs="Times New Roman"/>
            <w:color w:val="000000" w:themeColor="text1"/>
          </w:rPr>
          <w:t xml:space="preserve"> </w:t>
        </w:r>
      </w:ins>
      <w:ins w:id="258" w:author="Bo Shen" w:date="2023-01-26T14:48:00Z">
        <w:r w:rsidR="00D60EEE">
          <w:rPr>
            <w:rFonts w:ascii="Times New Roman" w:hAnsi="Times New Roman" w:cs="Times New Roman"/>
            <w:color w:val="000000" w:themeColor="text1"/>
          </w:rPr>
          <w:t xml:space="preserve">we mentioned </w:t>
        </w:r>
      </w:ins>
      <w:ins w:id="259" w:author="Bo Shen" w:date="2023-01-26T14:49:00Z">
        <w:r w:rsidR="00D60EEE">
          <w:rPr>
            <w:rFonts w:ascii="Times New Roman" w:hAnsi="Times New Roman" w:cs="Times New Roman"/>
            <w:color w:val="000000" w:themeColor="text1"/>
          </w:rPr>
          <w:t xml:space="preserve">above </w:t>
        </w:r>
      </w:ins>
      <w:ins w:id="260" w:author="Bo Shen" w:date="2023-01-26T14:48:00Z">
        <w:r w:rsidR="00D60EEE">
          <w:rPr>
            <w:rFonts w:ascii="Times New Roman" w:hAnsi="Times New Roman" w:cs="Times New Roman"/>
            <w:color w:val="000000" w:themeColor="text1"/>
          </w:rPr>
          <w:t>(</w:t>
        </w:r>
      </w:ins>
      <w:ins w:id="261" w:author="Bo Shen" w:date="2023-01-26T14:50:00Z">
        <w:r w:rsidR="00D60EEE">
          <w:rPr>
            <w:rFonts w:ascii="Times New Roman" w:hAnsi="Times New Roman" w:cs="Times New Roman"/>
            <w:color w:val="000000" w:themeColor="text1"/>
          </w:rPr>
          <w:t xml:space="preserve">see model fitting in </w:t>
        </w:r>
        <w:r w:rsidR="00D60EEE" w:rsidRPr="00D60EEE">
          <w:rPr>
            <w:rFonts w:ascii="Times New Roman" w:hAnsi="Times New Roman" w:cs="Times New Roman"/>
            <w:b/>
            <w:bCs/>
            <w:color w:val="000000" w:themeColor="text1"/>
            <w:rPrChange w:id="262" w:author="Bo Shen" w:date="2023-01-26T14:50:00Z">
              <w:rPr>
                <w:rFonts w:ascii="Times New Roman" w:hAnsi="Times New Roman" w:cs="Times New Roman"/>
                <w:color w:val="000000" w:themeColor="text1"/>
              </w:rPr>
            </w:rPrChange>
          </w:rPr>
          <w:t>Fig. 4</w:t>
        </w:r>
      </w:ins>
      <w:ins w:id="263" w:author="Bo Shen" w:date="2023-01-26T14:48:00Z">
        <w:r w:rsidR="00D60EEE">
          <w:rPr>
            <w:rFonts w:ascii="Times New Roman" w:hAnsi="Times New Roman" w:cs="Times New Roman"/>
            <w:color w:val="000000" w:themeColor="text1"/>
          </w:rPr>
          <w:t xml:space="preserve">) </w:t>
        </w:r>
      </w:ins>
      <w:ins w:id="264" w:author="Bo Shen" w:date="2023-01-26T14:43:00Z">
        <w:r w:rsidR="003E7760">
          <w:rPr>
            <w:rFonts w:ascii="Times New Roman" w:hAnsi="Times New Roman" w:cs="Times New Roman"/>
            <w:color w:val="000000" w:themeColor="text1"/>
          </w:rPr>
          <w:t xml:space="preserve">still </w:t>
        </w:r>
      </w:ins>
      <w:ins w:id="265" w:author="Bo Shen" w:date="2023-01-26T15:02:00Z">
        <w:r w:rsidR="003A5C9B">
          <w:rPr>
            <w:rFonts w:ascii="Times New Roman" w:hAnsi="Times New Roman" w:cs="Times New Roman"/>
            <w:color w:val="000000" w:themeColor="text1"/>
          </w:rPr>
          <w:t>exists</w:t>
        </w:r>
      </w:ins>
      <w:ins w:id="266" w:author="Bo Shen" w:date="2023-01-26T14:50:00Z">
        <w:r w:rsidR="00D60EEE">
          <w:rPr>
            <w:rFonts w:ascii="Times New Roman" w:hAnsi="Times New Roman" w:cs="Times New Roman"/>
            <w:color w:val="000000" w:themeColor="text1"/>
          </w:rPr>
          <w:t xml:space="preserve"> in </w:t>
        </w:r>
      </w:ins>
      <w:ins w:id="267" w:author="Bo Shen" w:date="2023-01-26T14:30:00Z">
        <w:r w:rsidR="007F2E03">
          <w:rPr>
            <w:rFonts w:ascii="Times New Roman" w:hAnsi="Times New Roman" w:cs="Times New Roman"/>
            <w:color w:val="000000" w:themeColor="text1"/>
          </w:rPr>
          <w:t>predicting WTA cho</w:t>
        </w:r>
      </w:ins>
      <w:ins w:id="268" w:author="Bo Shen" w:date="2023-01-26T14:44:00Z">
        <w:r w:rsidR="003E7760">
          <w:rPr>
            <w:rFonts w:ascii="Times New Roman" w:hAnsi="Times New Roman" w:cs="Times New Roman"/>
            <w:color w:val="000000" w:themeColor="text1"/>
          </w:rPr>
          <w:t>ice</w:t>
        </w:r>
      </w:ins>
      <w:ins w:id="269" w:author="Bo Shen" w:date="2023-01-26T14:50:00Z">
        <w:r w:rsidR="00D60EEE">
          <w:rPr>
            <w:rFonts w:ascii="Times New Roman" w:hAnsi="Times New Roman" w:cs="Times New Roman"/>
            <w:color w:val="000000" w:themeColor="text1"/>
          </w:rPr>
          <w:t xml:space="preserve"> behavior</w:t>
        </w:r>
      </w:ins>
      <w:ins w:id="270" w:author="Bo Shen" w:date="2023-01-26T14:45:00Z">
        <w:r w:rsidR="003E7760">
          <w:rPr>
            <w:rFonts w:ascii="Times New Roman" w:hAnsi="Times New Roman" w:cs="Times New Roman"/>
            <w:color w:val="000000" w:themeColor="text1"/>
          </w:rPr>
          <w:t xml:space="preserve"> </w:t>
        </w:r>
      </w:ins>
      <w:ins w:id="271" w:author="Bo Shen" w:date="2023-01-26T14:44:00Z">
        <w:r w:rsidR="003E7760">
          <w:rPr>
            <w:rFonts w:ascii="Times New Roman" w:hAnsi="Times New Roman" w:cs="Times New Roman"/>
            <w:color w:val="000000" w:themeColor="text1"/>
          </w:rPr>
          <w:t>(</w:t>
        </w:r>
      </w:ins>
      <w:ins w:id="272" w:author="Bo Shen" w:date="2023-01-26T14:45:00Z">
        <w:r w:rsidR="003E7760">
          <w:rPr>
            <w:rFonts w:ascii="Times New Roman" w:hAnsi="Times New Roman" w:cs="Times New Roman"/>
            <w:color w:val="000000" w:themeColor="text1"/>
          </w:rPr>
          <w:t xml:space="preserve">see </w:t>
        </w:r>
      </w:ins>
      <w:ins w:id="273" w:author="Bo Shen" w:date="2023-01-26T14:46:00Z">
        <w:r w:rsidR="003E7760" w:rsidRPr="0060258A">
          <w:rPr>
            <w:rFonts w:ascii="Times New Roman" w:hAnsi="Times New Roman" w:cs="Times New Roman"/>
            <w:b/>
            <w:color w:val="000000" w:themeColor="text1"/>
            <w:lang w:eastAsia="zh-TW"/>
          </w:rPr>
          <w:t>Fig.</w:t>
        </w:r>
        <w:r w:rsidR="003E7760">
          <w:rPr>
            <w:rFonts w:ascii="Times New Roman" w:hAnsi="Times New Roman" w:cs="Times New Roman"/>
            <w:b/>
            <w:color w:val="000000" w:themeColor="text1"/>
            <w:lang w:eastAsia="zh-TW"/>
          </w:rPr>
          <w:t xml:space="preserve"> 6-figure supplement </w:t>
        </w:r>
      </w:ins>
      <w:ins w:id="274" w:author="Bo Shen" w:date="2023-01-26T14:50:00Z">
        <w:r w:rsidR="00D60EEE">
          <w:rPr>
            <w:rFonts w:ascii="Times New Roman" w:hAnsi="Times New Roman" w:cs="Times New Roman"/>
            <w:b/>
            <w:color w:val="000000" w:themeColor="text1"/>
            <w:lang w:eastAsia="zh-TW"/>
          </w:rPr>
          <w:t>1</w:t>
        </w:r>
      </w:ins>
      <w:ins w:id="275" w:author="Bo Shen" w:date="2023-01-26T14:44:00Z">
        <w:r w:rsidR="003E7760">
          <w:rPr>
            <w:rFonts w:ascii="Times New Roman" w:hAnsi="Times New Roman" w:cs="Times New Roman"/>
            <w:color w:val="000000" w:themeColor="text1"/>
          </w:rPr>
          <w:t>)</w:t>
        </w:r>
      </w:ins>
      <w:ins w:id="276" w:author="Bo Shen" w:date="2023-01-26T14:47:00Z">
        <w:r w:rsidR="003E7760">
          <w:rPr>
            <w:rFonts w:ascii="Times New Roman" w:hAnsi="Times New Roman" w:cs="Times New Roman"/>
            <w:color w:val="000000" w:themeColor="text1"/>
          </w:rPr>
          <w:t xml:space="preserve">. </w:t>
        </w:r>
      </w:ins>
      <w:ins w:id="277" w:author="Bo Shen" w:date="2023-01-26T14:46:00Z">
        <w:r w:rsidR="003E7760">
          <w:rPr>
            <w:rFonts w:ascii="Times New Roman" w:hAnsi="Times New Roman" w:cs="Times New Roman"/>
            <w:color w:val="000000" w:themeColor="text1"/>
          </w:rPr>
          <w:t xml:space="preserve"> </w:t>
        </w:r>
      </w:ins>
      <w:ins w:id="278" w:author="Bo Shen" w:date="2023-01-26T14:50:00Z">
        <w:r w:rsidR="00D60EEE">
          <w:rPr>
            <w:rFonts w:ascii="Times New Roman" w:hAnsi="Times New Roman" w:cs="Times New Roman"/>
            <w:color w:val="000000" w:themeColor="text1"/>
          </w:rPr>
          <w:t xml:space="preserve">Thus, </w:t>
        </w:r>
      </w:ins>
      <w:ins w:id="279" w:author="Bo Shen" w:date="2023-01-26T14:51:00Z">
        <w:r w:rsidR="00D60EEE">
          <w:rPr>
            <w:rFonts w:ascii="Times New Roman" w:hAnsi="Times New Roman" w:cs="Times New Roman"/>
            <w:color w:val="000000" w:themeColor="text1"/>
          </w:rPr>
          <w:t xml:space="preserve">we </w:t>
        </w:r>
      </w:ins>
      <w:ins w:id="280" w:author="Bo Shen" w:date="2023-01-26T15:02:00Z">
        <w:r w:rsidR="00767265">
          <w:rPr>
            <w:rFonts w:ascii="Times New Roman" w:hAnsi="Times New Roman" w:cs="Times New Roman"/>
            <w:color w:val="000000" w:themeColor="text1"/>
          </w:rPr>
          <w:t xml:space="preserve">kept </w:t>
        </w:r>
      </w:ins>
      <m:oMath>
        <m:r>
          <w:ins w:id="281" w:author="Bo Shen" w:date="2023-01-26T15:02:00Z">
            <w:rPr>
              <w:rFonts w:ascii="Cambria Math" w:hAnsi="Cambria Math" w:cs="Times New Roman"/>
              <w:color w:val="000000" w:themeColor="text1"/>
              <w:lang w:eastAsia="zh-TW"/>
            </w:rPr>
            <m:t>α</m:t>
          </w:ins>
        </m:r>
      </m:oMath>
      <w:ins w:id="282" w:author="Bo Shen" w:date="2023-01-26T15:02:00Z">
        <w:r w:rsidR="00767265">
          <w:rPr>
            <w:rFonts w:ascii="Times New Roman" w:hAnsi="Times New Roman" w:cs="Times New Roman"/>
            <w:color w:val="000000" w:themeColor="text1"/>
          </w:rPr>
          <w:t xml:space="preserve"> as a free parameter</w:t>
        </w:r>
      </w:ins>
      <w:ins w:id="283" w:author="Bo Shen" w:date="2023-01-26T15:03:00Z">
        <w:r w:rsidR="00767265">
          <w:rPr>
            <w:rFonts w:ascii="Times New Roman" w:hAnsi="Times New Roman" w:cs="Times New Roman"/>
            <w:color w:val="000000" w:themeColor="text1"/>
          </w:rPr>
          <w:t xml:space="preserve"> but</w:t>
        </w:r>
      </w:ins>
      <w:ins w:id="284" w:author="Bo Shen" w:date="2023-01-26T15:02:00Z">
        <w:r w:rsidR="00767265">
          <w:rPr>
            <w:rFonts w:ascii="Times New Roman" w:hAnsi="Times New Roman" w:cs="Times New Roman"/>
            <w:color w:val="000000" w:themeColor="text1"/>
          </w:rPr>
          <w:t xml:space="preserve"> </w:t>
        </w:r>
      </w:ins>
      <w:ins w:id="285" w:author="Bo Shen" w:date="2023-01-26T14:51:00Z">
        <w:r w:rsidR="00D60EEE">
          <w:rPr>
            <w:rFonts w:ascii="Times New Roman" w:hAnsi="Times New Roman" w:cs="Times New Roman"/>
            <w:color w:val="000000" w:themeColor="text1"/>
          </w:rPr>
          <w:t xml:space="preserve">set the </w:t>
        </w:r>
      </w:ins>
      <m:oMath>
        <m:sSub>
          <m:sSubPr>
            <m:ctrlPr>
              <w:ins w:id="286" w:author="Bo Shen" w:date="2023-01-26T14:51:00Z">
                <w:rPr>
                  <w:rFonts w:ascii="Cambria Math" w:hAnsi="Cambria Math" w:cs="Times New Roman"/>
                  <w:i/>
                  <w:color w:val="000000" w:themeColor="text1"/>
                </w:rPr>
              </w:ins>
            </m:ctrlPr>
          </m:sSubPr>
          <m:e>
            <m:r>
              <w:ins w:id="287" w:author="Bo Shen" w:date="2023-01-26T14:51:00Z">
                <w:rPr>
                  <w:rFonts w:ascii="Cambria Math" w:hAnsi="Cambria Math" w:cs="Times New Roman"/>
                  <w:color w:val="000000" w:themeColor="text1"/>
                </w:rPr>
                <m:t>G</m:t>
              </w:ins>
            </m:r>
          </m:e>
          <m:sub>
            <m:r>
              <w:ins w:id="288" w:author="Bo Shen" w:date="2023-01-26T14:51:00Z">
                <w:rPr>
                  <w:rFonts w:ascii="Cambria Math" w:hAnsi="Cambria Math" w:cs="Times New Roman"/>
                  <w:color w:val="000000" w:themeColor="text1"/>
                </w:rPr>
                <m:t>0</m:t>
              </w:ins>
            </m:r>
          </m:sub>
        </m:sSub>
      </m:oMath>
      <w:ins w:id="289" w:author="Bo Shen" w:date="2023-01-26T14:51:00Z">
        <w:r w:rsidR="00D60EEE">
          <w:rPr>
            <w:rFonts w:ascii="Times New Roman" w:hAnsi="Times New Roman" w:cs="Times New Roman"/>
            <w:color w:val="000000" w:themeColor="text1"/>
          </w:rPr>
          <w:t xml:space="preserve"> to zero</w:t>
        </w:r>
      </w:ins>
      <w:ins w:id="290" w:author="Bo Shen" w:date="2023-01-26T14:56:00Z">
        <w:r w:rsidR="000C30B1">
          <w:rPr>
            <w:rFonts w:ascii="Times New Roman" w:hAnsi="Times New Roman" w:cs="Times New Roman"/>
            <w:color w:val="000000" w:themeColor="text1"/>
          </w:rPr>
          <w:t>.</w:t>
        </w:r>
      </w:ins>
      <w:ins w:id="291" w:author="Bo Shen" w:date="2023-01-26T15:03:00Z">
        <w:r w:rsidR="00767265">
          <w:rPr>
            <w:rFonts w:ascii="Times New Roman" w:hAnsi="Times New Roman" w:cs="Times New Roman"/>
            <w:color w:val="000000" w:themeColor="text1"/>
          </w:rPr>
          <w:t xml:space="preserve"> </w:t>
        </w:r>
      </w:ins>
      <w:ins w:id="292" w:author="Bo Shen" w:date="2023-01-26T15:04:00Z">
        <w:r w:rsidR="00767265">
          <w:rPr>
            <w:rFonts w:ascii="Times New Roman" w:hAnsi="Times New Roman" w:cs="Times New Roman"/>
            <w:color w:val="000000" w:themeColor="text1"/>
          </w:rPr>
          <w:t>W</w:t>
        </w:r>
      </w:ins>
      <w:ins w:id="293" w:author="Bo Shen" w:date="2023-01-26T15:03:00Z">
        <w:r w:rsidR="00767265">
          <w:rPr>
            <w:rFonts w:ascii="Times New Roman" w:hAnsi="Times New Roman" w:cs="Times New Roman"/>
            <w:color w:val="000000" w:themeColor="text1"/>
          </w:rPr>
          <w:t xml:space="preserve">e </w:t>
        </w:r>
      </w:ins>
      <w:ins w:id="294" w:author="Bo Shen" w:date="2023-01-26T15:27:00Z">
        <w:r w:rsidR="00834808">
          <w:rPr>
            <w:rFonts w:ascii="Times New Roman" w:hAnsi="Times New Roman" w:cs="Times New Roman"/>
            <w:color w:val="000000" w:themeColor="text1"/>
          </w:rPr>
          <w:t>acknowledged</w:t>
        </w:r>
      </w:ins>
      <w:ins w:id="295" w:author="Bo Shen" w:date="2023-01-26T15:03:00Z">
        <w:r w:rsidR="00767265">
          <w:rPr>
            <w:rFonts w:ascii="Times New Roman" w:hAnsi="Times New Roman" w:cs="Times New Roman"/>
            <w:color w:val="000000" w:themeColor="text1"/>
          </w:rPr>
          <w:t xml:space="preserve"> </w:t>
        </w:r>
      </w:ins>
      <w:ins w:id="296" w:author="Bo Shen" w:date="2023-01-26T15:26:00Z">
        <w:r w:rsidR="00834808">
          <w:rPr>
            <w:rFonts w:ascii="Times New Roman" w:hAnsi="Times New Roman" w:cs="Times New Roman"/>
            <w:color w:val="000000" w:themeColor="text1"/>
          </w:rPr>
          <w:t xml:space="preserve">that </w:t>
        </w:r>
      </w:ins>
      <w:ins w:id="297" w:author="Bo Shen" w:date="2023-01-26T15:04:00Z">
        <w:r w:rsidR="00767265">
          <w:rPr>
            <w:rFonts w:ascii="Times New Roman" w:hAnsi="Times New Roman" w:cs="Times New Roman"/>
            <w:color w:val="000000" w:themeColor="text1"/>
          </w:rPr>
          <w:t>th</w:t>
        </w:r>
      </w:ins>
      <w:ins w:id="298" w:author="Bo Shen" w:date="2023-01-26T15:25:00Z">
        <w:r w:rsidR="00834808">
          <w:rPr>
            <w:rFonts w:ascii="Times New Roman" w:hAnsi="Times New Roman" w:cs="Times New Roman"/>
            <w:color w:val="000000" w:themeColor="text1"/>
          </w:rPr>
          <w:t>is</w:t>
        </w:r>
      </w:ins>
      <w:ins w:id="299" w:author="Bo Shen" w:date="2023-01-26T15:04:00Z">
        <w:r w:rsidR="00767265">
          <w:rPr>
            <w:rFonts w:ascii="Times New Roman" w:hAnsi="Times New Roman" w:cs="Times New Roman"/>
            <w:color w:val="000000" w:themeColor="text1"/>
          </w:rPr>
          <w:t xml:space="preserve"> limitation </w:t>
        </w:r>
      </w:ins>
      <w:ins w:id="300" w:author="Bo Shen" w:date="2023-01-26T15:27:00Z">
        <w:r w:rsidR="00834808">
          <w:rPr>
            <w:rFonts w:ascii="Times New Roman" w:hAnsi="Times New Roman" w:cs="Times New Roman"/>
            <w:color w:val="000000" w:themeColor="text1"/>
          </w:rPr>
          <w:t>restricted</w:t>
        </w:r>
      </w:ins>
      <w:ins w:id="301" w:author="Bo Shen" w:date="2023-01-26T15:26:00Z">
        <w:r w:rsidR="00834808">
          <w:rPr>
            <w:rFonts w:ascii="Times New Roman" w:hAnsi="Times New Roman" w:cs="Times New Roman"/>
            <w:color w:val="000000" w:themeColor="text1"/>
          </w:rPr>
          <w:t xml:space="preserve"> the interpretation </w:t>
        </w:r>
      </w:ins>
      <w:ins w:id="302" w:author="Bo Shen" w:date="2023-01-26T15:27:00Z">
        <w:r w:rsidR="00834808">
          <w:rPr>
            <w:rFonts w:ascii="Times New Roman" w:hAnsi="Times New Roman" w:cs="Times New Roman"/>
            <w:color w:val="000000" w:themeColor="text1"/>
          </w:rPr>
          <w:t>of</w:t>
        </w:r>
      </w:ins>
      <w:ins w:id="303" w:author="Bo Shen" w:date="2023-01-26T15:26:00Z">
        <w:r w:rsidR="00834808">
          <w:rPr>
            <w:rFonts w:ascii="Times New Roman" w:hAnsi="Times New Roman" w:cs="Times New Roman"/>
            <w:color w:val="000000" w:themeColor="text1"/>
          </w:rPr>
          <w:t xml:space="preserve"> the parameter</w:t>
        </w:r>
      </w:ins>
      <w:ins w:id="304" w:author="Bo Shen" w:date="2023-01-26T15:03:00Z">
        <w:r w:rsidR="00767265">
          <w:rPr>
            <w:rFonts w:ascii="Times New Roman" w:hAnsi="Times New Roman" w:cs="Times New Roman"/>
            <w:color w:val="000000" w:themeColor="text1"/>
          </w:rPr>
          <w:t xml:space="preserve"> </w:t>
        </w:r>
      </w:ins>
      <m:oMath>
        <m:r>
          <w:ins w:id="305" w:author="Bo Shen" w:date="2023-01-26T15:03:00Z">
            <w:rPr>
              <w:rFonts w:ascii="Cambria Math" w:hAnsi="Cambria Math" w:cs="Times New Roman"/>
              <w:color w:val="000000" w:themeColor="text1"/>
              <w:lang w:eastAsia="zh-TW"/>
            </w:rPr>
            <m:t>α</m:t>
          </w:ins>
        </m:r>
      </m:oMath>
      <w:ins w:id="306" w:author="Bo Shen" w:date="2023-01-26T15:03:00Z">
        <w:r w:rsidR="00767265">
          <w:rPr>
            <w:rFonts w:ascii="Times New Roman" w:hAnsi="Times New Roman" w:cs="Times New Roman"/>
            <w:color w:val="000000" w:themeColor="text1"/>
            <w:lang w:eastAsia="zh-TW"/>
          </w:rPr>
          <w:t xml:space="preserve">. </w:t>
        </w:r>
      </w:ins>
      <w:del w:id="307" w:author="Bo Shen" w:date="2023-01-26T14:27:00Z">
        <w:r w:rsidRPr="0060258A" w:rsidDel="00BE4D64">
          <w:rPr>
            <w:rFonts w:ascii="Times New Roman" w:hAnsi="Times New Roman" w:cs="Times New Roman"/>
            <w:color w:val="000000" w:themeColor="text1"/>
          </w:rPr>
          <w:delText>,</w:delText>
        </w:r>
      </w:del>
      <w:ins w:id="308" w:author="Bo Shen" w:date="2023-01-26T14:57:00Z">
        <w:r w:rsidR="000C30B1">
          <w:rPr>
            <w:rFonts w:ascii="Times New Roman" w:hAnsi="Times New Roman" w:cs="Times New Roman"/>
            <w:color w:val="000000" w:themeColor="text1"/>
          </w:rPr>
          <w:t>T</w:t>
        </w:r>
      </w:ins>
      <w:del w:id="309" w:author="Bo Shen" w:date="2023-01-26T14:57:00Z">
        <w:r w:rsidRPr="0060258A" w:rsidDel="000C30B1">
          <w:rPr>
            <w:rFonts w:ascii="Times New Roman" w:hAnsi="Times New Roman" w:cs="Times New Roman"/>
            <w:color w:val="000000" w:themeColor="text1"/>
          </w:rPr>
          <w:delText xml:space="preserve"> t</w:delText>
        </w:r>
      </w:del>
      <w:proofErr w:type="gramStart"/>
      <w:r w:rsidRPr="0060258A">
        <w:rPr>
          <w:rFonts w:ascii="Times New Roman" w:hAnsi="Times New Roman" w:cs="Times New Roman"/>
          <w:color w:val="000000" w:themeColor="text1"/>
        </w:rPr>
        <w:t>he</w:t>
      </w:r>
      <w:proofErr w:type="gramEnd"/>
      <w:r w:rsidRPr="0060258A">
        <w:rPr>
          <w:rFonts w:ascii="Times New Roman" w:hAnsi="Times New Roman" w:cs="Times New Roman"/>
          <w:color w:val="000000" w:themeColor="text1"/>
        </w:rPr>
        <w:t xml:space="preserv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w:t>
      </w:r>
      <w:r w:rsidRPr="0060258A">
        <w:rPr>
          <w:rFonts w:ascii="Times New Roman" w:hAnsi="Times New Roman" w:cs="Times New Roman"/>
          <w:color w:val="000000" w:themeColor="text1"/>
          <w:lang w:eastAsia="zh-TW"/>
        </w:rPr>
        <w:lastRenderedPageBreak/>
        <w:t xml:space="preserve">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310"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311" w:author="Bo Shen" w:date="2022-11-28T13:47:00Z">
        <w:r w:rsidR="00662EFE">
          <w:rPr>
            <w:rFonts w:ascii="Times New Roman" w:hAnsi="Times New Roman" w:cs="Times New Roman"/>
            <w:color w:val="000000" w:themeColor="text1"/>
            <w:lang w:eastAsia="zh-TW"/>
          </w:rPr>
          <w:t xml:space="preserve"> </w:t>
        </w:r>
      </w:ins>
      <w:del w:id="312" w:author="Bo Shen" w:date="2022-11-28T13:47:00Z">
        <w:r w:rsidRPr="0060258A" w:rsidDel="00662EFE">
          <w:rPr>
            <w:rFonts w:ascii="Times New Roman" w:hAnsi="Times New Roman" w:cs="Times New Roman"/>
            <w:color w:val="000000" w:themeColor="text1"/>
            <w:lang w:eastAsia="zh-TW"/>
          </w:rPr>
          <w:delText>-quantile</w:delText>
        </w:r>
      </w:del>
      <w:ins w:id="313" w:author="Bo Shen" w:date="2022-11-28T13:47:00Z">
        <w:r w:rsidR="00662EFE">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314"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315" w:author="Bo Shen" w:date="2022-11-28T13:48:00Z">
        <w:r w:rsidR="00662EFE" w:rsidRPr="0060258A">
          <w:rPr>
            <w:rFonts w:ascii="Times New Roman" w:hAnsi="Times New Roman" w:cs="Times New Roman"/>
            <w:color w:val="000000" w:themeColor="text1"/>
            <w:lang w:eastAsia="zh-TW"/>
          </w:rPr>
          <w:t>(Q</w:t>
        </w:r>
        <w:r w:rsidR="00662EFE">
          <w:rPr>
            <w:rFonts w:ascii="Times New Roman" w:hAnsi="Times New Roman" w:cs="Times New Roman"/>
            <w:color w:val="000000" w:themeColor="text1"/>
            <w:lang w:eastAsia="zh-TW"/>
          </w:rPr>
          <w:t>PP</w:t>
        </w:r>
        <w:r w:rsidR="00662EFE"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316" w:author="Bo Shen" w:date="2023-01-26T14:58:00Z">
        <w:r w:rsidR="000C30B1">
          <w:rPr>
            <w:rFonts w:ascii="Times New Roman" w:hAnsi="Times New Roman" w:cs="Times New Roman"/>
            <w:color w:val="000000" w:themeColor="text1"/>
            <w:lang w:eastAsia="zh-TW"/>
          </w:rPr>
          <w:t xml:space="preserve"> Since the collinearity issue between </w:t>
        </w:r>
      </w:ins>
      <m:oMath>
        <m:sSub>
          <m:sSubPr>
            <m:ctrlPr>
              <w:ins w:id="317" w:author="Bo Shen" w:date="2023-01-26T14:58:00Z">
                <w:rPr>
                  <w:rFonts w:ascii="Cambria Math" w:hAnsi="Cambria Math" w:cs="Times New Roman"/>
                  <w:i/>
                  <w:color w:val="000000" w:themeColor="text1"/>
                </w:rPr>
              </w:ins>
            </m:ctrlPr>
          </m:sSubPr>
          <m:e>
            <m:r>
              <w:ins w:id="318" w:author="Bo Shen" w:date="2023-01-26T14:58:00Z">
                <w:rPr>
                  <w:rFonts w:ascii="Cambria Math" w:hAnsi="Cambria Math" w:cs="Times New Roman"/>
                  <w:color w:val="000000" w:themeColor="text1"/>
                </w:rPr>
                <m:t>G</m:t>
              </w:ins>
            </m:r>
          </m:e>
          <m:sub>
            <m:r>
              <w:ins w:id="319" w:author="Bo Shen" w:date="2023-01-26T14:58:00Z">
                <w:rPr>
                  <w:rFonts w:ascii="Cambria Math" w:hAnsi="Cambria Math" w:cs="Times New Roman"/>
                  <w:color w:val="000000" w:themeColor="text1"/>
                </w:rPr>
                <m:t>0</m:t>
              </w:ins>
            </m:r>
          </m:sub>
        </m:sSub>
      </m:oMath>
      <w:ins w:id="320" w:author="Bo Shen" w:date="2023-01-26T14:58:00Z">
        <w:r w:rsidR="000C30B1">
          <w:rPr>
            <w:rFonts w:ascii="Times New Roman" w:hAnsi="Times New Roman" w:cs="Times New Roman"/>
            <w:color w:val="000000" w:themeColor="text1"/>
          </w:rPr>
          <w:t xml:space="preserve"> and </w:t>
        </w:r>
      </w:ins>
      <m:oMath>
        <m:r>
          <w:ins w:id="321" w:author="Bo Shen" w:date="2023-01-26T14:58:00Z">
            <w:rPr>
              <w:rFonts w:ascii="Cambria Math" w:hAnsi="Cambria Math" w:cs="Times New Roman"/>
              <w:color w:val="000000" w:themeColor="text1"/>
            </w:rPr>
            <m:t>α</m:t>
          </w:ins>
        </m:r>
      </m:oMath>
      <w:ins w:id="322" w:author="Bo Shen" w:date="2023-01-26T14:58:00Z">
        <w:r w:rsidR="000C30B1">
          <w:rPr>
            <w:rFonts w:ascii="Times New Roman" w:hAnsi="Times New Roman" w:cs="Times New Roman"/>
            <w:color w:val="000000" w:themeColor="text1"/>
          </w:rPr>
          <w:t xml:space="preserve">, the fitted value of </w:t>
        </w:r>
      </w:ins>
      <m:oMath>
        <m:r>
          <w:ins w:id="323" w:author="Bo Shen" w:date="2023-01-26T14:59:00Z">
            <w:rPr>
              <w:rFonts w:ascii="Cambria Math" w:hAnsi="Cambria Math" w:cs="Times New Roman"/>
              <w:color w:val="000000" w:themeColor="text1"/>
            </w:rPr>
            <m:t>α</m:t>
          </w:ins>
        </m:r>
      </m:oMath>
      <w:ins w:id="324" w:author="Bo Shen" w:date="2023-01-26T15:00:00Z">
        <w:r w:rsidR="00EF25FA">
          <w:rPr>
            <w:rFonts w:ascii="Times New Roman" w:hAnsi="Times New Roman" w:cs="Times New Roman"/>
            <w:color w:val="000000" w:themeColor="text1"/>
          </w:rPr>
          <w:t xml:space="preserve"> showed here</w:t>
        </w:r>
      </w:ins>
      <w:ins w:id="325" w:author="Bo Shen" w:date="2023-01-26T14:59:00Z">
        <w:r w:rsidR="000C30B1">
          <w:rPr>
            <w:rFonts w:ascii="Times New Roman" w:hAnsi="Times New Roman" w:cs="Times New Roman"/>
            <w:color w:val="000000" w:themeColor="text1"/>
          </w:rPr>
          <w:t xml:space="preserve"> may not reflect the exact level of recurrence </w:t>
        </w:r>
      </w:ins>
      <w:ins w:id="326" w:author="Bo Shen" w:date="2023-01-26T15:00:00Z">
        <w:r w:rsidR="00EF25FA">
          <w:rPr>
            <w:rFonts w:ascii="Times New Roman" w:hAnsi="Times New Roman" w:cs="Times New Roman"/>
            <w:color w:val="000000" w:themeColor="text1"/>
          </w:rPr>
          <w:t>of</w:t>
        </w:r>
      </w:ins>
      <w:ins w:id="327" w:author="Bo Shen" w:date="2023-01-26T14:59:00Z">
        <w:r w:rsidR="000C30B1">
          <w:rPr>
            <w:rFonts w:ascii="Times New Roman" w:hAnsi="Times New Roman" w:cs="Times New Roman"/>
            <w:color w:val="000000" w:themeColor="text1"/>
          </w:rPr>
          <w:t xml:space="preserve"> the circuit and we acknowledged that future empirical data is </w:t>
        </w:r>
      </w:ins>
      <w:ins w:id="328" w:author="Bo Shen" w:date="2023-01-26T15:01:00Z">
        <w:r w:rsidR="00EF25FA">
          <w:rPr>
            <w:rFonts w:ascii="Times New Roman" w:hAnsi="Times New Roman" w:cs="Times New Roman"/>
            <w:color w:val="000000" w:themeColor="text1"/>
          </w:rPr>
          <w:t>needed</w:t>
        </w:r>
      </w:ins>
      <w:ins w:id="329" w:author="Bo Shen" w:date="2023-01-26T14:59:00Z">
        <w:r w:rsidR="000C30B1">
          <w:rPr>
            <w:rFonts w:ascii="Times New Roman" w:hAnsi="Times New Roman" w:cs="Times New Roman"/>
            <w:color w:val="000000" w:themeColor="text1"/>
          </w:rPr>
          <w:t xml:space="preserve"> </w:t>
        </w:r>
      </w:ins>
      <w:ins w:id="330" w:author="Bo Shen" w:date="2023-01-26T15:01:00Z">
        <w:r w:rsidR="00EF25FA">
          <w:rPr>
            <w:rFonts w:ascii="Times New Roman" w:hAnsi="Times New Roman" w:cs="Times New Roman"/>
            <w:color w:val="000000" w:themeColor="text1"/>
          </w:rPr>
          <w:t>to</w:t>
        </w:r>
      </w:ins>
      <w:ins w:id="331" w:author="Bo Shen" w:date="2023-01-26T14:59:00Z">
        <w:r w:rsidR="000C30B1">
          <w:rPr>
            <w:rFonts w:ascii="Times New Roman" w:hAnsi="Times New Roman" w:cs="Times New Roman"/>
            <w:color w:val="000000" w:themeColor="text1"/>
          </w:rPr>
          <w:t xml:space="preserve"> </w:t>
        </w:r>
      </w:ins>
      <w:ins w:id="332" w:author="Bo Shen" w:date="2023-01-26T15:01:00Z">
        <w:r w:rsidR="00EF25FA">
          <w:rPr>
            <w:rFonts w:ascii="Times New Roman" w:hAnsi="Times New Roman" w:cs="Times New Roman"/>
            <w:color w:val="000000" w:themeColor="text1"/>
          </w:rPr>
          <w:t>differentiate</w:t>
        </w:r>
      </w:ins>
      <w:ins w:id="333" w:author="Bo Shen" w:date="2023-01-26T14:59:00Z">
        <w:r w:rsidR="000C30B1">
          <w:rPr>
            <w:rFonts w:ascii="Times New Roman" w:hAnsi="Times New Roman" w:cs="Times New Roman"/>
            <w:color w:val="000000" w:themeColor="text1"/>
          </w:rPr>
          <w:t xml:space="preserve"> the level of recurrence and baseline gain</w:t>
        </w:r>
      </w:ins>
      <w:ins w:id="334" w:author="Bo Shen" w:date="2023-01-26T15:00:00Z">
        <w:r w:rsidR="000C30B1">
          <w:rPr>
            <w:rFonts w:ascii="Times New Roman" w:hAnsi="Times New Roman" w:cs="Times New Roman"/>
            <w:color w:val="000000" w:themeColor="text1"/>
          </w:rPr>
          <w:t>-</w:t>
        </w:r>
      </w:ins>
      <w:ins w:id="335" w:author="Bo Shen" w:date="2023-01-26T14:59:00Z">
        <w:r w:rsidR="000C30B1">
          <w:rPr>
            <w:rFonts w:ascii="Times New Roman" w:hAnsi="Times New Roman" w:cs="Times New Roman"/>
            <w:color w:val="000000" w:themeColor="text1"/>
          </w:rPr>
          <w:t>control inhibition</w:t>
        </w:r>
      </w:ins>
      <w:ins w:id="336" w:author="Bo Shen" w:date="2023-01-26T15:00:00Z">
        <w:r w:rsidR="000C30B1">
          <w:rPr>
            <w:rFonts w:ascii="Times New Roman" w:hAnsi="Times New Roman" w:cs="Times New Roman"/>
            <w:color w:val="000000" w:themeColor="text1"/>
          </w:rPr>
          <w:t xml:space="preserve"> in the network.</w:t>
        </w:r>
      </w:ins>
    </w:p>
    <w:p w14:paraId="06364526" w14:textId="6862D6BF" w:rsidR="00695141" w:rsidRPr="0060258A" w:rsidRDefault="00695141" w:rsidP="00695141">
      <w:pPr>
        <w:spacing w:line="480" w:lineRule="auto"/>
        <w:jc w:val="both"/>
        <w:rPr>
          <w:rFonts w:ascii="Times New Roman" w:hAnsi="Times New Roman" w:cs="Times New Roman"/>
          <w:color w:val="000000" w:themeColor="text1"/>
          <w:lang w:eastAsia="zh-TW"/>
        </w:rPr>
      </w:pPr>
    </w:p>
    <w:p w14:paraId="7A355348" w14:textId="5374A6F9"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 xml:space="preserve">We compared the performance of the LDDM in fitting this classical dataset with the reduced form of the RNM, which can be reduced to eight free parameters (see supplementary </w:t>
      </w:r>
      <w:r w:rsidRPr="0060258A">
        <w:rPr>
          <w:rFonts w:ascii="Times New Roman" w:hAnsi="Times New Roman" w:cs="Times New Roman"/>
          <w:b/>
          <w:color w:val="000000" w:themeColor="text1"/>
          <w:lang w:eastAsia="zh-TW"/>
        </w:rPr>
        <w:t>Fig.</w:t>
      </w:r>
      <w:r w:rsidR="00B621A6">
        <w:rPr>
          <w:rFonts w:ascii="Times New Roman" w:hAnsi="Times New Roman" w:cs="Times New Roman"/>
          <w:b/>
          <w:color w:val="000000" w:themeColor="text1"/>
          <w:lang w:eastAsia="zh-TW"/>
        </w:rPr>
        <w:t xml:space="preserve"> 6-figure supplement 1</w:t>
      </w:r>
      <w:r w:rsidRPr="0060258A">
        <w:rPr>
          <w:rFonts w:ascii="Times New Roman" w:hAnsi="Times New Roman" w:cs="Times New Roman"/>
          <w:color w:val="000000" w:themeColor="text1"/>
          <w:lang w:eastAsia="zh-TW"/>
        </w:rPr>
        <w:t xml:space="preserve"> for details)</w:t>
      </w:r>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Wong &amp; Wang, 2006)</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The negative loglikelihood (</w:t>
      </w:r>
      <w:proofErr w:type="spellStart"/>
      <w:r w:rsidRPr="0060258A">
        <w:rPr>
          <w:rFonts w:ascii="Times New Roman" w:hAnsi="Times New Roman" w:cs="Times New Roman"/>
          <w:color w:val="000000" w:themeColor="text1"/>
          <w:lang w:eastAsia="zh-TW"/>
        </w:rPr>
        <w:t>nLL</w:t>
      </w:r>
      <w:proofErr w:type="spellEnd"/>
      <w:r w:rsidRPr="0060258A">
        <w:rPr>
          <w:rFonts w:ascii="Times New Roman" w:hAnsi="Times New Roman" w:cs="Times New Roman"/>
          <w:color w:val="000000" w:themeColor="text1"/>
          <w:lang w:eastAsia="zh-TW"/>
        </w:rPr>
        <w:t xml:space="preserve">) and AIC values of the two models are close, with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proofErr w:type="spellEnd"/>
      <w:r w:rsidRPr="0060258A">
        <w:rPr>
          <w:rFonts w:ascii="Times New Roman" w:hAnsi="Times New Roman" w:cs="Times New Roman"/>
          <w:color w:val="000000" w:themeColor="text1"/>
          <w:lang w:eastAsia="zh-TW"/>
        </w:rPr>
        <w:t xml:space="preserve"> = 16546,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RNM</w:t>
      </w:r>
      <w:proofErr w:type="spellEnd"/>
      <w:r w:rsidRPr="0060258A">
        <w:rPr>
          <w:rFonts w:ascii="Times New Roman" w:hAnsi="Times New Roman" w:cs="Times New Roman"/>
          <w:color w:val="000000" w:themeColor="text1"/>
          <w:lang w:eastAsia="zh-TW"/>
        </w:rPr>
        <w:t xml:space="preserve"> = 16573, 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 suggesting that the LDDM performs as well as the original RNM in fitting behavior in the RT task.</w:t>
      </w:r>
    </w:p>
    <w:p w14:paraId="32D55905"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4369627F" w14:textId="58083AA8" w:rsidR="00695141" w:rsidRPr="0060258A" w:rsidRDefault="00695141"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lastRenderedPageBreak/>
        <w:t xml:space="preserve">Importantly, the LDDM – fit only to behavior – generates predictions about the underlying neural dynamics that can be compared to electrophysiological findings. </w:t>
      </w:r>
      <w:r w:rsidR="00212EC3" w:rsidRPr="0060258A">
        <w:rPr>
          <w:rFonts w:ascii="Times New Roman" w:hAnsi="Times New Roman" w:cs="Times New Roman"/>
          <w:color w:val="000000" w:themeColor="text1"/>
          <w:lang w:eastAsia="zh-TW"/>
        </w:rPr>
        <w:t>We</w:t>
      </w:r>
      <w:r w:rsidRPr="0060258A">
        <w:rPr>
          <w:rFonts w:ascii="Times New Roman" w:hAnsi="Times New Roman" w:cs="Times New Roman"/>
          <w:color w:val="000000" w:themeColor="text1"/>
          <w:lang w:eastAsia="zh-TW"/>
        </w:rPr>
        <w:t xml:space="preserv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w:t>
      </w:r>
      <w:proofErr w:type="gramStart"/>
      <w:r w:rsidRPr="0060258A">
        <w:rPr>
          <w:rFonts w:ascii="Times New Roman" w:hAnsi="Times New Roman" w:cs="Times New Roman"/>
          <w:color w:val="000000" w:themeColor="text1"/>
        </w:rPr>
        <w:t>units</w:t>
      </w:r>
      <w:proofErr w:type="gramEnd"/>
      <w:r w:rsidRPr="0060258A">
        <w:rPr>
          <w:rFonts w:ascii="Times New Roman" w:hAnsi="Times New Roman" w:cs="Times New Roman"/>
          <w:color w:val="000000" w:themeColor="text1"/>
        </w:rPr>
        <w:t xml:space="preserve">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Model predictions align well with empirical observations: chosen activity shows a significant increase with input coherence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18.56 spikes/second/100% coherence), while unchosen activity shows a decrease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30.18 spikes/second/100% coherence).</w:t>
      </w:r>
    </w:p>
    <w:p w14:paraId="3CF46C04"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1841ED95" w14:textId="430A98BB" w:rsidR="00F83DFC" w:rsidRPr="0060258A" w:rsidRDefault="00695141"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The relationship between activity and coherence quantitatively replicates the empirical pattern immediately preceding the decision time</w:t>
      </w:r>
      <w:ins w:id="337" w:author="Bo Shen" w:date="2023-01-26T14:49:00Z">
        <w:r w:rsidR="00D60E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no longer shows much difference across coherence conditions (-.</w:t>
      </w:r>
      <w:r w:rsidRPr="0060258A">
        <w:rPr>
          <w:rFonts w:ascii="Times New Roman" w:hAnsi="Times New Roman" w:cs="Times New Roman" w:hint="eastAsia"/>
          <w:color w:val="000000" w:themeColor="text1"/>
        </w:rPr>
        <w:t>0</w:t>
      </w:r>
      <w:r w:rsidRPr="0060258A">
        <w:rPr>
          <w:rFonts w:ascii="Times New Roman" w:hAnsi="Times New Roman" w:cs="Times New Roman"/>
          <w:color w:val="000000" w:themeColor="text1"/>
        </w:rPr>
        <w:t>09</w:t>
      </w:r>
      <w:r w:rsidRPr="0060258A">
        <w:rPr>
          <w:rFonts w:ascii="Times New Roman" w:hAnsi="Times New Roman" w:cs="Times New Roman"/>
          <w:color w:val="000000" w:themeColor="text1"/>
          <w:lang w:eastAsia="zh-TW"/>
        </w:rPr>
        <w:t xml:space="preserve"> spikes /second/100% coherenc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retains a decrease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47.49 spikes/second/100% coherence). 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color w:val="000000" w:themeColor="text1"/>
          <w:lang w:eastAsia="zh-TW"/>
        </w:rPr>
        <w:lastRenderedPageBreak/>
        <w:t>unit activity – in a model with parameters fit only to behavior – replicates the recorded activity of parietal neurons during both initial decision processing and eventual choice selection.</w:t>
      </w:r>
      <w:r w:rsidR="00F83DFC" w:rsidRPr="0060258A">
        <w:rPr>
          <w:rFonts w:ascii="Times New Roman" w:hAnsi="Times New Roman" w:cs="Times New Roman"/>
          <w:color w:val="000000" w:themeColor="text1"/>
        </w:rPr>
        <w:br w:type="page"/>
      </w:r>
    </w:p>
    <w:p w14:paraId="72DB1669" w14:textId="662BB1F4" w:rsidR="000329EA" w:rsidRPr="0060258A" w:rsidRDefault="00F83DFC"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1312" behindDoc="0" locked="0" layoutInCell="1" allowOverlap="1" wp14:anchorId="390E8C56" wp14:editId="5DC85EA2">
                <wp:simplePos x="0" y="0"/>
                <wp:positionH relativeFrom="column">
                  <wp:posOffset>-488655</wp:posOffset>
                </wp:positionH>
                <wp:positionV relativeFrom="paragraph">
                  <wp:posOffset>-713046</wp:posOffset>
                </wp:positionV>
                <wp:extent cx="7049386" cy="8963246"/>
                <wp:effectExtent l="0" t="0" r="12065" b="15875"/>
                <wp:wrapNone/>
                <wp:docPr id="22" name="Text Box 22"/>
                <wp:cNvGraphicFramePr/>
                <a:graphic xmlns:a="http://schemas.openxmlformats.org/drawingml/2006/main">
                  <a:graphicData uri="http://schemas.microsoft.com/office/word/2010/wordprocessingShape">
                    <wps:wsp>
                      <wps:cNvSpPr txBox="1"/>
                      <wps:spPr>
                        <a:xfrm>
                          <a:off x="0" y="0"/>
                          <a:ext cx="7049386" cy="8963246"/>
                        </a:xfrm>
                        <a:prstGeom prst="rect">
                          <a:avLst/>
                        </a:prstGeom>
                        <a:solidFill>
                          <a:schemeClr val="lt1"/>
                        </a:solidFill>
                        <a:ln w="6350">
                          <a:solidFill>
                            <a:prstClr val="black"/>
                          </a:solidFill>
                        </a:ln>
                      </wps:spPr>
                      <wps:txbx>
                        <w:txbxContent>
                          <w:p w14:paraId="2B82C503" w14:textId="77777777" w:rsidR="009F0487" w:rsidRDefault="009F0487" w:rsidP="000329EA">
                            <w:pPr>
                              <w:spacing w:line="480" w:lineRule="auto"/>
                              <w:jc w:val="both"/>
                              <w:rPr>
                                <w:rFonts w:ascii="Times New Roman" w:hAnsi="Times New Roman" w:cs="Times New Roman"/>
                              </w:rPr>
                            </w:pPr>
                          </w:p>
                          <w:p w14:paraId="52CCC341" w14:textId="77777777" w:rsidR="009F0487" w:rsidRDefault="009F0487" w:rsidP="000329EA">
                            <w:pPr>
                              <w:keepNext/>
                              <w:spacing w:line="480" w:lineRule="auto"/>
                              <w:jc w:val="center"/>
                            </w:pPr>
                            <w:r>
                              <w:rPr>
                                <w:noProof/>
                                <w:lang w:eastAsia="en-US"/>
                              </w:rPr>
                              <w:drawing>
                                <wp:inline distT="0" distB="0" distL="0" distR="0" wp14:anchorId="792E41A9" wp14:editId="7E99F90F">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8"/>
                                          <a:stretch>
                                            <a:fillRect/>
                                          </a:stretch>
                                        </pic:blipFill>
                                        <pic:spPr>
                                          <a:xfrm>
                                            <a:off x="0" y="0"/>
                                            <a:ext cx="5943600" cy="4519295"/>
                                          </a:xfrm>
                                          <a:prstGeom prst="rect">
                                            <a:avLst/>
                                          </a:prstGeom>
                                        </pic:spPr>
                                      </pic:pic>
                                    </a:graphicData>
                                  </a:graphic>
                                </wp:inline>
                              </w:drawing>
                            </w:r>
                          </w:p>
                          <w:p w14:paraId="146B732D" w14:textId="26AD4507" w:rsidR="009F0487" w:rsidRPr="00105BE1" w:rsidRDefault="009F0487" w:rsidP="000329EA">
                            <w:pPr>
                              <w:pStyle w:val="Caption"/>
                              <w:jc w:val="both"/>
                              <w:rPr>
                                <w:rFonts w:ascii="Times New Roman" w:hAnsi="Times New Roman" w:cs="Times New Roman"/>
                                <w:i w:val="0"/>
                                <w:color w:val="000000" w:themeColor="text1"/>
                                <w:sz w:val="24"/>
                                <w:szCs w:val="24"/>
                              </w:rPr>
                            </w:pPr>
                            <w:r w:rsidRPr="00105BE1">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6</w:t>
                            </w:r>
                            <w:r w:rsidRPr="00105BE1">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The LDDM performs as well as the RNM in capturing empirical behavior and neurophysiological data during perceptual decision-making.</w:t>
                            </w:r>
                            <w:r w:rsidRPr="00DF2612">
                              <w:rPr>
                                <w:rFonts w:ascii="Times New Roman" w:hAnsi="Times New Roman" w:cs="Times New Roman"/>
                                <w:i w:val="0"/>
                                <w:color w:val="000000" w:themeColor="text1"/>
                                <w:sz w:val="24"/>
                                <w:szCs w:val="24"/>
                              </w:rPr>
                              <w:t xml:space="preserve"> </w:t>
                            </w:r>
                            <w:r w:rsidRPr="00105BE1">
                              <w:rPr>
                                <w:rFonts w:ascii="Times New Roman" w:hAnsi="Times New Roman" w:cs="Times New Roman"/>
                                <w:b/>
                                <w:i w:val="0"/>
                                <w:color w:val="000000" w:themeColor="text1"/>
                                <w:sz w:val="24"/>
                                <w:szCs w:val="24"/>
                              </w:rPr>
                              <w:t>A</w:t>
                            </w:r>
                            <w:r w:rsidRPr="00105BE1">
                              <w:rPr>
                                <w:rFonts w:ascii="Times New Roman" w:hAnsi="Times New Roman" w:cs="Times New Roman"/>
                                <w:i w:val="0"/>
                                <w:color w:val="000000" w:themeColor="text1"/>
                                <w:sz w:val="24"/>
                                <w:szCs w:val="24"/>
                              </w:rPr>
                              <w:t>. Model predicted RT distributions fit to behavioral data. Predicted RT distribution (lines) match the histogram of empirical RT distribution (bars), with correct and error trials separate</w:t>
                            </w:r>
                            <w:r>
                              <w:rPr>
                                <w:rFonts w:ascii="Times New Roman" w:hAnsi="Times New Roman" w:cs="Times New Roman"/>
                                <w:i w:val="0"/>
                                <w:color w:val="000000" w:themeColor="text1"/>
                                <w:sz w:val="24"/>
                                <w:szCs w:val="24"/>
                              </w:rPr>
                              <w:t>ly</w:t>
                            </w:r>
                            <w:r w:rsidRPr="00105BE1">
                              <w:rPr>
                                <w:rFonts w:ascii="Times New Roman" w:hAnsi="Times New Roman" w:cs="Times New Roman"/>
                                <w:i w:val="0"/>
                                <w:color w:val="000000" w:themeColor="text1"/>
                                <w:sz w:val="24"/>
                                <w:szCs w:val="24"/>
                              </w:rPr>
                              <w:t xml:space="preserve"> (indicated by color) across levels of input strength (% coherence). </w:t>
                            </w:r>
                            <w:r w:rsidRPr="00105BE1">
                              <w:rPr>
                                <w:rFonts w:ascii="Times New Roman" w:hAnsi="Times New Roman" w:cs="Times New Roman"/>
                                <w:b/>
                                <w:i w:val="0"/>
                                <w:color w:val="000000" w:themeColor="text1"/>
                                <w:sz w:val="24"/>
                                <w:szCs w:val="24"/>
                              </w:rPr>
                              <w:t>B</w:t>
                            </w:r>
                            <w:r w:rsidRPr="00105BE1">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fitting results of the LDDM and the original RNM (upper-right inset) visualized in </w:t>
                            </w:r>
                            <w:r w:rsidRPr="000B437B">
                              <w:rPr>
                                <w:rFonts w:ascii="Times New Roman" w:hAnsi="Times New Roman" w:cs="Times New Roman"/>
                                <w:i w:val="0"/>
                                <w:color w:val="000000" w:themeColor="text1"/>
                                <w:sz w:val="24"/>
                                <w:szCs w:val="24"/>
                              </w:rPr>
                              <w:t>Q</w:t>
                            </w:r>
                            <w:del w:id="338" w:author="Bo Shen" w:date="2022-11-28T13:49:00Z">
                              <w:r w:rsidRPr="000B437B" w:rsidDel="00662EFE">
                                <w:rPr>
                                  <w:rFonts w:ascii="Times New Roman" w:hAnsi="Times New Roman" w:cs="Times New Roman"/>
                                  <w:i w:val="0"/>
                                  <w:color w:val="000000" w:themeColor="text1"/>
                                  <w:sz w:val="24"/>
                                  <w:szCs w:val="24"/>
                                </w:rPr>
                                <w:delText>-Q plot</w:delText>
                              </w:r>
                              <w:r w:rsidDel="00662EFE">
                                <w:rPr>
                                  <w:rFonts w:ascii="Times New Roman" w:hAnsi="Times New Roman" w:cs="Times New Roman"/>
                                  <w:i w:val="0"/>
                                  <w:color w:val="000000" w:themeColor="text1"/>
                                  <w:sz w:val="24"/>
                                  <w:szCs w:val="24"/>
                                </w:rPr>
                                <w:delText>s</w:delText>
                              </w:r>
                            </w:del>
                            <w:ins w:id="339" w:author="Bo Shen" w:date="2022-11-28T13:49:00Z">
                              <w:r>
                                <w:rPr>
                                  <w:rFonts w:ascii="Times New Roman" w:hAnsi="Times New Roman" w:cs="Times New Roman"/>
                                  <w:i w:val="0"/>
                                  <w:color w:val="000000" w:themeColor="text1"/>
                                  <w:sz w:val="24"/>
                                  <w:szCs w:val="24"/>
                                </w:rPr>
                                <w:t>PP</w:t>
                              </w:r>
                            </w:ins>
                            <w:r>
                              <w:rPr>
                                <w:rFonts w:ascii="Times New Roman" w:hAnsi="Times New Roman" w:cs="Times New Roman"/>
                                <w:i w:val="0"/>
                                <w:color w:val="000000" w:themeColor="text1"/>
                                <w:sz w:val="24"/>
                                <w:szCs w:val="24"/>
                              </w:rPr>
                              <w:t>. N</w:t>
                            </w:r>
                            <w:r w:rsidRPr="000B437B">
                              <w:rPr>
                                <w:rFonts w:ascii="Times New Roman" w:hAnsi="Times New Roman" w:cs="Times New Roman"/>
                                <w:i w:val="0"/>
                                <w:color w:val="000000" w:themeColor="text1"/>
                                <w:sz w:val="24"/>
                                <w:szCs w:val="24"/>
                              </w:rPr>
                              <w:t>ine quantiles of RT</w:t>
                            </w:r>
                            <w:r>
                              <w:rPr>
                                <w:rFonts w:ascii="Times New Roman" w:hAnsi="Times New Roman" w:cs="Times New Roman"/>
                                <w:i w:val="0"/>
                                <w:color w:val="000000" w:themeColor="text1"/>
                                <w:sz w:val="24"/>
                                <w:szCs w:val="24"/>
                              </w:rPr>
                              <w:t xml:space="preserve"> under each condition are stacked on the x-axis indicating the correct </w:t>
                            </w:r>
                            <w:r w:rsidRPr="000B437B">
                              <w:rPr>
                                <w:rFonts w:ascii="Times New Roman" w:hAnsi="Times New Roman" w:cs="Times New Roman"/>
                                <w:i w:val="0"/>
                                <w:color w:val="000000" w:themeColor="text1"/>
                                <w:sz w:val="24"/>
                                <w:szCs w:val="24"/>
                              </w:rPr>
                              <w:t>choice proportion</w:t>
                            </w:r>
                            <w:r>
                              <w:rPr>
                                <w:rFonts w:ascii="Times New Roman" w:hAnsi="Times New Roman" w:cs="Times New Roman"/>
                                <w:i w:val="0"/>
                                <w:color w:val="000000" w:themeColor="text1"/>
                                <w:sz w:val="24"/>
                                <w:szCs w:val="24"/>
                              </w:rPr>
                              <w:t xml:space="preserve"> under each input coherence</w:t>
                            </w:r>
                            <w:r w:rsidRPr="000B437B">
                              <w:rPr>
                                <w:rFonts w:ascii="Times New Roman" w:hAnsi="Times New Roman" w:cs="Times New Roman"/>
                                <w:i w:val="0"/>
                                <w:color w:val="000000" w:themeColor="text1"/>
                                <w:sz w:val="24"/>
                                <w:szCs w:val="24"/>
                              </w:rPr>
                              <w:t xml:space="preserve"> (0 - .5 are error trials, shown in red cross; .5 - 1 are correct trials, shown in green cross). </w:t>
                            </w:r>
                            <w:r>
                              <w:rPr>
                                <w:rFonts w:ascii="Times New Roman" w:hAnsi="Times New Roman" w:cs="Times New Roman"/>
                                <w:i w:val="0"/>
                                <w:color w:val="000000" w:themeColor="text1"/>
                                <w:sz w:val="24"/>
                                <w:szCs w:val="24"/>
                              </w:rPr>
                              <w:t xml:space="preserve">LDDM </w:t>
                            </w:r>
                            <w:r w:rsidRPr="000B437B">
                              <w:rPr>
                                <w:rFonts w:ascii="Times New Roman" w:hAnsi="Times New Roman" w:cs="Times New Roman"/>
                                <w:i w:val="0"/>
                                <w:color w:val="000000" w:themeColor="text1"/>
                                <w:sz w:val="24"/>
                                <w:szCs w:val="24"/>
                              </w:rPr>
                              <w:t>Model predicts the choice proportion and the shape of RT distribution</w:t>
                            </w:r>
                            <w:r>
                              <w:rPr>
                                <w:rFonts w:ascii="Times New Roman" w:hAnsi="Times New Roman" w:cs="Times New Roman"/>
                                <w:i w:val="0"/>
                                <w:color w:val="000000" w:themeColor="text1"/>
                                <w:sz w:val="24"/>
                                <w:szCs w:val="24"/>
                              </w:rPr>
                              <w:t xml:space="preserve"> as well as the original RNM</w:t>
                            </w:r>
                            <w:r w:rsidRPr="000B437B">
                              <w:rPr>
                                <w:rFonts w:ascii="Times New Roman" w:hAnsi="Times New Roman" w:cs="Times New Roman"/>
                                <w:i w:val="0"/>
                                <w:color w:val="000000" w:themeColor="text1"/>
                                <w:sz w:val="24"/>
                                <w:szCs w:val="24"/>
                              </w:rPr>
                              <w:t>.</w:t>
                            </w:r>
                            <w:r w:rsidRPr="00105BE1">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C</w:t>
                            </w:r>
                            <w:r w:rsidRPr="00105BE1">
                              <w:rPr>
                                <w:rFonts w:ascii="Times New Roman" w:hAnsi="Times New Roman" w:cs="Times New Roman"/>
                                <w:i w:val="0"/>
                                <w:color w:val="000000" w:themeColor="text1"/>
                                <w:sz w:val="24"/>
                                <w:szCs w:val="24"/>
                              </w:rPr>
                              <w:t>. Model predicted psychometric function</w:t>
                            </w:r>
                            <w:r>
                              <w:rPr>
                                <w:rFonts w:ascii="Times New Roman" w:hAnsi="Times New Roman" w:cs="Times New Roman"/>
                                <w:i w:val="0"/>
                                <w:color w:val="000000" w:themeColor="text1"/>
                                <w:sz w:val="24"/>
                                <w:szCs w:val="24"/>
                              </w:rPr>
                              <w:t xml:space="preserve"> (upper) and</w:t>
                            </w:r>
                            <w:r w:rsidRPr="00522257">
                              <w:rPr>
                                <w:rFonts w:ascii="Times New Roman" w:hAnsi="Times New Roman" w:cs="Times New Roman"/>
                                <w:i w:val="0"/>
                                <w:color w:val="000000" w:themeColor="text1"/>
                                <w:sz w:val="24"/>
                                <w:szCs w:val="24"/>
                              </w:rPr>
                              <w:t xml:space="preserve"> </w:t>
                            </w:r>
                            <w:r w:rsidRPr="00105BE1">
                              <w:rPr>
                                <w:rFonts w:ascii="Times New Roman" w:hAnsi="Times New Roman" w:cs="Times New Roman"/>
                                <w:i w:val="0"/>
                                <w:color w:val="000000" w:themeColor="text1"/>
                                <w:sz w:val="24"/>
                                <w:szCs w:val="24"/>
                              </w:rPr>
                              <w:t>chronometric function</w:t>
                            </w:r>
                            <w:r>
                              <w:rPr>
                                <w:rFonts w:ascii="Times New Roman" w:hAnsi="Times New Roman" w:cs="Times New Roman"/>
                                <w:i w:val="0"/>
                                <w:color w:val="000000" w:themeColor="text1"/>
                                <w:sz w:val="24"/>
                                <w:szCs w:val="24"/>
                              </w:rPr>
                              <w:t xml:space="preserve"> (lower). </w:t>
                            </w:r>
                            <w:r w:rsidRPr="00105BE1">
                              <w:rPr>
                                <w:rFonts w:ascii="Times New Roman" w:hAnsi="Times New Roman" w:cs="Times New Roman"/>
                                <w:i w:val="0"/>
                                <w:color w:val="000000" w:themeColor="text1"/>
                                <w:sz w:val="24"/>
                                <w:szCs w:val="24"/>
                              </w:rPr>
                              <w:t>Choice accuracy aggregated by input strength (lines) fit well to the empirical data (cross</w:t>
                            </w:r>
                            <w:r>
                              <w:rPr>
                                <w:rFonts w:ascii="Times New Roman" w:hAnsi="Times New Roman" w:cs="Times New Roman"/>
                                <w:i w:val="0"/>
                                <w:color w:val="000000" w:themeColor="text1"/>
                                <w:sz w:val="24"/>
                                <w:szCs w:val="24"/>
                              </w:rPr>
                              <w:t>es).</w:t>
                            </w:r>
                            <w:r w:rsidRPr="00105BE1">
                              <w:rPr>
                                <w:rFonts w:ascii="Times New Roman" w:hAnsi="Times New Roman" w:cs="Times New Roman"/>
                                <w:i w:val="0"/>
                                <w:color w:val="000000" w:themeColor="text1"/>
                                <w:sz w:val="24"/>
                                <w:szCs w:val="24"/>
                              </w:rPr>
                              <w:t xml:space="preserve"> The predicted RT aggregated by input strength for correct (solid line) and error (dashed line) trials capture well the RT for correct (filled dots) and error (empty dots) trials in empirical data. </w:t>
                            </w:r>
                            <w:r w:rsidRPr="00105BE1">
                              <w:rPr>
                                <w:rFonts w:ascii="Times New Roman" w:hAnsi="Times New Roman" w:cs="Times New Roman"/>
                                <w:b/>
                                <w:i w:val="0"/>
                                <w:color w:val="000000" w:themeColor="text1"/>
                                <w:sz w:val="24"/>
                                <w:szCs w:val="24"/>
                              </w:rPr>
                              <w:t>D</w:t>
                            </w:r>
                            <w:r w:rsidRPr="00105BE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b</w:t>
                            </w:r>
                            <w:r w:rsidRPr="00105BE1">
                              <w:rPr>
                                <w:rFonts w:ascii="Times New Roman" w:hAnsi="Times New Roman" w:cs="Times New Roman"/>
                                <w:i w:val="0"/>
                                <w:color w:val="000000" w:themeColor="text1"/>
                                <w:sz w:val="24"/>
                                <w:szCs w:val="24"/>
                              </w:rPr>
                              <w:t>est</w:t>
                            </w:r>
                            <w:r>
                              <w:rPr>
                                <w:rFonts w:ascii="Times New Roman" w:hAnsi="Times New Roman" w:cs="Times New Roman"/>
                                <w:i w:val="0"/>
                                <w:color w:val="000000" w:themeColor="text1"/>
                                <w:sz w:val="24"/>
                                <w:szCs w:val="24"/>
                              </w:rPr>
                              <w:t>-</w:t>
                            </w:r>
                            <w:r w:rsidRPr="00105BE1">
                              <w:rPr>
                                <w:rFonts w:ascii="Times New Roman" w:hAnsi="Times New Roman" w:cs="Times New Roman"/>
                                <w:i w:val="0"/>
                                <w:color w:val="000000" w:themeColor="text1"/>
                                <w:sz w:val="24"/>
                                <w:szCs w:val="24"/>
                              </w:rPr>
                              <w:t>fit</w:t>
                            </w:r>
                            <w:r>
                              <w:rPr>
                                <w:rFonts w:ascii="Times New Roman" w:hAnsi="Times New Roman" w:cs="Times New Roman"/>
                                <w:i w:val="0"/>
                                <w:color w:val="000000" w:themeColor="text1"/>
                                <w:sz w:val="24"/>
                                <w:szCs w:val="24"/>
                              </w:rPr>
                              <w:t>ting</w:t>
                            </w:r>
                            <w:r w:rsidRPr="00105BE1">
                              <w:rPr>
                                <w:rFonts w:ascii="Times New Roman" w:hAnsi="Times New Roman" w:cs="Times New Roman"/>
                                <w:i w:val="0"/>
                                <w:color w:val="000000" w:themeColor="text1"/>
                                <w:sz w:val="24"/>
                                <w:szCs w:val="24"/>
                              </w:rPr>
                              <w:t xml:space="preserve"> model replicate</w:t>
                            </w:r>
                            <w:r>
                              <w:rPr>
                                <w:rFonts w:ascii="Times New Roman" w:hAnsi="Times New Roman" w:cs="Times New Roman"/>
                                <w:i w:val="0"/>
                                <w:color w:val="000000" w:themeColor="text1"/>
                                <w:sz w:val="24"/>
                                <w:szCs w:val="24"/>
                              </w:rPr>
                              <w:t>s the</w:t>
                            </w:r>
                            <w:r w:rsidRPr="00105BE1">
                              <w:rPr>
                                <w:rFonts w:ascii="Times New Roman" w:hAnsi="Times New Roman" w:cs="Times New Roman"/>
                                <w:i w:val="0"/>
                                <w:color w:val="000000" w:themeColor="text1"/>
                                <w:sz w:val="24"/>
                                <w:szCs w:val="24"/>
                              </w:rPr>
                              <w:t xml:space="preserve"> neural dynamic features of the recorded neural activity. </w:t>
                            </w:r>
                            <w:r w:rsidRPr="00105BE1">
                              <w:rPr>
                                <w:rFonts w:ascii="Times New Roman" w:hAnsi="Times New Roman" w:cs="Times New Roman"/>
                                <w:color w:val="000000" w:themeColor="text1"/>
                                <w:sz w:val="24"/>
                                <w:szCs w:val="24"/>
                              </w:rPr>
                              <w:t>R</w:t>
                            </w:r>
                            <w:r w:rsidRPr="00105BE1">
                              <w:rPr>
                                <w:rFonts w:ascii="Times New Roman" w:hAnsi="Times New Roman" w:cs="Times New Roman"/>
                                <w:i w:val="0"/>
                                <w:color w:val="000000" w:themeColor="text1"/>
                                <w:sz w:val="24"/>
                                <w:szCs w:val="24"/>
                              </w:rPr>
                              <w:t xml:space="preserve"> unit activities aligned to the onset of stimulus inputs</w:t>
                            </w:r>
                            <w:r>
                              <w:rPr>
                                <w:rFonts w:ascii="Times New Roman" w:hAnsi="Times New Roman" w:cs="Times New Roman"/>
                                <w:i w:val="0"/>
                                <w:color w:val="000000" w:themeColor="text1"/>
                                <w:sz w:val="24"/>
                                <w:szCs w:val="24"/>
                              </w:rPr>
                              <w:t xml:space="preserve"> (left) and</w:t>
                            </w:r>
                            <w:r w:rsidRPr="00105BE1">
                              <w:rPr>
                                <w:rFonts w:ascii="Times New Roman" w:hAnsi="Times New Roman" w:cs="Times New Roman"/>
                                <w:i w:val="0"/>
                                <w:color w:val="000000" w:themeColor="text1"/>
                                <w:sz w:val="24"/>
                                <w:szCs w:val="24"/>
                              </w:rPr>
                              <w:t xml:space="preserve"> aligned to the time of model decision</w:t>
                            </w:r>
                            <w:r>
                              <w:rPr>
                                <w:rFonts w:ascii="Times New Roman" w:hAnsi="Times New Roman" w:cs="Times New Roman"/>
                                <w:i w:val="0"/>
                                <w:color w:val="000000" w:themeColor="text1"/>
                                <w:sz w:val="24"/>
                                <w:szCs w:val="24"/>
                              </w:rPr>
                              <w:t xml:space="preserve"> (right)</w:t>
                            </w:r>
                            <w:r w:rsidRPr="00105BE1">
                              <w:rPr>
                                <w:rFonts w:ascii="Times New Roman" w:hAnsi="Times New Roman" w:cs="Times New Roman"/>
                                <w:i w:val="0"/>
                                <w:color w:val="000000" w:themeColor="text1"/>
                                <w:sz w:val="24"/>
                                <w:szCs w:val="24"/>
                              </w:rPr>
                              <w:t xml:space="preserve"> replicate the stereotyped ramping dynamics of units associated with the chosen side (solid lines) and suppression of units associated with the unchosen side (dashed lines) under different levels of input strength.</w:t>
                            </w:r>
                            <w:r>
                              <w:rPr>
                                <w:rFonts w:ascii="Times New Roman" w:hAnsi="Times New Roman" w:cs="Times New Roman"/>
                                <w:i w:val="0"/>
                                <w:color w:val="000000" w:themeColor="text1"/>
                                <w:sz w:val="24"/>
                                <w:szCs w:val="24"/>
                              </w:rPr>
                              <w:t xml:space="preserve"> </w:t>
                            </w:r>
                            <w:r w:rsidRPr="00105BE1">
                              <w:rPr>
                                <w:rFonts w:ascii="Times New Roman" w:hAnsi="Times New Roman" w:cs="Times New Roman"/>
                                <w:b/>
                                <w:i w:val="0"/>
                                <w:color w:val="000000" w:themeColor="text1"/>
                                <w:sz w:val="24"/>
                                <w:szCs w:val="24"/>
                              </w:rPr>
                              <w:t>E.</w:t>
                            </w:r>
                            <w:r w:rsidRPr="00105BE1">
                              <w:rPr>
                                <w:rFonts w:ascii="Times New Roman" w:hAnsi="Times New Roman" w:cs="Times New Roman"/>
                                <w:i w:val="0"/>
                                <w:color w:val="000000" w:themeColor="text1"/>
                                <w:sz w:val="24"/>
                                <w:szCs w:val="24"/>
                              </w:rPr>
                              <w:t xml:space="preserve"> Effect of input strength on </w:t>
                            </w:r>
                            <w:proofErr w:type="gramStart"/>
                            <w:r w:rsidRPr="00105BE1">
                              <w:rPr>
                                <w:rFonts w:ascii="Times New Roman" w:hAnsi="Times New Roman" w:cs="Times New Roman"/>
                                <w:i w:val="0"/>
                                <w:color w:val="000000" w:themeColor="text1"/>
                                <w:sz w:val="24"/>
                                <w:szCs w:val="24"/>
                              </w:rPr>
                              <w:t>early stage</w:t>
                            </w:r>
                            <w:proofErr w:type="gramEnd"/>
                            <w:r w:rsidRPr="00105BE1">
                              <w:rPr>
                                <w:rFonts w:ascii="Times New Roman" w:hAnsi="Times New Roman" w:cs="Times New Roman"/>
                                <w:i w:val="0"/>
                                <w:color w:val="000000" w:themeColor="text1"/>
                                <w:sz w:val="24"/>
                                <w:szCs w:val="24"/>
                              </w:rPr>
                              <w:t xml:space="preserve"> model activity shortly after stimulus onset, at times indicated by arrows </w:t>
                            </w:r>
                            <w:r w:rsidRPr="00105BE1">
                              <w:rPr>
                                <w:rFonts w:ascii="Times New Roman" w:hAnsi="Times New Roman" w:cs="Times New Roman"/>
                                <w:b/>
                                <w:i w:val="0"/>
                                <w:color w:val="000000" w:themeColor="text1"/>
                                <w:sz w:val="24"/>
                                <w:szCs w:val="24"/>
                              </w:rPr>
                              <w:t>a</w:t>
                            </w:r>
                            <w:r w:rsidRPr="00105BE1">
                              <w:rPr>
                                <w:rFonts w:ascii="Times New Roman" w:hAnsi="Times New Roman" w:cs="Times New Roman"/>
                                <w:i w:val="0"/>
                                <w:color w:val="000000" w:themeColor="text1"/>
                                <w:sz w:val="24"/>
                                <w:szCs w:val="24"/>
                              </w:rPr>
                              <w:t xml:space="preserve"> (chosen side) and </w:t>
                            </w:r>
                            <w:r w:rsidRPr="00105BE1">
                              <w:rPr>
                                <w:rFonts w:ascii="Times New Roman" w:hAnsi="Times New Roman" w:cs="Times New Roman"/>
                                <w:b/>
                                <w:i w:val="0"/>
                                <w:color w:val="000000" w:themeColor="text1"/>
                                <w:sz w:val="24"/>
                                <w:szCs w:val="24"/>
                              </w:rPr>
                              <w:t>b</w:t>
                            </w:r>
                            <w:r w:rsidRPr="00105BE1">
                              <w:rPr>
                                <w:rFonts w:ascii="Times New Roman" w:hAnsi="Times New Roman" w:cs="Times New Roman"/>
                                <w:i w:val="0"/>
                                <w:color w:val="000000" w:themeColor="text1"/>
                                <w:sz w:val="24"/>
                                <w:szCs w:val="24"/>
                              </w:rPr>
                              <w:t xml:space="preserve"> (unchosen side). Consistent with empirical findings, the activity associated with chosen and unchosen options linearly increase and decrease with input strength. </w:t>
                            </w:r>
                            <w:r w:rsidRPr="00105BE1">
                              <w:rPr>
                                <w:rFonts w:ascii="Times New Roman" w:hAnsi="Times New Roman" w:cs="Times New Roman"/>
                                <w:b/>
                                <w:i w:val="0"/>
                                <w:color w:val="000000" w:themeColor="text1"/>
                                <w:sz w:val="24"/>
                                <w:szCs w:val="24"/>
                              </w:rPr>
                              <w:t>F.</w:t>
                            </w:r>
                            <w:r w:rsidRPr="00105BE1">
                              <w:rPr>
                                <w:rFonts w:ascii="Times New Roman" w:hAnsi="Times New Roman" w:cs="Times New Roman"/>
                                <w:i w:val="0"/>
                                <w:color w:val="000000" w:themeColor="text1"/>
                                <w:sz w:val="24"/>
                                <w:szCs w:val="24"/>
                              </w:rPr>
                              <w:t xml:space="preserve"> Effect of input strength on </w:t>
                            </w:r>
                            <w:proofErr w:type="gramStart"/>
                            <w:r w:rsidRPr="00105BE1">
                              <w:rPr>
                                <w:rFonts w:ascii="Times New Roman" w:hAnsi="Times New Roman" w:cs="Times New Roman"/>
                                <w:i w:val="0"/>
                                <w:color w:val="000000" w:themeColor="text1"/>
                                <w:sz w:val="24"/>
                                <w:szCs w:val="24"/>
                              </w:rPr>
                              <w:t>late stage</w:t>
                            </w:r>
                            <w:proofErr w:type="gramEnd"/>
                            <w:r w:rsidRPr="00105BE1">
                              <w:rPr>
                                <w:rFonts w:ascii="Times New Roman" w:hAnsi="Times New Roman" w:cs="Times New Roman"/>
                                <w:i w:val="0"/>
                                <w:color w:val="000000" w:themeColor="text1"/>
                                <w:sz w:val="24"/>
                                <w:szCs w:val="24"/>
                              </w:rPr>
                              <w:t xml:space="preserve"> model activity shortly before model choic</w:t>
                            </w:r>
                            <w:r>
                              <w:rPr>
                                <w:rFonts w:ascii="Times New Roman" w:hAnsi="Times New Roman" w:cs="Times New Roman"/>
                                <w:i w:val="0"/>
                                <w:color w:val="000000" w:themeColor="text1"/>
                                <w:sz w:val="24"/>
                                <w:szCs w:val="24"/>
                              </w:rPr>
                              <w:t>e</w:t>
                            </w:r>
                            <w:r w:rsidRPr="00105BE1">
                              <w:rPr>
                                <w:rFonts w:ascii="Times New Roman" w:hAnsi="Times New Roman" w:cs="Times New Roman"/>
                                <w:i w:val="0"/>
                                <w:color w:val="000000" w:themeColor="text1"/>
                                <w:sz w:val="24"/>
                                <w:szCs w:val="24"/>
                              </w:rPr>
                              <w:t xml:space="preserve">, at times indicated by arrows </w:t>
                            </w:r>
                            <w:r w:rsidRPr="00105BE1">
                              <w:rPr>
                                <w:rFonts w:ascii="Times New Roman" w:hAnsi="Times New Roman" w:cs="Times New Roman"/>
                                <w:b/>
                                <w:i w:val="0"/>
                                <w:color w:val="000000" w:themeColor="text1"/>
                                <w:sz w:val="24"/>
                                <w:szCs w:val="24"/>
                              </w:rPr>
                              <w:t>c</w:t>
                            </w:r>
                            <w:r w:rsidRPr="00105BE1">
                              <w:rPr>
                                <w:rFonts w:ascii="Times New Roman" w:hAnsi="Times New Roman" w:cs="Times New Roman"/>
                                <w:i w:val="0"/>
                                <w:color w:val="000000" w:themeColor="text1"/>
                                <w:sz w:val="24"/>
                                <w:szCs w:val="24"/>
                              </w:rPr>
                              <w:t xml:space="preserve"> and </w:t>
                            </w:r>
                            <w:r w:rsidRPr="00105BE1">
                              <w:rPr>
                                <w:rFonts w:ascii="Times New Roman" w:hAnsi="Times New Roman" w:cs="Times New Roman"/>
                                <w:b/>
                                <w:i w:val="0"/>
                                <w:color w:val="000000" w:themeColor="text1"/>
                                <w:sz w:val="24"/>
                                <w:szCs w:val="24"/>
                              </w:rPr>
                              <w:t>d</w:t>
                            </w:r>
                            <w:r w:rsidRPr="00105BE1">
                              <w:rPr>
                                <w:rFonts w:ascii="Times New Roman" w:hAnsi="Times New Roman" w:cs="Times New Roman"/>
                                <w:i w:val="0"/>
                                <w:color w:val="000000" w:themeColor="text1"/>
                                <w:sz w:val="24"/>
                                <w:szCs w:val="24"/>
                              </w:rPr>
                              <w:t xml:space="preserve">. Consistent with empirical findings, chosen unit activity reaches a common decision bound and show little input dependence, while unchosen activity remains suppressed by input strength. Empirical and behavioral and neural dataset from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Roitman &amp; Shadlen (2002)</w:t>
                            </w:r>
                            <w:r>
                              <w:rPr>
                                <w:rFonts w:ascii="Times New Roman" w:hAnsi="Times New Roman" w:cs="Times New Roman"/>
                                <w:i w:val="0"/>
                                <w:color w:val="000000" w:themeColor="text1"/>
                                <w:sz w:val="24"/>
                                <w:szCs w:val="24"/>
                              </w:rPr>
                              <w:fldChar w:fldCharType="end"/>
                            </w:r>
                            <w:r w:rsidRPr="00105BE1">
                              <w:rPr>
                                <w:rFonts w:ascii="Times New Roman" w:hAnsi="Times New Roman" w:cs="Times New Roman"/>
                                <w:i w:val="0"/>
                                <w:color w:val="000000" w:themeColor="text1"/>
                                <w:sz w:val="24"/>
                                <w:szCs w:val="24"/>
                              </w:rPr>
                              <w:t>.</w:t>
                            </w:r>
                          </w:p>
                          <w:p w14:paraId="64B105F1" w14:textId="77777777" w:rsidR="009F0487" w:rsidRPr="00256221" w:rsidRDefault="009F0487" w:rsidP="000329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0E8C56" id="Text Box 22" o:spid="_x0000_s1033" type="#_x0000_t202" style="position:absolute;left:0;text-align:left;margin-left:-38.5pt;margin-top:-56.15pt;width:555.05pt;height:70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" fillcolor="white [3201]" strokeweight=".5pt">
                <v:textbox>
                  <w:txbxContent>
                    <w:p w14:paraId="2B82C503" w14:textId="77777777" w:rsidR="009F0487" w:rsidRDefault="009F0487" w:rsidP="000329EA">
                      <w:pPr>
                        <w:spacing w:line="480" w:lineRule="auto"/>
                        <w:jc w:val="both"/>
                        <w:rPr>
                          <w:rFonts w:ascii="Times New Roman" w:hAnsi="Times New Roman" w:cs="Times New Roman"/>
                        </w:rPr>
                      </w:pPr>
                    </w:p>
                    <w:p w14:paraId="52CCC341" w14:textId="77777777" w:rsidR="009F0487" w:rsidRDefault="009F0487" w:rsidP="000329EA">
                      <w:pPr>
                        <w:keepNext/>
                        <w:spacing w:line="480" w:lineRule="auto"/>
                        <w:jc w:val="center"/>
                      </w:pPr>
                      <w:r>
                        <w:rPr>
                          <w:noProof/>
                          <w:lang w:eastAsia="en-US"/>
                        </w:rPr>
                        <w:drawing>
                          <wp:inline distT="0" distB="0" distL="0" distR="0" wp14:anchorId="792E41A9" wp14:editId="7E99F90F">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8"/>
                                    <a:stretch>
                                      <a:fillRect/>
                                    </a:stretch>
                                  </pic:blipFill>
                                  <pic:spPr>
                                    <a:xfrm>
                                      <a:off x="0" y="0"/>
                                      <a:ext cx="5943600" cy="4519295"/>
                                    </a:xfrm>
                                    <a:prstGeom prst="rect">
                                      <a:avLst/>
                                    </a:prstGeom>
                                  </pic:spPr>
                                </pic:pic>
                              </a:graphicData>
                            </a:graphic>
                          </wp:inline>
                        </w:drawing>
                      </w:r>
                    </w:p>
                    <w:p w14:paraId="146B732D" w14:textId="26AD4507" w:rsidR="009F0487" w:rsidRPr="00105BE1" w:rsidRDefault="009F0487" w:rsidP="000329EA">
                      <w:pPr>
                        <w:pStyle w:val="Caption"/>
                        <w:jc w:val="both"/>
                        <w:rPr>
                          <w:rFonts w:ascii="Times New Roman" w:hAnsi="Times New Roman" w:cs="Times New Roman"/>
                          <w:i w:val="0"/>
                          <w:color w:val="000000" w:themeColor="text1"/>
                          <w:sz w:val="24"/>
                          <w:szCs w:val="24"/>
                        </w:rPr>
                      </w:pPr>
                      <w:r w:rsidRPr="00105BE1">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6</w:t>
                      </w:r>
                      <w:r w:rsidRPr="00105BE1">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The LDDM performs as well as the RNM in capturing empirical behavior and neurophysiological data during perceptual decision-making.</w:t>
                      </w:r>
                      <w:r w:rsidRPr="00DF2612">
                        <w:rPr>
                          <w:rFonts w:ascii="Times New Roman" w:hAnsi="Times New Roman" w:cs="Times New Roman"/>
                          <w:i w:val="0"/>
                          <w:color w:val="000000" w:themeColor="text1"/>
                          <w:sz w:val="24"/>
                          <w:szCs w:val="24"/>
                        </w:rPr>
                        <w:t xml:space="preserve"> </w:t>
                      </w:r>
                      <w:r w:rsidRPr="00105BE1">
                        <w:rPr>
                          <w:rFonts w:ascii="Times New Roman" w:hAnsi="Times New Roman" w:cs="Times New Roman"/>
                          <w:b/>
                          <w:i w:val="0"/>
                          <w:color w:val="000000" w:themeColor="text1"/>
                          <w:sz w:val="24"/>
                          <w:szCs w:val="24"/>
                        </w:rPr>
                        <w:t>A</w:t>
                      </w:r>
                      <w:r w:rsidRPr="00105BE1">
                        <w:rPr>
                          <w:rFonts w:ascii="Times New Roman" w:hAnsi="Times New Roman" w:cs="Times New Roman"/>
                          <w:i w:val="0"/>
                          <w:color w:val="000000" w:themeColor="text1"/>
                          <w:sz w:val="24"/>
                          <w:szCs w:val="24"/>
                        </w:rPr>
                        <w:t>. Model predicted RT distributions fit to behavioral data. Predicted RT distribution (lines) match the histogram of empirical RT distribution (bars), with correct and error trials separate</w:t>
                      </w:r>
                      <w:r>
                        <w:rPr>
                          <w:rFonts w:ascii="Times New Roman" w:hAnsi="Times New Roman" w:cs="Times New Roman"/>
                          <w:i w:val="0"/>
                          <w:color w:val="000000" w:themeColor="text1"/>
                          <w:sz w:val="24"/>
                          <w:szCs w:val="24"/>
                        </w:rPr>
                        <w:t>ly</w:t>
                      </w:r>
                      <w:r w:rsidRPr="00105BE1">
                        <w:rPr>
                          <w:rFonts w:ascii="Times New Roman" w:hAnsi="Times New Roman" w:cs="Times New Roman"/>
                          <w:i w:val="0"/>
                          <w:color w:val="000000" w:themeColor="text1"/>
                          <w:sz w:val="24"/>
                          <w:szCs w:val="24"/>
                        </w:rPr>
                        <w:t xml:space="preserve"> (indicated by color) across levels of input strength (% coherence). </w:t>
                      </w:r>
                      <w:r w:rsidRPr="00105BE1">
                        <w:rPr>
                          <w:rFonts w:ascii="Times New Roman" w:hAnsi="Times New Roman" w:cs="Times New Roman"/>
                          <w:b/>
                          <w:i w:val="0"/>
                          <w:color w:val="000000" w:themeColor="text1"/>
                          <w:sz w:val="24"/>
                          <w:szCs w:val="24"/>
                        </w:rPr>
                        <w:t>B</w:t>
                      </w:r>
                      <w:r w:rsidRPr="00105BE1">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fitting results of the LDDM and the original RNM (upper-right inset) visualized in </w:t>
                      </w:r>
                      <w:r w:rsidRPr="000B437B">
                        <w:rPr>
                          <w:rFonts w:ascii="Times New Roman" w:hAnsi="Times New Roman" w:cs="Times New Roman"/>
                          <w:i w:val="0"/>
                          <w:color w:val="000000" w:themeColor="text1"/>
                          <w:sz w:val="24"/>
                          <w:szCs w:val="24"/>
                        </w:rPr>
                        <w:t>Q</w:t>
                      </w:r>
                      <w:del w:id="340" w:author="Bo Shen" w:date="2022-11-28T13:49:00Z">
                        <w:r w:rsidRPr="000B437B" w:rsidDel="00662EFE">
                          <w:rPr>
                            <w:rFonts w:ascii="Times New Roman" w:hAnsi="Times New Roman" w:cs="Times New Roman"/>
                            <w:i w:val="0"/>
                            <w:color w:val="000000" w:themeColor="text1"/>
                            <w:sz w:val="24"/>
                            <w:szCs w:val="24"/>
                          </w:rPr>
                          <w:delText>-Q plot</w:delText>
                        </w:r>
                        <w:r w:rsidDel="00662EFE">
                          <w:rPr>
                            <w:rFonts w:ascii="Times New Roman" w:hAnsi="Times New Roman" w:cs="Times New Roman"/>
                            <w:i w:val="0"/>
                            <w:color w:val="000000" w:themeColor="text1"/>
                            <w:sz w:val="24"/>
                            <w:szCs w:val="24"/>
                          </w:rPr>
                          <w:delText>s</w:delText>
                        </w:r>
                      </w:del>
                      <w:ins w:id="341" w:author="Bo Shen" w:date="2022-11-28T13:49:00Z">
                        <w:r>
                          <w:rPr>
                            <w:rFonts w:ascii="Times New Roman" w:hAnsi="Times New Roman" w:cs="Times New Roman"/>
                            <w:i w:val="0"/>
                            <w:color w:val="000000" w:themeColor="text1"/>
                            <w:sz w:val="24"/>
                            <w:szCs w:val="24"/>
                          </w:rPr>
                          <w:t>PP</w:t>
                        </w:r>
                      </w:ins>
                      <w:r>
                        <w:rPr>
                          <w:rFonts w:ascii="Times New Roman" w:hAnsi="Times New Roman" w:cs="Times New Roman"/>
                          <w:i w:val="0"/>
                          <w:color w:val="000000" w:themeColor="text1"/>
                          <w:sz w:val="24"/>
                          <w:szCs w:val="24"/>
                        </w:rPr>
                        <w:t>. N</w:t>
                      </w:r>
                      <w:r w:rsidRPr="000B437B">
                        <w:rPr>
                          <w:rFonts w:ascii="Times New Roman" w:hAnsi="Times New Roman" w:cs="Times New Roman"/>
                          <w:i w:val="0"/>
                          <w:color w:val="000000" w:themeColor="text1"/>
                          <w:sz w:val="24"/>
                          <w:szCs w:val="24"/>
                        </w:rPr>
                        <w:t>ine quantiles of RT</w:t>
                      </w:r>
                      <w:r>
                        <w:rPr>
                          <w:rFonts w:ascii="Times New Roman" w:hAnsi="Times New Roman" w:cs="Times New Roman"/>
                          <w:i w:val="0"/>
                          <w:color w:val="000000" w:themeColor="text1"/>
                          <w:sz w:val="24"/>
                          <w:szCs w:val="24"/>
                        </w:rPr>
                        <w:t xml:space="preserve"> under each condition are stacked on the x-axis indicating the correct </w:t>
                      </w:r>
                      <w:r w:rsidRPr="000B437B">
                        <w:rPr>
                          <w:rFonts w:ascii="Times New Roman" w:hAnsi="Times New Roman" w:cs="Times New Roman"/>
                          <w:i w:val="0"/>
                          <w:color w:val="000000" w:themeColor="text1"/>
                          <w:sz w:val="24"/>
                          <w:szCs w:val="24"/>
                        </w:rPr>
                        <w:t>choice proportion</w:t>
                      </w:r>
                      <w:r>
                        <w:rPr>
                          <w:rFonts w:ascii="Times New Roman" w:hAnsi="Times New Roman" w:cs="Times New Roman"/>
                          <w:i w:val="0"/>
                          <w:color w:val="000000" w:themeColor="text1"/>
                          <w:sz w:val="24"/>
                          <w:szCs w:val="24"/>
                        </w:rPr>
                        <w:t xml:space="preserve"> under each input coherence</w:t>
                      </w:r>
                      <w:r w:rsidRPr="000B437B">
                        <w:rPr>
                          <w:rFonts w:ascii="Times New Roman" w:hAnsi="Times New Roman" w:cs="Times New Roman"/>
                          <w:i w:val="0"/>
                          <w:color w:val="000000" w:themeColor="text1"/>
                          <w:sz w:val="24"/>
                          <w:szCs w:val="24"/>
                        </w:rPr>
                        <w:t xml:space="preserve"> (0 - .5 are error trials, shown in red cross; .5 - 1 are correct trials, shown in green cross). </w:t>
                      </w:r>
                      <w:r>
                        <w:rPr>
                          <w:rFonts w:ascii="Times New Roman" w:hAnsi="Times New Roman" w:cs="Times New Roman"/>
                          <w:i w:val="0"/>
                          <w:color w:val="000000" w:themeColor="text1"/>
                          <w:sz w:val="24"/>
                          <w:szCs w:val="24"/>
                        </w:rPr>
                        <w:t xml:space="preserve">LDDM </w:t>
                      </w:r>
                      <w:r w:rsidRPr="000B437B">
                        <w:rPr>
                          <w:rFonts w:ascii="Times New Roman" w:hAnsi="Times New Roman" w:cs="Times New Roman"/>
                          <w:i w:val="0"/>
                          <w:color w:val="000000" w:themeColor="text1"/>
                          <w:sz w:val="24"/>
                          <w:szCs w:val="24"/>
                        </w:rPr>
                        <w:t>Model predicts the choice proportion and the shape of RT distribution</w:t>
                      </w:r>
                      <w:r>
                        <w:rPr>
                          <w:rFonts w:ascii="Times New Roman" w:hAnsi="Times New Roman" w:cs="Times New Roman"/>
                          <w:i w:val="0"/>
                          <w:color w:val="000000" w:themeColor="text1"/>
                          <w:sz w:val="24"/>
                          <w:szCs w:val="24"/>
                        </w:rPr>
                        <w:t xml:space="preserve"> as well as the original RNM</w:t>
                      </w:r>
                      <w:r w:rsidRPr="000B437B">
                        <w:rPr>
                          <w:rFonts w:ascii="Times New Roman" w:hAnsi="Times New Roman" w:cs="Times New Roman"/>
                          <w:i w:val="0"/>
                          <w:color w:val="000000" w:themeColor="text1"/>
                          <w:sz w:val="24"/>
                          <w:szCs w:val="24"/>
                        </w:rPr>
                        <w:t>.</w:t>
                      </w:r>
                      <w:r w:rsidRPr="00105BE1">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C</w:t>
                      </w:r>
                      <w:r w:rsidRPr="00105BE1">
                        <w:rPr>
                          <w:rFonts w:ascii="Times New Roman" w:hAnsi="Times New Roman" w:cs="Times New Roman"/>
                          <w:i w:val="0"/>
                          <w:color w:val="000000" w:themeColor="text1"/>
                          <w:sz w:val="24"/>
                          <w:szCs w:val="24"/>
                        </w:rPr>
                        <w:t>. Model predicted psychometric function</w:t>
                      </w:r>
                      <w:r>
                        <w:rPr>
                          <w:rFonts w:ascii="Times New Roman" w:hAnsi="Times New Roman" w:cs="Times New Roman"/>
                          <w:i w:val="0"/>
                          <w:color w:val="000000" w:themeColor="text1"/>
                          <w:sz w:val="24"/>
                          <w:szCs w:val="24"/>
                        </w:rPr>
                        <w:t xml:space="preserve"> (upper) and</w:t>
                      </w:r>
                      <w:r w:rsidRPr="00522257">
                        <w:rPr>
                          <w:rFonts w:ascii="Times New Roman" w:hAnsi="Times New Roman" w:cs="Times New Roman"/>
                          <w:i w:val="0"/>
                          <w:color w:val="000000" w:themeColor="text1"/>
                          <w:sz w:val="24"/>
                          <w:szCs w:val="24"/>
                        </w:rPr>
                        <w:t xml:space="preserve"> </w:t>
                      </w:r>
                      <w:r w:rsidRPr="00105BE1">
                        <w:rPr>
                          <w:rFonts w:ascii="Times New Roman" w:hAnsi="Times New Roman" w:cs="Times New Roman"/>
                          <w:i w:val="0"/>
                          <w:color w:val="000000" w:themeColor="text1"/>
                          <w:sz w:val="24"/>
                          <w:szCs w:val="24"/>
                        </w:rPr>
                        <w:t>chronometric function</w:t>
                      </w:r>
                      <w:r>
                        <w:rPr>
                          <w:rFonts w:ascii="Times New Roman" w:hAnsi="Times New Roman" w:cs="Times New Roman"/>
                          <w:i w:val="0"/>
                          <w:color w:val="000000" w:themeColor="text1"/>
                          <w:sz w:val="24"/>
                          <w:szCs w:val="24"/>
                        </w:rPr>
                        <w:t xml:space="preserve"> (lower). </w:t>
                      </w:r>
                      <w:r w:rsidRPr="00105BE1">
                        <w:rPr>
                          <w:rFonts w:ascii="Times New Roman" w:hAnsi="Times New Roman" w:cs="Times New Roman"/>
                          <w:i w:val="0"/>
                          <w:color w:val="000000" w:themeColor="text1"/>
                          <w:sz w:val="24"/>
                          <w:szCs w:val="24"/>
                        </w:rPr>
                        <w:t>Choice accuracy aggregated by input strength (lines) fit well to the empirical data (cross</w:t>
                      </w:r>
                      <w:r>
                        <w:rPr>
                          <w:rFonts w:ascii="Times New Roman" w:hAnsi="Times New Roman" w:cs="Times New Roman"/>
                          <w:i w:val="0"/>
                          <w:color w:val="000000" w:themeColor="text1"/>
                          <w:sz w:val="24"/>
                          <w:szCs w:val="24"/>
                        </w:rPr>
                        <w:t>es).</w:t>
                      </w:r>
                      <w:r w:rsidRPr="00105BE1">
                        <w:rPr>
                          <w:rFonts w:ascii="Times New Roman" w:hAnsi="Times New Roman" w:cs="Times New Roman"/>
                          <w:i w:val="0"/>
                          <w:color w:val="000000" w:themeColor="text1"/>
                          <w:sz w:val="24"/>
                          <w:szCs w:val="24"/>
                        </w:rPr>
                        <w:t xml:space="preserve"> The predicted RT aggregated by input strength for correct (solid line) and error (dashed line) trials capture well the RT for correct (filled dots) and error (empty dots) trials in empirical data. </w:t>
                      </w:r>
                      <w:r w:rsidRPr="00105BE1">
                        <w:rPr>
                          <w:rFonts w:ascii="Times New Roman" w:hAnsi="Times New Roman" w:cs="Times New Roman"/>
                          <w:b/>
                          <w:i w:val="0"/>
                          <w:color w:val="000000" w:themeColor="text1"/>
                          <w:sz w:val="24"/>
                          <w:szCs w:val="24"/>
                        </w:rPr>
                        <w:t>D</w:t>
                      </w:r>
                      <w:r w:rsidRPr="00105BE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b</w:t>
                      </w:r>
                      <w:r w:rsidRPr="00105BE1">
                        <w:rPr>
                          <w:rFonts w:ascii="Times New Roman" w:hAnsi="Times New Roman" w:cs="Times New Roman"/>
                          <w:i w:val="0"/>
                          <w:color w:val="000000" w:themeColor="text1"/>
                          <w:sz w:val="24"/>
                          <w:szCs w:val="24"/>
                        </w:rPr>
                        <w:t>est</w:t>
                      </w:r>
                      <w:r>
                        <w:rPr>
                          <w:rFonts w:ascii="Times New Roman" w:hAnsi="Times New Roman" w:cs="Times New Roman"/>
                          <w:i w:val="0"/>
                          <w:color w:val="000000" w:themeColor="text1"/>
                          <w:sz w:val="24"/>
                          <w:szCs w:val="24"/>
                        </w:rPr>
                        <w:t>-</w:t>
                      </w:r>
                      <w:r w:rsidRPr="00105BE1">
                        <w:rPr>
                          <w:rFonts w:ascii="Times New Roman" w:hAnsi="Times New Roman" w:cs="Times New Roman"/>
                          <w:i w:val="0"/>
                          <w:color w:val="000000" w:themeColor="text1"/>
                          <w:sz w:val="24"/>
                          <w:szCs w:val="24"/>
                        </w:rPr>
                        <w:t>fit</w:t>
                      </w:r>
                      <w:r>
                        <w:rPr>
                          <w:rFonts w:ascii="Times New Roman" w:hAnsi="Times New Roman" w:cs="Times New Roman"/>
                          <w:i w:val="0"/>
                          <w:color w:val="000000" w:themeColor="text1"/>
                          <w:sz w:val="24"/>
                          <w:szCs w:val="24"/>
                        </w:rPr>
                        <w:t>ting</w:t>
                      </w:r>
                      <w:r w:rsidRPr="00105BE1">
                        <w:rPr>
                          <w:rFonts w:ascii="Times New Roman" w:hAnsi="Times New Roman" w:cs="Times New Roman"/>
                          <w:i w:val="0"/>
                          <w:color w:val="000000" w:themeColor="text1"/>
                          <w:sz w:val="24"/>
                          <w:szCs w:val="24"/>
                        </w:rPr>
                        <w:t xml:space="preserve"> model replicate</w:t>
                      </w:r>
                      <w:r>
                        <w:rPr>
                          <w:rFonts w:ascii="Times New Roman" w:hAnsi="Times New Roman" w:cs="Times New Roman"/>
                          <w:i w:val="0"/>
                          <w:color w:val="000000" w:themeColor="text1"/>
                          <w:sz w:val="24"/>
                          <w:szCs w:val="24"/>
                        </w:rPr>
                        <w:t>s the</w:t>
                      </w:r>
                      <w:r w:rsidRPr="00105BE1">
                        <w:rPr>
                          <w:rFonts w:ascii="Times New Roman" w:hAnsi="Times New Roman" w:cs="Times New Roman"/>
                          <w:i w:val="0"/>
                          <w:color w:val="000000" w:themeColor="text1"/>
                          <w:sz w:val="24"/>
                          <w:szCs w:val="24"/>
                        </w:rPr>
                        <w:t xml:space="preserve"> neural dynamic features of the recorded neural activity. </w:t>
                      </w:r>
                      <w:r w:rsidRPr="00105BE1">
                        <w:rPr>
                          <w:rFonts w:ascii="Times New Roman" w:hAnsi="Times New Roman" w:cs="Times New Roman"/>
                          <w:color w:val="000000" w:themeColor="text1"/>
                          <w:sz w:val="24"/>
                          <w:szCs w:val="24"/>
                        </w:rPr>
                        <w:t>R</w:t>
                      </w:r>
                      <w:r w:rsidRPr="00105BE1">
                        <w:rPr>
                          <w:rFonts w:ascii="Times New Roman" w:hAnsi="Times New Roman" w:cs="Times New Roman"/>
                          <w:i w:val="0"/>
                          <w:color w:val="000000" w:themeColor="text1"/>
                          <w:sz w:val="24"/>
                          <w:szCs w:val="24"/>
                        </w:rPr>
                        <w:t xml:space="preserve"> unit activities aligned to the onset of stimulus inputs</w:t>
                      </w:r>
                      <w:r>
                        <w:rPr>
                          <w:rFonts w:ascii="Times New Roman" w:hAnsi="Times New Roman" w:cs="Times New Roman"/>
                          <w:i w:val="0"/>
                          <w:color w:val="000000" w:themeColor="text1"/>
                          <w:sz w:val="24"/>
                          <w:szCs w:val="24"/>
                        </w:rPr>
                        <w:t xml:space="preserve"> (left) and</w:t>
                      </w:r>
                      <w:r w:rsidRPr="00105BE1">
                        <w:rPr>
                          <w:rFonts w:ascii="Times New Roman" w:hAnsi="Times New Roman" w:cs="Times New Roman"/>
                          <w:i w:val="0"/>
                          <w:color w:val="000000" w:themeColor="text1"/>
                          <w:sz w:val="24"/>
                          <w:szCs w:val="24"/>
                        </w:rPr>
                        <w:t xml:space="preserve"> aligned to the time of model decision</w:t>
                      </w:r>
                      <w:r>
                        <w:rPr>
                          <w:rFonts w:ascii="Times New Roman" w:hAnsi="Times New Roman" w:cs="Times New Roman"/>
                          <w:i w:val="0"/>
                          <w:color w:val="000000" w:themeColor="text1"/>
                          <w:sz w:val="24"/>
                          <w:szCs w:val="24"/>
                        </w:rPr>
                        <w:t xml:space="preserve"> (right)</w:t>
                      </w:r>
                      <w:r w:rsidRPr="00105BE1">
                        <w:rPr>
                          <w:rFonts w:ascii="Times New Roman" w:hAnsi="Times New Roman" w:cs="Times New Roman"/>
                          <w:i w:val="0"/>
                          <w:color w:val="000000" w:themeColor="text1"/>
                          <w:sz w:val="24"/>
                          <w:szCs w:val="24"/>
                        </w:rPr>
                        <w:t xml:space="preserve"> replicate the stereotyped ramping dynamics of units associated with the chosen side (solid lines) and suppression of units associated with the unchosen side (dashed lines) under different levels of input strength.</w:t>
                      </w:r>
                      <w:r>
                        <w:rPr>
                          <w:rFonts w:ascii="Times New Roman" w:hAnsi="Times New Roman" w:cs="Times New Roman"/>
                          <w:i w:val="0"/>
                          <w:color w:val="000000" w:themeColor="text1"/>
                          <w:sz w:val="24"/>
                          <w:szCs w:val="24"/>
                        </w:rPr>
                        <w:t xml:space="preserve"> </w:t>
                      </w:r>
                      <w:r w:rsidRPr="00105BE1">
                        <w:rPr>
                          <w:rFonts w:ascii="Times New Roman" w:hAnsi="Times New Roman" w:cs="Times New Roman"/>
                          <w:b/>
                          <w:i w:val="0"/>
                          <w:color w:val="000000" w:themeColor="text1"/>
                          <w:sz w:val="24"/>
                          <w:szCs w:val="24"/>
                        </w:rPr>
                        <w:t>E.</w:t>
                      </w:r>
                      <w:r w:rsidRPr="00105BE1">
                        <w:rPr>
                          <w:rFonts w:ascii="Times New Roman" w:hAnsi="Times New Roman" w:cs="Times New Roman"/>
                          <w:i w:val="0"/>
                          <w:color w:val="000000" w:themeColor="text1"/>
                          <w:sz w:val="24"/>
                          <w:szCs w:val="24"/>
                        </w:rPr>
                        <w:t xml:space="preserve"> Effect of input strength on </w:t>
                      </w:r>
                      <w:proofErr w:type="gramStart"/>
                      <w:r w:rsidRPr="00105BE1">
                        <w:rPr>
                          <w:rFonts w:ascii="Times New Roman" w:hAnsi="Times New Roman" w:cs="Times New Roman"/>
                          <w:i w:val="0"/>
                          <w:color w:val="000000" w:themeColor="text1"/>
                          <w:sz w:val="24"/>
                          <w:szCs w:val="24"/>
                        </w:rPr>
                        <w:t>early stage</w:t>
                      </w:r>
                      <w:proofErr w:type="gramEnd"/>
                      <w:r w:rsidRPr="00105BE1">
                        <w:rPr>
                          <w:rFonts w:ascii="Times New Roman" w:hAnsi="Times New Roman" w:cs="Times New Roman"/>
                          <w:i w:val="0"/>
                          <w:color w:val="000000" w:themeColor="text1"/>
                          <w:sz w:val="24"/>
                          <w:szCs w:val="24"/>
                        </w:rPr>
                        <w:t xml:space="preserve"> model activity shortly after stimulus onset, at times indicated by arrows </w:t>
                      </w:r>
                      <w:r w:rsidRPr="00105BE1">
                        <w:rPr>
                          <w:rFonts w:ascii="Times New Roman" w:hAnsi="Times New Roman" w:cs="Times New Roman"/>
                          <w:b/>
                          <w:i w:val="0"/>
                          <w:color w:val="000000" w:themeColor="text1"/>
                          <w:sz w:val="24"/>
                          <w:szCs w:val="24"/>
                        </w:rPr>
                        <w:t>a</w:t>
                      </w:r>
                      <w:r w:rsidRPr="00105BE1">
                        <w:rPr>
                          <w:rFonts w:ascii="Times New Roman" w:hAnsi="Times New Roman" w:cs="Times New Roman"/>
                          <w:i w:val="0"/>
                          <w:color w:val="000000" w:themeColor="text1"/>
                          <w:sz w:val="24"/>
                          <w:szCs w:val="24"/>
                        </w:rPr>
                        <w:t xml:space="preserve"> (chosen side) and </w:t>
                      </w:r>
                      <w:r w:rsidRPr="00105BE1">
                        <w:rPr>
                          <w:rFonts w:ascii="Times New Roman" w:hAnsi="Times New Roman" w:cs="Times New Roman"/>
                          <w:b/>
                          <w:i w:val="0"/>
                          <w:color w:val="000000" w:themeColor="text1"/>
                          <w:sz w:val="24"/>
                          <w:szCs w:val="24"/>
                        </w:rPr>
                        <w:t>b</w:t>
                      </w:r>
                      <w:r w:rsidRPr="00105BE1">
                        <w:rPr>
                          <w:rFonts w:ascii="Times New Roman" w:hAnsi="Times New Roman" w:cs="Times New Roman"/>
                          <w:i w:val="0"/>
                          <w:color w:val="000000" w:themeColor="text1"/>
                          <w:sz w:val="24"/>
                          <w:szCs w:val="24"/>
                        </w:rPr>
                        <w:t xml:space="preserve"> (unchosen side). Consistent with empirical findings, the activity associated with chosen and unchosen options linearly increase and decrease with input strength. </w:t>
                      </w:r>
                      <w:r w:rsidRPr="00105BE1">
                        <w:rPr>
                          <w:rFonts w:ascii="Times New Roman" w:hAnsi="Times New Roman" w:cs="Times New Roman"/>
                          <w:b/>
                          <w:i w:val="0"/>
                          <w:color w:val="000000" w:themeColor="text1"/>
                          <w:sz w:val="24"/>
                          <w:szCs w:val="24"/>
                        </w:rPr>
                        <w:t>F.</w:t>
                      </w:r>
                      <w:r w:rsidRPr="00105BE1">
                        <w:rPr>
                          <w:rFonts w:ascii="Times New Roman" w:hAnsi="Times New Roman" w:cs="Times New Roman"/>
                          <w:i w:val="0"/>
                          <w:color w:val="000000" w:themeColor="text1"/>
                          <w:sz w:val="24"/>
                          <w:szCs w:val="24"/>
                        </w:rPr>
                        <w:t xml:space="preserve"> Effect of input strength on </w:t>
                      </w:r>
                      <w:proofErr w:type="gramStart"/>
                      <w:r w:rsidRPr="00105BE1">
                        <w:rPr>
                          <w:rFonts w:ascii="Times New Roman" w:hAnsi="Times New Roman" w:cs="Times New Roman"/>
                          <w:i w:val="0"/>
                          <w:color w:val="000000" w:themeColor="text1"/>
                          <w:sz w:val="24"/>
                          <w:szCs w:val="24"/>
                        </w:rPr>
                        <w:t>late stage</w:t>
                      </w:r>
                      <w:proofErr w:type="gramEnd"/>
                      <w:r w:rsidRPr="00105BE1">
                        <w:rPr>
                          <w:rFonts w:ascii="Times New Roman" w:hAnsi="Times New Roman" w:cs="Times New Roman"/>
                          <w:i w:val="0"/>
                          <w:color w:val="000000" w:themeColor="text1"/>
                          <w:sz w:val="24"/>
                          <w:szCs w:val="24"/>
                        </w:rPr>
                        <w:t xml:space="preserve"> model activity shortly before model choic</w:t>
                      </w:r>
                      <w:r>
                        <w:rPr>
                          <w:rFonts w:ascii="Times New Roman" w:hAnsi="Times New Roman" w:cs="Times New Roman"/>
                          <w:i w:val="0"/>
                          <w:color w:val="000000" w:themeColor="text1"/>
                          <w:sz w:val="24"/>
                          <w:szCs w:val="24"/>
                        </w:rPr>
                        <w:t>e</w:t>
                      </w:r>
                      <w:r w:rsidRPr="00105BE1">
                        <w:rPr>
                          <w:rFonts w:ascii="Times New Roman" w:hAnsi="Times New Roman" w:cs="Times New Roman"/>
                          <w:i w:val="0"/>
                          <w:color w:val="000000" w:themeColor="text1"/>
                          <w:sz w:val="24"/>
                          <w:szCs w:val="24"/>
                        </w:rPr>
                        <w:t xml:space="preserve">, at times indicated by arrows </w:t>
                      </w:r>
                      <w:r w:rsidRPr="00105BE1">
                        <w:rPr>
                          <w:rFonts w:ascii="Times New Roman" w:hAnsi="Times New Roman" w:cs="Times New Roman"/>
                          <w:b/>
                          <w:i w:val="0"/>
                          <w:color w:val="000000" w:themeColor="text1"/>
                          <w:sz w:val="24"/>
                          <w:szCs w:val="24"/>
                        </w:rPr>
                        <w:t>c</w:t>
                      </w:r>
                      <w:r w:rsidRPr="00105BE1">
                        <w:rPr>
                          <w:rFonts w:ascii="Times New Roman" w:hAnsi="Times New Roman" w:cs="Times New Roman"/>
                          <w:i w:val="0"/>
                          <w:color w:val="000000" w:themeColor="text1"/>
                          <w:sz w:val="24"/>
                          <w:szCs w:val="24"/>
                        </w:rPr>
                        <w:t xml:space="preserve"> and </w:t>
                      </w:r>
                      <w:r w:rsidRPr="00105BE1">
                        <w:rPr>
                          <w:rFonts w:ascii="Times New Roman" w:hAnsi="Times New Roman" w:cs="Times New Roman"/>
                          <w:b/>
                          <w:i w:val="0"/>
                          <w:color w:val="000000" w:themeColor="text1"/>
                          <w:sz w:val="24"/>
                          <w:szCs w:val="24"/>
                        </w:rPr>
                        <w:t>d</w:t>
                      </w:r>
                      <w:r w:rsidRPr="00105BE1">
                        <w:rPr>
                          <w:rFonts w:ascii="Times New Roman" w:hAnsi="Times New Roman" w:cs="Times New Roman"/>
                          <w:i w:val="0"/>
                          <w:color w:val="000000" w:themeColor="text1"/>
                          <w:sz w:val="24"/>
                          <w:szCs w:val="24"/>
                        </w:rPr>
                        <w:t xml:space="preserve">. Consistent with empirical findings, chosen unit activity reaches a common decision bound and show little input dependence, while unchosen activity remains suppressed by input strength. Empirical and behavioral and neural dataset from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Roitman &amp; Shadlen (2002)</w:t>
                      </w:r>
                      <w:r>
                        <w:rPr>
                          <w:rFonts w:ascii="Times New Roman" w:hAnsi="Times New Roman" w:cs="Times New Roman"/>
                          <w:i w:val="0"/>
                          <w:color w:val="000000" w:themeColor="text1"/>
                          <w:sz w:val="24"/>
                          <w:szCs w:val="24"/>
                        </w:rPr>
                        <w:fldChar w:fldCharType="end"/>
                      </w:r>
                      <w:r w:rsidRPr="00105BE1">
                        <w:rPr>
                          <w:rFonts w:ascii="Times New Roman" w:hAnsi="Times New Roman" w:cs="Times New Roman"/>
                          <w:i w:val="0"/>
                          <w:color w:val="000000" w:themeColor="text1"/>
                          <w:sz w:val="24"/>
                          <w:szCs w:val="24"/>
                        </w:rPr>
                        <w:t>.</w:t>
                      </w:r>
                    </w:p>
                    <w:p w14:paraId="64B105F1" w14:textId="77777777" w:rsidR="009F0487" w:rsidRPr="00256221" w:rsidRDefault="009F0487" w:rsidP="000329EA"/>
                  </w:txbxContent>
                </v:textbox>
              </v:shape>
            </w:pict>
          </mc:Fallback>
        </mc:AlternateContent>
      </w:r>
    </w:p>
    <w:p w14:paraId="3165E412" w14:textId="50BEE095" w:rsidR="001C68D2" w:rsidRPr="0060258A" w:rsidRDefault="001C68D2" w:rsidP="00886C3F">
      <w:pPr>
        <w:spacing w:line="480" w:lineRule="auto"/>
        <w:jc w:val="both"/>
        <w:rPr>
          <w:rFonts w:ascii="Times New Roman" w:hAnsi="Times New Roman" w:cs="Times New Roman"/>
          <w:color w:val="000000" w:themeColor="text1"/>
        </w:rPr>
      </w:pPr>
    </w:p>
    <w:p w14:paraId="3EC8D0A3" w14:textId="7AF3630C" w:rsidR="000329EA" w:rsidRPr="0060258A" w:rsidRDefault="000329EA">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14:paraId="27F80F83" w14:textId="77777777" w:rsidR="00737325" w:rsidRDefault="00E36B40">
      <w:pPr>
        <w:rPr>
          <w:ins w:id="342" w:author="Bo Shen" w:date="2023-01-27T09:48:00Z"/>
          <w:rFonts w:ascii="Times New Roman" w:hAnsi="Times New Roman" w:cs="Times New Roman"/>
          <w:i/>
          <w:color w:val="000000" w:themeColor="text1"/>
        </w:rPr>
      </w:pPr>
      <w:r>
        <w:rPr>
          <w:noProof/>
          <w:lang w:eastAsia="en-US"/>
        </w:rPr>
        <w:lastRenderedPageBreak/>
        <mc:AlternateContent>
          <mc:Choice Requires="wps">
            <w:drawing>
              <wp:anchor distT="0" distB="0" distL="114300" distR="114300" simplePos="0" relativeHeight="251676672" behindDoc="0" locked="0" layoutInCell="1" allowOverlap="1" wp14:anchorId="20522978" wp14:editId="50917B3F">
                <wp:simplePos x="0" y="0"/>
                <wp:positionH relativeFrom="column">
                  <wp:posOffset>-508000</wp:posOffset>
                </wp:positionH>
                <wp:positionV relativeFrom="paragraph">
                  <wp:posOffset>-234168</wp:posOffset>
                </wp:positionV>
                <wp:extent cx="7049386" cy="6142892"/>
                <wp:effectExtent l="0" t="0" r="12065" b="17145"/>
                <wp:wrapNone/>
                <wp:docPr id="2" name="Text Box 2"/>
                <wp:cNvGraphicFramePr/>
                <a:graphic xmlns:a="http://schemas.openxmlformats.org/drawingml/2006/main">
                  <a:graphicData uri="http://schemas.microsoft.com/office/word/2010/wordprocessingShape">
                    <wps:wsp>
                      <wps:cNvSpPr txBox="1"/>
                      <wps:spPr>
                        <a:xfrm>
                          <a:off x="0" y="0"/>
                          <a:ext cx="7049386" cy="6142892"/>
                        </a:xfrm>
                        <a:prstGeom prst="rect">
                          <a:avLst/>
                        </a:prstGeom>
                        <a:solidFill>
                          <a:schemeClr val="lt1"/>
                        </a:solidFill>
                        <a:ln w="6350">
                          <a:solidFill>
                            <a:prstClr val="black"/>
                          </a:solidFill>
                        </a:ln>
                      </wps:spPr>
                      <wps:txbx>
                        <w:txbxContent>
                          <w:p w14:paraId="1103B9BA" w14:textId="6D8589B0" w:rsidR="00E36B40" w:rsidRDefault="00CA42B8" w:rsidP="00E36B40">
                            <w:pPr>
                              <w:spacing w:line="480" w:lineRule="auto"/>
                              <w:jc w:val="center"/>
                              <w:rPr>
                                <w:rFonts w:ascii="Times New Roman" w:hAnsi="Times New Roman" w:cs="Times New Roman"/>
                                <w:b/>
                              </w:rPr>
                            </w:pPr>
                            <w:ins w:id="343"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9"/>
                                            <a:stretch>
                                              <a:fillRect/>
                                            </a:stretch>
                                          </pic:blipFill>
                                          <pic:spPr>
                                            <a:xfrm>
                                              <a:off x="0" y="0"/>
                                              <a:ext cx="6859905" cy="4408170"/>
                                            </a:xfrm>
                                            <a:prstGeom prst="rect">
                                              <a:avLst/>
                                            </a:prstGeom>
                                          </pic:spPr>
                                        </pic:pic>
                                      </a:graphicData>
                                    </a:graphic>
                                  </wp:inline>
                                </w:drawing>
                              </w:r>
                            </w:ins>
                          </w:p>
                          <w:p w14:paraId="56F8CAF8" w14:textId="02823341" w:rsidR="00E36B40" w:rsidRPr="00054B32" w:rsidRDefault="00E36B40" w:rsidP="00E36B40">
                            <w:pPr>
                              <w:jc w:val="both"/>
                              <w:rPr>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344" w:author="Bo Shen" w:date="2023-01-26T17:14:00Z">
                              <w:r w:rsidR="00AA6167">
                                <w:rPr>
                                  <w:rFonts w:ascii="Times New Roman" w:hAnsi="Times New Roman" w:cs="Times New Roman" w:hint="eastAsia"/>
                                </w:rPr>
                                <w:t>The</w:t>
                              </w:r>
                              <w:r w:rsidR="00AA6167">
                                <w:rPr>
                                  <w:rFonts w:ascii="Times New Roman" w:hAnsi="Times New Roman" w:cs="Times New Roman"/>
                                </w:rPr>
                                <w:t xml:space="preserve"> g</w:t>
                              </w:r>
                            </w:ins>
                            <w:ins w:id="345" w:author="Bo Shen" w:date="2023-01-26T16:42:00Z">
                              <w:r w:rsidR="00CA42B8">
                                <w:rPr>
                                  <w:rFonts w:ascii="Times New Roman" w:hAnsi="Times New Roman" w:cs="Times New Roman"/>
                                </w:rPr>
                                <w:t xml:space="preserve">oodness of fitting of LDDM to </w:t>
                              </w:r>
                            </w:ins>
                            <w:ins w:id="346" w:author="Bo Shen" w:date="2023-01-26T16:41:00Z">
                              <w:r w:rsidR="00CA42B8">
                                <w:rPr>
                                  <w:rFonts w:ascii="Times New Roman" w:hAnsi="Times New Roman" w:cs="Times New Roman"/>
                                </w:rPr>
                                <w:t xml:space="preserve">Roitman &amp; </w:t>
                              </w:r>
                              <w:proofErr w:type="spellStart"/>
                              <w:r w:rsidR="00CA42B8">
                                <w:rPr>
                                  <w:rFonts w:ascii="Times New Roman" w:hAnsi="Times New Roman" w:cs="Times New Roman"/>
                                </w:rPr>
                                <w:t>Shadlen’s</w:t>
                              </w:r>
                              <w:proofErr w:type="spellEnd"/>
                              <w:r w:rsidR="00CA42B8">
                                <w:rPr>
                                  <w:rFonts w:ascii="Times New Roman" w:hAnsi="Times New Roman" w:cs="Times New Roman"/>
                                </w:rPr>
                                <w:t xml:space="preserve"> (2002) data</w:t>
                              </w:r>
                            </w:ins>
                            <w:ins w:id="347" w:author="Bo Shen" w:date="2023-01-26T16:42:00Z">
                              <w:r w:rsidR="00CA42B8">
                                <w:rPr>
                                  <w:rFonts w:ascii="Times New Roman" w:hAnsi="Times New Roman" w:cs="Times New Roman"/>
                                </w:rPr>
                                <w:t xml:space="preserve"> </w:t>
                              </w:r>
                            </w:ins>
                            <w:ins w:id="348" w:author="Bo Shen" w:date="2023-01-26T16:43:00Z">
                              <w:r w:rsidR="00CA42B8">
                                <w:rPr>
                                  <w:rFonts w:ascii="Times New Roman" w:hAnsi="Times New Roman" w:cs="Times New Roman"/>
                                </w:rPr>
                                <w:t>over</w:t>
                              </w:r>
                            </w:ins>
                            <w:ins w:id="349" w:author="Bo Shen" w:date="2023-01-26T16:42:00Z">
                              <w:r w:rsidR="00CA42B8">
                                <w:rPr>
                                  <w:rFonts w:ascii="Times New Roman" w:hAnsi="Times New Roman" w:cs="Times New Roman"/>
                                </w:rPr>
                                <w:t xml:space="preserve"> </w:t>
                              </w:r>
                            </w:ins>
                            <w:ins w:id="350" w:author="Bo Shen" w:date="2023-01-26T17:14:00Z">
                              <w:r w:rsidR="00AA6167">
                                <w:rPr>
                                  <w:rFonts w:ascii="Times New Roman" w:hAnsi="Times New Roman" w:cs="Times New Roman"/>
                                </w:rPr>
                                <w:t>the</w:t>
                              </w:r>
                            </w:ins>
                            <w:ins w:id="351" w:author="Bo Shen" w:date="2023-01-26T16:43:00Z">
                              <w:r w:rsidR="00CA42B8">
                                <w:rPr>
                                  <w:rFonts w:ascii="Times New Roman" w:hAnsi="Times New Roman" w:cs="Times New Roman"/>
                                </w:rPr>
                                <w:t xml:space="preserve"> regimes</w:t>
                              </w:r>
                            </w:ins>
                            <w:ins w:id="352" w:author="Bo Shen" w:date="2023-01-26T16:44:00Z">
                              <w:r w:rsidR="00CA42B8">
                                <w:rPr>
                                  <w:rFonts w:ascii="Times New Roman" w:hAnsi="Times New Roman" w:cs="Times New Roman"/>
                                </w:rPr>
                                <w:t xml:space="preserve"> of</w:t>
                              </w:r>
                            </w:ins>
                            <w:ins w:id="353" w:author="Bo Shen" w:date="2023-01-26T16:43:00Z">
                              <w:r w:rsidR="00CA42B8">
                                <w:rPr>
                                  <w:rFonts w:ascii="Times New Roman" w:hAnsi="Times New Roman" w:cs="Times New Roman"/>
                                </w:rPr>
                                <w:t xml:space="preserve"> </w:t>
                              </w:r>
                            </w:ins>
                            <w:ins w:id="354" w:author="Bo Shen" w:date="2023-01-26T16:44:00Z">
                              <w:r w:rsidR="00CA42B8">
                                <w:rPr>
                                  <w:rFonts w:ascii="Times New Roman" w:hAnsi="Times New Roman" w:cs="Times New Roman"/>
                                </w:rPr>
                                <w:t xml:space="preserve">the seven </w:t>
                              </w:r>
                            </w:ins>
                            <w:ins w:id="355" w:author="Bo Shen" w:date="2023-01-26T16:43:00Z">
                              <w:r w:rsidR="00CA42B8">
                                <w:rPr>
                                  <w:rFonts w:ascii="Times New Roman" w:hAnsi="Times New Roman" w:cs="Times New Roman"/>
                                </w:rPr>
                                <w:t>free parameters</w:t>
                              </w:r>
                            </w:ins>
                            <w:ins w:id="356" w:author="Bo Shen" w:date="2023-01-26T16:44:00Z">
                              <w:r w:rsidR="00CA42B8">
                                <w:rPr>
                                  <w:rFonts w:ascii="Times New Roman" w:hAnsi="Times New Roman" w:cs="Times New Roman"/>
                                </w:rPr>
                                <w:t>.</w:t>
                              </w:r>
                            </w:ins>
                            <w:ins w:id="357" w:author="Bo Shen" w:date="2023-01-26T16:45:00Z">
                              <w:r w:rsidR="00CA42B8">
                                <w:rPr>
                                  <w:rFonts w:ascii="Times New Roman" w:hAnsi="Times New Roman" w:cs="Times New Roman"/>
                                </w:rPr>
                                <w:t xml:space="preserve"> </w:t>
                              </w:r>
                            </w:ins>
                            <w:ins w:id="358" w:author="Bo Shen" w:date="2023-01-26T16:54:00Z">
                              <w:r w:rsidR="00860C8C">
                                <w:rPr>
                                  <w:rFonts w:ascii="Times New Roman" w:hAnsi="Times New Roman" w:cs="Times New Roman"/>
                                </w:rPr>
                                <w:t>Each two p</w:t>
                              </w:r>
                            </w:ins>
                            <w:ins w:id="359" w:author="Bo Shen" w:date="2023-01-26T16:53:00Z">
                              <w:r w:rsidR="00860C8C">
                                <w:rPr>
                                  <w:rFonts w:ascii="Times New Roman" w:hAnsi="Times New Roman" w:cs="Times New Roman"/>
                                </w:rPr>
                                <w:t xml:space="preserve">arameters </w:t>
                              </w:r>
                            </w:ins>
                            <w:ins w:id="360" w:author="Bo Shen" w:date="2023-01-26T16:54:00Z">
                              <w:r w:rsidR="00860C8C">
                                <w:rPr>
                                  <w:rFonts w:ascii="Times New Roman" w:hAnsi="Times New Roman" w:cs="Times New Roman"/>
                                </w:rPr>
                                <w:t>were</w:t>
                              </w:r>
                            </w:ins>
                            <w:ins w:id="361" w:author="Bo Shen" w:date="2023-01-26T16:53:00Z">
                              <w:r w:rsidR="00860C8C">
                                <w:rPr>
                                  <w:rFonts w:ascii="Times New Roman" w:hAnsi="Times New Roman" w:cs="Times New Roman"/>
                                </w:rPr>
                                <w:t xml:space="preserve"> paired</w:t>
                              </w:r>
                              <w:r w:rsidR="00860C8C">
                                <w:rPr>
                                  <w:rFonts w:ascii="Times New Roman" w:hAnsi="Times New Roman" w:cs="Times New Roman"/>
                                </w:rPr>
                                <w:t xml:space="preserve"> to show the log-likelihood space</w:t>
                              </w:r>
                            </w:ins>
                            <w:ins w:id="362" w:author="Bo Shen" w:date="2023-01-26T16:54:00Z">
                              <w:r w:rsidR="00860C8C">
                                <w:rPr>
                                  <w:rFonts w:ascii="Times New Roman" w:hAnsi="Times New Roman" w:cs="Times New Roman"/>
                                </w:rPr>
                                <w:t xml:space="preserve">, with </w:t>
                              </w:r>
                            </w:ins>
                            <w:ins w:id="363" w:author="Bo Shen" w:date="2023-01-26T16:53:00Z">
                              <w:r w:rsidR="00860C8C">
                                <w:rPr>
                                  <w:rFonts w:ascii="Times New Roman" w:hAnsi="Times New Roman" w:cs="Times New Roman"/>
                                </w:rPr>
                                <w:t>other parameters se</w:t>
                              </w:r>
                            </w:ins>
                            <w:ins w:id="364" w:author="Bo Shen" w:date="2023-01-26T16:54:00Z">
                              <w:r w:rsidR="00860C8C">
                                <w:rPr>
                                  <w:rFonts w:ascii="Times New Roman" w:hAnsi="Times New Roman" w:cs="Times New Roman"/>
                                </w:rPr>
                                <w:t xml:space="preserve">t as </w:t>
                              </w:r>
                            </w:ins>
                            <w:ins w:id="365" w:author="Bo Shen" w:date="2023-01-26T17:20:00Z">
                              <w:r w:rsidR="00FB1566">
                                <w:rPr>
                                  <w:rFonts w:ascii="Times New Roman" w:hAnsi="Times New Roman" w:cs="Times New Roman"/>
                                </w:rPr>
                                <w:t xml:space="preserve">the </w:t>
                              </w:r>
                            </w:ins>
                            <w:ins w:id="366" w:author="Bo Shen" w:date="2023-01-26T16:54:00Z">
                              <w:r w:rsidR="00860C8C">
                                <w:rPr>
                                  <w:rFonts w:ascii="Times New Roman" w:hAnsi="Times New Roman" w:cs="Times New Roman" w:hint="eastAsia"/>
                                </w:rPr>
                                <w:t>b</w:t>
                              </w:r>
                              <w:r w:rsidR="00860C8C">
                                <w:rPr>
                                  <w:rFonts w:ascii="Times New Roman" w:hAnsi="Times New Roman" w:cs="Times New Roman"/>
                                </w:rPr>
                                <w:t xml:space="preserve">est-fitted values. </w:t>
                              </w:r>
                            </w:ins>
                            <w:ins w:id="367" w:author="Bo Shen" w:date="2023-01-26T16:47:00Z">
                              <w:r w:rsidR="002D4911">
                                <w:rPr>
                                  <w:rFonts w:ascii="Times New Roman" w:hAnsi="Times New Roman" w:cs="Times New Roman"/>
                                </w:rPr>
                                <w:t>The contour lines indicate the isolines of log</w:t>
                              </w:r>
                            </w:ins>
                            <w:ins w:id="368" w:author="Bo Shen" w:date="2023-01-26T16:48:00Z">
                              <w:r w:rsidR="002D4911">
                                <w:rPr>
                                  <w:rFonts w:ascii="Times New Roman" w:hAnsi="Times New Roman" w:cs="Times New Roman"/>
                                </w:rPr>
                                <w:t>-</w:t>
                              </w:r>
                            </w:ins>
                            <w:ins w:id="369" w:author="Bo Shen" w:date="2023-01-26T16:47:00Z">
                              <w:r w:rsidR="002D4911">
                                <w:rPr>
                                  <w:rFonts w:ascii="Times New Roman" w:hAnsi="Times New Roman" w:cs="Times New Roman"/>
                                </w:rPr>
                                <w:t xml:space="preserve">likelihood, with the colors indicating </w:t>
                              </w:r>
                            </w:ins>
                            <w:ins w:id="370" w:author="Bo Shen" w:date="2023-01-26T16:55:00Z">
                              <w:r w:rsidR="00860C8C">
                                <w:rPr>
                                  <w:rFonts w:ascii="Times New Roman" w:hAnsi="Times New Roman" w:cs="Times New Roman"/>
                                </w:rPr>
                                <w:t>its</w:t>
                              </w:r>
                            </w:ins>
                            <w:ins w:id="371" w:author="Bo Shen" w:date="2023-01-26T16:47:00Z">
                              <w:r w:rsidR="002D4911">
                                <w:rPr>
                                  <w:rFonts w:ascii="Times New Roman" w:hAnsi="Times New Roman" w:cs="Times New Roman"/>
                                </w:rPr>
                                <w:t xml:space="preserve"> value</w:t>
                              </w:r>
                            </w:ins>
                            <w:ins w:id="372" w:author="Bo Shen" w:date="2023-01-26T16:56:00Z">
                              <w:r w:rsidR="00DA5A6B">
                                <w:rPr>
                                  <w:rFonts w:ascii="Times New Roman" w:hAnsi="Times New Roman" w:cs="Times New Roman"/>
                                </w:rPr>
                                <w:t xml:space="preserve"> and the red cross indicating the maximized log-likelihood</w:t>
                              </w:r>
                            </w:ins>
                            <w:ins w:id="373" w:author="Bo Shen" w:date="2023-01-26T16:47:00Z">
                              <w:r w:rsidR="002D4911">
                                <w:rPr>
                                  <w:rFonts w:ascii="Times New Roman" w:hAnsi="Times New Roman" w:cs="Times New Roman"/>
                                </w:rPr>
                                <w:t>.</w:t>
                              </w:r>
                            </w:ins>
                            <w:ins w:id="374" w:author="Bo Shen" w:date="2023-01-26T17:20:00Z">
                              <w:r w:rsidR="00FB1566">
                                <w:rPr>
                                  <w:rFonts w:ascii="Times New Roman" w:hAnsi="Times New Roman" w:cs="Times New Roman"/>
                                </w:rPr>
                                <w:t xml:space="preserve"> </w:t>
                              </w:r>
                            </w:ins>
                            <w:ins w:id="375" w:author="Bo Shen" w:date="2023-01-26T17:22:00Z">
                              <w:r w:rsidR="009324FA">
                                <w:rPr>
                                  <w:rFonts w:ascii="Times New Roman" w:hAnsi="Times New Roman" w:cs="Times New Roman"/>
                                </w:rPr>
                                <w:t xml:space="preserve">The spaces of log-likelihood showed </w:t>
                              </w:r>
                            </w:ins>
                            <w:ins w:id="376" w:author="Bo Shen" w:date="2023-01-27T09:18:00Z">
                              <w:r w:rsidR="008604B0">
                                <w:rPr>
                                  <w:rFonts w:ascii="Times New Roman" w:hAnsi="Times New Roman" w:cs="Times New Roman" w:hint="eastAsia"/>
                                </w:rPr>
                                <w:t>smoothed</w:t>
                              </w:r>
                              <w:r w:rsidR="008604B0">
                                <w:rPr>
                                  <w:rFonts w:ascii="Times New Roman" w:hAnsi="Times New Roman" w:cs="Times New Roman"/>
                                </w:rPr>
                                <w:t xml:space="preserve"> and single-point of maximum </w:t>
                              </w:r>
                            </w:ins>
                            <w:ins w:id="377" w:author="Bo Shen" w:date="2023-01-27T09:19:00Z">
                              <w:r w:rsidR="008604B0">
                                <w:rPr>
                                  <w:rFonts w:ascii="Times New Roman" w:hAnsi="Times New Roman" w:cs="Times New Roman"/>
                                </w:rPr>
                                <w:t>topography</w:t>
                              </w:r>
                            </w:ins>
                            <w:ins w:id="378" w:author="Bo Shen" w:date="2023-01-27T09:18:00Z">
                              <w:r w:rsidR="008604B0">
                                <w:rPr>
                                  <w:rFonts w:ascii="Times New Roman" w:hAnsi="Times New Roman" w:cs="Times New Roman"/>
                                </w:rPr>
                                <w:t>.</w:t>
                              </w:r>
                            </w:ins>
                            <w:ins w:id="379" w:author="Bo Shen" w:date="2023-01-26T17:21:00Z">
                              <w:r w:rsidR="009324FA">
                                <w:rPr>
                                  <w:rFonts w:ascii="Times New Roman" w:hAnsi="Times New Roman" w:cs="Times New Roman"/>
                                </w:rPr>
                                <w:t xml:space="preserve"> </w:t>
                              </w:r>
                            </w:ins>
                            <w:ins w:id="380" w:author="Bo Shen" w:date="2023-01-26T16:43:00Z">
                              <w:r w:rsidR="00CA42B8" w:rsidRPr="00AA6167">
                                <w:rPr>
                                  <w:rFonts w:ascii="Times New Roman" w:hAnsi="Times New Roman" w:cs="Times New Roman"/>
                                  <w:b/>
                                  <w:bCs/>
                                  <w:rPrChange w:id="381" w:author="Bo Shen" w:date="2023-01-26T17:15:00Z">
                                    <w:rPr>
                                      <w:rFonts w:ascii="Times New Roman" w:hAnsi="Times New Roman" w:cs="Times New Roman"/>
                                    </w:rPr>
                                  </w:rPrChange>
                                </w:rPr>
                                <w:t>A.</w:t>
                              </w:r>
                            </w:ins>
                            <w:ins w:id="382" w:author="Bo Shen" w:date="2023-01-26T16:48:00Z">
                              <w:r w:rsidR="002D4911">
                                <w:rPr>
                                  <w:rFonts w:ascii="Times New Roman" w:hAnsi="Times New Roman" w:cs="Times New Roman"/>
                                </w:rPr>
                                <w:t xml:space="preserve"> </w:t>
                              </w:r>
                            </w:ins>
                            <w:ins w:id="383" w:author="Bo Shen" w:date="2023-01-26T16:55:00Z">
                              <w:r w:rsidR="00860C8C">
                                <w:rPr>
                                  <w:rFonts w:ascii="Times New Roman" w:hAnsi="Times New Roman" w:cs="Times New Roman"/>
                                </w:rPr>
                                <w:t>T</w:t>
                              </w:r>
                            </w:ins>
                            <w:ins w:id="384" w:author="Bo Shen" w:date="2023-01-26T16:53:00Z">
                              <w:r w:rsidR="00860C8C">
                                <w:rPr>
                                  <w:rFonts w:ascii="Times New Roman" w:hAnsi="Times New Roman" w:cs="Times New Roman"/>
                                </w:rPr>
                                <w:t xml:space="preserve">he connection weights parameters </w:t>
                              </w:r>
                            </w:ins>
                            <m:oMath>
                              <m:r>
                                <w:ins w:id="385" w:author="Bo Shen" w:date="2023-01-26T16:55:00Z">
                                  <w:rPr>
                                    <w:rFonts w:ascii="Cambria Math" w:hAnsi="Cambria Math" w:cs="Times New Roman"/>
                                  </w:rPr>
                                  <m:t>α</m:t>
                                </w:ins>
                              </m:r>
                            </m:oMath>
                            <w:ins w:id="386" w:author="Bo Shen" w:date="2023-01-26T16:55:00Z">
                              <w:r w:rsidR="00860C8C">
                                <w:rPr>
                                  <w:rFonts w:ascii="Times New Roman" w:hAnsi="Times New Roman" w:cs="Times New Roman"/>
                                </w:rPr>
                                <w:t xml:space="preserve"> </w:t>
                              </w:r>
                            </w:ins>
                            <w:ins w:id="387" w:author="Bo Shen" w:date="2023-01-26T16:53:00Z">
                              <w:r w:rsidR="00860C8C">
                                <w:rPr>
                                  <w:rFonts w:ascii="Times New Roman" w:hAnsi="Times New Roman" w:cs="Times New Roman"/>
                                </w:rPr>
                                <w:t xml:space="preserve">and </w:t>
                              </w:r>
                            </w:ins>
                            <m:oMath>
                              <m:r>
                                <w:ins w:id="388" w:author="Bo Shen" w:date="2023-01-26T16:56:00Z">
                                  <w:rPr>
                                    <w:rFonts w:ascii="Cambria Math" w:hAnsi="Cambria Math" w:cs="Times New Roman"/>
                                  </w:rPr>
                                  <m:t xml:space="preserve">β </m:t>
                                </w:ins>
                              </m:r>
                            </m:oMath>
                            <w:ins w:id="389" w:author="Bo Shen" w:date="2023-01-26T17:17:00Z">
                              <w:r w:rsidR="00403EA6">
                                <w:rPr>
                                  <w:rFonts w:ascii="Times New Roman" w:hAnsi="Times New Roman" w:cs="Times New Roman"/>
                                </w:rPr>
                                <w:t>were paired</w:t>
                              </w:r>
                            </w:ins>
                            <w:ins w:id="390" w:author="Bo Shen" w:date="2023-01-27T09:23:00Z">
                              <w:r w:rsidR="00D560CF">
                                <w:rPr>
                                  <w:rFonts w:ascii="Times New Roman" w:hAnsi="Times New Roman" w:cs="Times New Roman"/>
                                </w:rPr>
                                <w:t xml:space="preserve"> since</w:t>
                              </w:r>
                            </w:ins>
                            <w:ins w:id="391" w:author="Bo Shen" w:date="2023-01-26T17:16:00Z">
                              <w:r w:rsidR="00403EA6">
                                <w:rPr>
                                  <w:rFonts w:ascii="Times New Roman" w:hAnsi="Times New Roman" w:cs="Times New Roman"/>
                                </w:rPr>
                                <w:t xml:space="preserve"> </w:t>
                              </w:r>
                            </w:ins>
                            <w:ins w:id="392" w:author="Bo Shen" w:date="2023-01-26T17:17:00Z">
                              <w:r w:rsidR="00403EA6">
                                <w:rPr>
                                  <w:rFonts w:ascii="Times New Roman" w:hAnsi="Times New Roman" w:cs="Times New Roman"/>
                                </w:rPr>
                                <w:t xml:space="preserve">both of them control the ramping-up speed of the competition dynamics. </w:t>
                              </w:r>
                            </w:ins>
                            <w:ins w:id="393" w:author="Bo Shen" w:date="2023-01-26T17:01:00Z">
                              <w:r w:rsidR="00E87C66" w:rsidRPr="008604B0">
                                <w:rPr>
                                  <w:rFonts w:ascii="Times New Roman" w:hAnsi="Times New Roman" w:cs="Times New Roman"/>
                                  <w:b/>
                                  <w:bCs/>
                                  <w:rPrChange w:id="394" w:author="Bo Shen" w:date="2023-01-27T09:20:00Z">
                                    <w:rPr>
                                      <w:rFonts w:ascii="Times New Roman" w:hAnsi="Times New Roman" w:cs="Times New Roman"/>
                                    </w:rPr>
                                  </w:rPrChange>
                                </w:rPr>
                                <w:t>B.</w:t>
                              </w:r>
                              <w:r w:rsidR="00E87C66">
                                <w:rPr>
                                  <w:rFonts w:ascii="Times New Roman" w:hAnsi="Times New Roman" w:cs="Times New Roman"/>
                                </w:rPr>
                                <w:t xml:space="preserve"> The magnitude of white noise </w:t>
                              </w:r>
                            </w:ins>
                            <w:ins w:id="395" w:author="Bo Shen" w:date="2023-01-26T17:02:00Z">
                              <w:r w:rsidR="00E87C66">
                                <w:rPr>
                                  <w:rFonts w:ascii="Times New Roman" w:hAnsi="Times New Roman" w:cs="Times New Roman"/>
                                </w:rPr>
                                <w:t>(</w:t>
                              </w:r>
                            </w:ins>
                            <m:oMath>
                              <m:r>
                                <w:ins w:id="396" w:author="Bo Shen" w:date="2023-01-26T17:12:00Z">
                                  <w:rPr>
                                    <w:rFonts w:ascii="Cambria Math" w:hAnsi="Cambria Math" w:cs="Times New Roman"/>
                                  </w:rPr>
                                  <m:t>σ</m:t>
                                </w:ins>
                              </m:r>
                            </m:oMath>
                            <w:ins w:id="397" w:author="Bo Shen" w:date="2023-01-26T17:02:00Z">
                              <w:r w:rsidR="00E87C66">
                                <w:rPr>
                                  <w:rFonts w:ascii="Times New Roman" w:hAnsi="Times New Roman" w:cs="Times New Roman"/>
                                </w:rPr>
                                <w:t>) was paired with the magnitude of inputs (</w:t>
                              </w:r>
                              <w:r w:rsidR="00E87C66" w:rsidRPr="00AA6167">
                                <w:rPr>
                                  <w:rFonts w:ascii="Times New Roman" w:hAnsi="Times New Roman" w:cs="Times New Roman"/>
                                  <w:i/>
                                  <w:iCs/>
                                  <w:rPrChange w:id="398" w:author="Bo Shen" w:date="2023-01-26T17:12:00Z">
                                    <w:rPr>
                                      <w:rFonts w:ascii="Times New Roman" w:hAnsi="Times New Roman" w:cs="Times New Roman"/>
                                    </w:rPr>
                                  </w:rPrChange>
                                </w:rPr>
                                <w:t>S</w:t>
                              </w:r>
                              <w:r w:rsidR="00E87C66">
                                <w:rPr>
                                  <w:rFonts w:ascii="Times New Roman" w:hAnsi="Times New Roman" w:cs="Times New Roman"/>
                                </w:rPr>
                                <w:t>)</w:t>
                              </w:r>
                            </w:ins>
                            <w:ins w:id="399" w:author="Bo Shen" w:date="2023-01-27T09:24:00Z">
                              <w:r w:rsidR="00D560CF">
                                <w:rPr>
                                  <w:rFonts w:ascii="Times New Roman" w:hAnsi="Times New Roman" w:cs="Times New Roman"/>
                                </w:rPr>
                                <w:t xml:space="preserve"> since these two parameters control the signal to noise ratio. </w:t>
                              </w:r>
                              <w:r w:rsidR="00D560CF" w:rsidRPr="001C58BB">
                                <w:rPr>
                                  <w:rFonts w:ascii="Times New Roman" w:hAnsi="Times New Roman" w:cs="Times New Roman"/>
                                  <w:b/>
                                  <w:bCs/>
                                  <w:rPrChange w:id="400" w:author="Bo Shen" w:date="2023-01-27T09:33:00Z">
                                    <w:rPr>
                                      <w:rFonts w:ascii="Times New Roman" w:hAnsi="Times New Roman" w:cs="Times New Roman"/>
                                    </w:rPr>
                                  </w:rPrChange>
                                </w:rPr>
                                <w:t>C-E.</w:t>
                              </w:r>
                              <w:r w:rsidR="00D560CF">
                                <w:rPr>
                                  <w:rFonts w:ascii="Times New Roman" w:hAnsi="Times New Roman" w:cs="Times New Roman"/>
                                </w:rPr>
                                <w:t xml:space="preserve"> </w:t>
                              </w:r>
                            </w:ins>
                            <w:ins w:id="401" w:author="Bo Shen" w:date="2023-01-27T09:25:00Z">
                              <w:r w:rsidR="00D560CF">
                                <w:rPr>
                                  <w:rFonts w:ascii="Times New Roman" w:hAnsi="Times New Roman" w:cs="Times New Roman"/>
                                </w:rPr>
                                <w:t>The time constants of the three units were paired.</w:t>
                              </w:r>
                            </w:ins>
                            <w:ins w:id="402" w:author="Bo Shen" w:date="2023-01-26T17:12:00Z">
                              <w:r w:rsidR="00AA6167">
                                <w:rPr>
                                  <w:rFonts w:ascii="Times New Roman" w:hAnsi="Times New Roman" w:cs="Times New Roman"/>
                                </w:rPr>
                                <w:t xml:space="preserve"> </w:t>
                              </w:r>
                            </w:ins>
                            <w:ins w:id="403" w:author="Bo Shen" w:date="2023-01-27T09:06:00Z">
                              <w:r w:rsidR="009C2B1A">
                                <w:rPr>
                                  <w:rFonts w:ascii="Times New Roman" w:hAnsi="Times New Roman" w:cs="Times New Roman"/>
                                </w:rPr>
                                <w:t xml:space="preserve"> </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0522978" id="Text Box 2" o:spid="_x0000_s1034" type="#_x0000_t202" style="position:absolute;margin-left:-40pt;margin-top:-18.45pt;width:555.05pt;height:483.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" fillcolor="white [3201]" strokeweight=".5pt">
                <v:textbox>
                  <w:txbxContent>
                    <w:p w14:paraId="1103B9BA" w14:textId="6D8589B0" w:rsidR="00E36B40" w:rsidRDefault="00CA42B8" w:rsidP="00E36B40">
                      <w:pPr>
                        <w:spacing w:line="480" w:lineRule="auto"/>
                        <w:jc w:val="center"/>
                        <w:rPr>
                          <w:rFonts w:ascii="Times New Roman" w:hAnsi="Times New Roman" w:cs="Times New Roman"/>
                          <w:b/>
                        </w:rPr>
                      </w:pPr>
                      <w:ins w:id="404"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9"/>
                                      <a:stretch>
                                        <a:fillRect/>
                                      </a:stretch>
                                    </pic:blipFill>
                                    <pic:spPr>
                                      <a:xfrm>
                                        <a:off x="0" y="0"/>
                                        <a:ext cx="6859905" cy="4408170"/>
                                      </a:xfrm>
                                      <a:prstGeom prst="rect">
                                        <a:avLst/>
                                      </a:prstGeom>
                                    </pic:spPr>
                                  </pic:pic>
                                </a:graphicData>
                              </a:graphic>
                            </wp:inline>
                          </w:drawing>
                        </w:r>
                      </w:ins>
                    </w:p>
                    <w:p w14:paraId="56F8CAF8" w14:textId="02823341" w:rsidR="00E36B40" w:rsidRPr="00054B32" w:rsidRDefault="00E36B40" w:rsidP="00E36B40">
                      <w:pPr>
                        <w:jc w:val="both"/>
                        <w:rPr>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405" w:author="Bo Shen" w:date="2023-01-26T17:14:00Z">
                        <w:r w:rsidR="00AA6167">
                          <w:rPr>
                            <w:rFonts w:ascii="Times New Roman" w:hAnsi="Times New Roman" w:cs="Times New Roman" w:hint="eastAsia"/>
                          </w:rPr>
                          <w:t>The</w:t>
                        </w:r>
                        <w:r w:rsidR="00AA6167">
                          <w:rPr>
                            <w:rFonts w:ascii="Times New Roman" w:hAnsi="Times New Roman" w:cs="Times New Roman"/>
                          </w:rPr>
                          <w:t xml:space="preserve"> g</w:t>
                        </w:r>
                      </w:ins>
                      <w:ins w:id="406" w:author="Bo Shen" w:date="2023-01-26T16:42:00Z">
                        <w:r w:rsidR="00CA42B8">
                          <w:rPr>
                            <w:rFonts w:ascii="Times New Roman" w:hAnsi="Times New Roman" w:cs="Times New Roman"/>
                          </w:rPr>
                          <w:t xml:space="preserve">oodness of fitting of LDDM to </w:t>
                        </w:r>
                      </w:ins>
                      <w:ins w:id="407" w:author="Bo Shen" w:date="2023-01-26T16:41:00Z">
                        <w:r w:rsidR="00CA42B8">
                          <w:rPr>
                            <w:rFonts w:ascii="Times New Roman" w:hAnsi="Times New Roman" w:cs="Times New Roman"/>
                          </w:rPr>
                          <w:t xml:space="preserve">Roitman &amp; </w:t>
                        </w:r>
                        <w:proofErr w:type="spellStart"/>
                        <w:r w:rsidR="00CA42B8">
                          <w:rPr>
                            <w:rFonts w:ascii="Times New Roman" w:hAnsi="Times New Roman" w:cs="Times New Roman"/>
                          </w:rPr>
                          <w:t>Shadlen’s</w:t>
                        </w:r>
                        <w:proofErr w:type="spellEnd"/>
                        <w:r w:rsidR="00CA42B8">
                          <w:rPr>
                            <w:rFonts w:ascii="Times New Roman" w:hAnsi="Times New Roman" w:cs="Times New Roman"/>
                          </w:rPr>
                          <w:t xml:space="preserve"> (2002) data</w:t>
                        </w:r>
                      </w:ins>
                      <w:ins w:id="408" w:author="Bo Shen" w:date="2023-01-26T16:42:00Z">
                        <w:r w:rsidR="00CA42B8">
                          <w:rPr>
                            <w:rFonts w:ascii="Times New Roman" w:hAnsi="Times New Roman" w:cs="Times New Roman"/>
                          </w:rPr>
                          <w:t xml:space="preserve"> </w:t>
                        </w:r>
                      </w:ins>
                      <w:ins w:id="409" w:author="Bo Shen" w:date="2023-01-26T16:43:00Z">
                        <w:r w:rsidR="00CA42B8">
                          <w:rPr>
                            <w:rFonts w:ascii="Times New Roman" w:hAnsi="Times New Roman" w:cs="Times New Roman"/>
                          </w:rPr>
                          <w:t>over</w:t>
                        </w:r>
                      </w:ins>
                      <w:ins w:id="410" w:author="Bo Shen" w:date="2023-01-26T16:42:00Z">
                        <w:r w:rsidR="00CA42B8">
                          <w:rPr>
                            <w:rFonts w:ascii="Times New Roman" w:hAnsi="Times New Roman" w:cs="Times New Roman"/>
                          </w:rPr>
                          <w:t xml:space="preserve"> </w:t>
                        </w:r>
                      </w:ins>
                      <w:ins w:id="411" w:author="Bo Shen" w:date="2023-01-26T17:14:00Z">
                        <w:r w:rsidR="00AA6167">
                          <w:rPr>
                            <w:rFonts w:ascii="Times New Roman" w:hAnsi="Times New Roman" w:cs="Times New Roman"/>
                          </w:rPr>
                          <w:t>the</w:t>
                        </w:r>
                      </w:ins>
                      <w:ins w:id="412" w:author="Bo Shen" w:date="2023-01-26T16:43:00Z">
                        <w:r w:rsidR="00CA42B8">
                          <w:rPr>
                            <w:rFonts w:ascii="Times New Roman" w:hAnsi="Times New Roman" w:cs="Times New Roman"/>
                          </w:rPr>
                          <w:t xml:space="preserve"> regimes</w:t>
                        </w:r>
                      </w:ins>
                      <w:ins w:id="413" w:author="Bo Shen" w:date="2023-01-26T16:44:00Z">
                        <w:r w:rsidR="00CA42B8">
                          <w:rPr>
                            <w:rFonts w:ascii="Times New Roman" w:hAnsi="Times New Roman" w:cs="Times New Roman"/>
                          </w:rPr>
                          <w:t xml:space="preserve"> of</w:t>
                        </w:r>
                      </w:ins>
                      <w:ins w:id="414" w:author="Bo Shen" w:date="2023-01-26T16:43:00Z">
                        <w:r w:rsidR="00CA42B8">
                          <w:rPr>
                            <w:rFonts w:ascii="Times New Roman" w:hAnsi="Times New Roman" w:cs="Times New Roman"/>
                          </w:rPr>
                          <w:t xml:space="preserve"> </w:t>
                        </w:r>
                      </w:ins>
                      <w:ins w:id="415" w:author="Bo Shen" w:date="2023-01-26T16:44:00Z">
                        <w:r w:rsidR="00CA42B8">
                          <w:rPr>
                            <w:rFonts w:ascii="Times New Roman" w:hAnsi="Times New Roman" w:cs="Times New Roman"/>
                          </w:rPr>
                          <w:t xml:space="preserve">the seven </w:t>
                        </w:r>
                      </w:ins>
                      <w:ins w:id="416" w:author="Bo Shen" w:date="2023-01-26T16:43:00Z">
                        <w:r w:rsidR="00CA42B8">
                          <w:rPr>
                            <w:rFonts w:ascii="Times New Roman" w:hAnsi="Times New Roman" w:cs="Times New Roman"/>
                          </w:rPr>
                          <w:t>free parameters</w:t>
                        </w:r>
                      </w:ins>
                      <w:ins w:id="417" w:author="Bo Shen" w:date="2023-01-26T16:44:00Z">
                        <w:r w:rsidR="00CA42B8">
                          <w:rPr>
                            <w:rFonts w:ascii="Times New Roman" w:hAnsi="Times New Roman" w:cs="Times New Roman"/>
                          </w:rPr>
                          <w:t>.</w:t>
                        </w:r>
                      </w:ins>
                      <w:ins w:id="418" w:author="Bo Shen" w:date="2023-01-26T16:45:00Z">
                        <w:r w:rsidR="00CA42B8">
                          <w:rPr>
                            <w:rFonts w:ascii="Times New Roman" w:hAnsi="Times New Roman" w:cs="Times New Roman"/>
                          </w:rPr>
                          <w:t xml:space="preserve"> </w:t>
                        </w:r>
                      </w:ins>
                      <w:ins w:id="419" w:author="Bo Shen" w:date="2023-01-26T16:54:00Z">
                        <w:r w:rsidR="00860C8C">
                          <w:rPr>
                            <w:rFonts w:ascii="Times New Roman" w:hAnsi="Times New Roman" w:cs="Times New Roman"/>
                          </w:rPr>
                          <w:t>Each two p</w:t>
                        </w:r>
                      </w:ins>
                      <w:ins w:id="420" w:author="Bo Shen" w:date="2023-01-26T16:53:00Z">
                        <w:r w:rsidR="00860C8C">
                          <w:rPr>
                            <w:rFonts w:ascii="Times New Roman" w:hAnsi="Times New Roman" w:cs="Times New Roman"/>
                          </w:rPr>
                          <w:t xml:space="preserve">arameters </w:t>
                        </w:r>
                      </w:ins>
                      <w:ins w:id="421" w:author="Bo Shen" w:date="2023-01-26T16:54:00Z">
                        <w:r w:rsidR="00860C8C">
                          <w:rPr>
                            <w:rFonts w:ascii="Times New Roman" w:hAnsi="Times New Roman" w:cs="Times New Roman"/>
                          </w:rPr>
                          <w:t>were</w:t>
                        </w:r>
                      </w:ins>
                      <w:ins w:id="422" w:author="Bo Shen" w:date="2023-01-26T16:53:00Z">
                        <w:r w:rsidR="00860C8C">
                          <w:rPr>
                            <w:rFonts w:ascii="Times New Roman" w:hAnsi="Times New Roman" w:cs="Times New Roman"/>
                          </w:rPr>
                          <w:t xml:space="preserve"> paired</w:t>
                        </w:r>
                        <w:r w:rsidR="00860C8C">
                          <w:rPr>
                            <w:rFonts w:ascii="Times New Roman" w:hAnsi="Times New Roman" w:cs="Times New Roman"/>
                          </w:rPr>
                          <w:t xml:space="preserve"> to show the log-likelihood space</w:t>
                        </w:r>
                      </w:ins>
                      <w:ins w:id="423" w:author="Bo Shen" w:date="2023-01-26T16:54:00Z">
                        <w:r w:rsidR="00860C8C">
                          <w:rPr>
                            <w:rFonts w:ascii="Times New Roman" w:hAnsi="Times New Roman" w:cs="Times New Roman"/>
                          </w:rPr>
                          <w:t xml:space="preserve">, with </w:t>
                        </w:r>
                      </w:ins>
                      <w:ins w:id="424" w:author="Bo Shen" w:date="2023-01-26T16:53:00Z">
                        <w:r w:rsidR="00860C8C">
                          <w:rPr>
                            <w:rFonts w:ascii="Times New Roman" w:hAnsi="Times New Roman" w:cs="Times New Roman"/>
                          </w:rPr>
                          <w:t>other parameters se</w:t>
                        </w:r>
                      </w:ins>
                      <w:ins w:id="425" w:author="Bo Shen" w:date="2023-01-26T16:54:00Z">
                        <w:r w:rsidR="00860C8C">
                          <w:rPr>
                            <w:rFonts w:ascii="Times New Roman" w:hAnsi="Times New Roman" w:cs="Times New Roman"/>
                          </w:rPr>
                          <w:t xml:space="preserve">t as </w:t>
                        </w:r>
                      </w:ins>
                      <w:ins w:id="426" w:author="Bo Shen" w:date="2023-01-26T17:20:00Z">
                        <w:r w:rsidR="00FB1566">
                          <w:rPr>
                            <w:rFonts w:ascii="Times New Roman" w:hAnsi="Times New Roman" w:cs="Times New Roman"/>
                          </w:rPr>
                          <w:t xml:space="preserve">the </w:t>
                        </w:r>
                      </w:ins>
                      <w:ins w:id="427" w:author="Bo Shen" w:date="2023-01-26T16:54:00Z">
                        <w:r w:rsidR="00860C8C">
                          <w:rPr>
                            <w:rFonts w:ascii="Times New Roman" w:hAnsi="Times New Roman" w:cs="Times New Roman" w:hint="eastAsia"/>
                          </w:rPr>
                          <w:t>b</w:t>
                        </w:r>
                        <w:r w:rsidR="00860C8C">
                          <w:rPr>
                            <w:rFonts w:ascii="Times New Roman" w:hAnsi="Times New Roman" w:cs="Times New Roman"/>
                          </w:rPr>
                          <w:t xml:space="preserve">est-fitted values. </w:t>
                        </w:r>
                      </w:ins>
                      <w:ins w:id="428" w:author="Bo Shen" w:date="2023-01-26T16:47:00Z">
                        <w:r w:rsidR="002D4911">
                          <w:rPr>
                            <w:rFonts w:ascii="Times New Roman" w:hAnsi="Times New Roman" w:cs="Times New Roman"/>
                          </w:rPr>
                          <w:t>The contour lines indicate the isolines of log</w:t>
                        </w:r>
                      </w:ins>
                      <w:ins w:id="429" w:author="Bo Shen" w:date="2023-01-26T16:48:00Z">
                        <w:r w:rsidR="002D4911">
                          <w:rPr>
                            <w:rFonts w:ascii="Times New Roman" w:hAnsi="Times New Roman" w:cs="Times New Roman"/>
                          </w:rPr>
                          <w:t>-</w:t>
                        </w:r>
                      </w:ins>
                      <w:ins w:id="430" w:author="Bo Shen" w:date="2023-01-26T16:47:00Z">
                        <w:r w:rsidR="002D4911">
                          <w:rPr>
                            <w:rFonts w:ascii="Times New Roman" w:hAnsi="Times New Roman" w:cs="Times New Roman"/>
                          </w:rPr>
                          <w:t xml:space="preserve">likelihood, with the colors indicating </w:t>
                        </w:r>
                      </w:ins>
                      <w:ins w:id="431" w:author="Bo Shen" w:date="2023-01-26T16:55:00Z">
                        <w:r w:rsidR="00860C8C">
                          <w:rPr>
                            <w:rFonts w:ascii="Times New Roman" w:hAnsi="Times New Roman" w:cs="Times New Roman"/>
                          </w:rPr>
                          <w:t>its</w:t>
                        </w:r>
                      </w:ins>
                      <w:ins w:id="432" w:author="Bo Shen" w:date="2023-01-26T16:47:00Z">
                        <w:r w:rsidR="002D4911">
                          <w:rPr>
                            <w:rFonts w:ascii="Times New Roman" w:hAnsi="Times New Roman" w:cs="Times New Roman"/>
                          </w:rPr>
                          <w:t xml:space="preserve"> value</w:t>
                        </w:r>
                      </w:ins>
                      <w:ins w:id="433" w:author="Bo Shen" w:date="2023-01-26T16:56:00Z">
                        <w:r w:rsidR="00DA5A6B">
                          <w:rPr>
                            <w:rFonts w:ascii="Times New Roman" w:hAnsi="Times New Roman" w:cs="Times New Roman"/>
                          </w:rPr>
                          <w:t xml:space="preserve"> and the red cross indicating the maximized log-likelihood</w:t>
                        </w:r>
                      </w:ins>
                      <w:ins w:id="434" w:author="Bo Shen" w:date="2023-01-26T16:47:00Z">
                        <w:r w:rsidR="002D4911">
                          <w:rPr>
                            <w:rFonts w:ascii="Times New Roman" w:hAnsi="Times New Roman" w:cs="Times New Roman"/>
                          </w:rPr>
                          <w:t>.</w:t>
                        </w:r>
                      </w:ins>
                      <w:ins w:id="435" w:author="Bo Shen" w:date="2023-01-26T17:20:00Z">
                        <w:r w:rsidR="00FB1566">
                          <w:rPr>
                            <w:rFonts w:ascii="Times New Roman" w:hAnsi="Times New Roman" w:cs="Times New Roman"/>
                          </w:rPr>
                          <w:t xml:space="preserve"> </w:t>
                        </w:r>
                      </w:ins>
                      <w:ins w:id="436" w:author="Bo Shen" w:date="2023-01-26T17:22:00Z">
                        <w:r w:rsidR="009324FA">
                          <w:rPr>
                            <w:rFonts w:ascii="Times New Roman" w:hAnsi="Times New Roman" w:cs="Times New Roman"/>
                          </w:rPr>
                          <w:t xml:space="preserve">The spaces of log-likelihood showed </w:t>
                        </w:r>
                      </w:ins>
                      <w:ins w:id="437" w:author="Bo Shen" w:date="2023-01-27T09:18:00Z">
                        <w:r w:rsidR="008604B0">
                          <w:rPr>
                            <w:rFonts w:ascii="Times New Roman" w:hAnsi="Times New Roman" w:cs="Times New Roman" w:hint="eastAsia"/>
                          </w:rPr>
                          <w:t>smoothed</w:t>
                        </w:r>
                        <w:r w:rsidR="008604B0">
                          <w:rPr>
                            <w:rFonts w:ascii="Times New Roman" w:hAnsi="Times New Roman" w:cs="Times New Roman"/>
                          </w:rPr>
                          <w:t xml:space="preserve"> and single-point of maximum </w:t>
                        </w:r>
                      </w:ins>
                      <w:ins w:id="438" w:author="Bo Shen" w:date="2023-01-27T09:19:00Z">
                        <w:r w:rsidR="008604B0">
                          <w:rPr>
                            <w:rFonts w:ascii="Times New Roman" w:hAnsi="Times New Roman" w:cs="Times New Roman"/>
                          </w:rPr>
                          <w:t>topography</w:t>
                        </w:r>
                      </w:ins>
                      <w:ins w:id="439" w:author="Bo Shen" w:date="2023-01-27T09:18:00Z">
                        <w:r w:rsidR="008604B0">
                          <w:rPr>
                            <w:rFonts w:ascii="Times New Roman" w:hAnsi="Times New Roman" w:cs="Times New Roman"/>
                          </w:rPr>
                          <w:t>.</w:t>
                        </w:r>
                      </w:ins>
                      <w:ins w:id="440" w:author="Bo Shen" w:date="2023-01-26T17:21:00Z">
                        <w:r w:rsidR="009324FA">
                          <w:rPr>
                            <w:rFonts w:ascii="Times New Roman" w:hAnsi="Times New Roman" w:cs="Times New Roman"/>
                          </w:rPr>
                          <w:t xml:space="preserve"> </w:t>
                        </w:r>
                      </w:ins>
                      <w:ins w:id="441" w:author="Bo Shen" w:date="2023-01-26T16:43:00Z">
                        <w:r w:rsidR="00CA42B8" w:rsidRPr="00AA6167">
                          <w:rPr>
                            <w:rFonts w:ascii="Times New Roman" w:hAnsi="Times New Roman" w:cs="Times New Roman"/>
                            <w:b/>
                            <w:bCs/>
                            <w:rPrChange w:id="442" w:author="Bo Shen" w:date="2023-01-26T17:15:00Z">
                              <w:rPr>
                                <w:rFonts w:ascii="Times New Roman" w:hAnsi="Times New Roman" w:cs="Times New Roman"/>
                              </w:rPr>
                            </w:rPrChange>
                          </w:rPr>
                          <w:t>A.</w:t>
                        </w:r>
                      </w:ins>
                      <w:ins w:id="443" w:author="Bo Shen" w:date="2023-01-26T16:48:00Z">
                        <w:r w:rsidR="002D4911">
                          <w:rPr>
                            <w:rFonts w:ascii="Times New Roman" w:hAnsi="Times New Roman" w:cs="Times New Roman"/>
                          </w:rPr>
                          <w:t xml:space="preserve"> </w:t>
                        </w:r>
                      </w:ins>
                      <w:ins w:id="444" w:author="Bo Shen" w:date="2023-01-26T16:55:00Z">
                        <w:r w:rsidR="00860C8C">
                          <w:rPr>
                            <w:rFonts w:ascii="Times New Roman" w:hAnsi="Times New Roman" w:cs="Times New Roman"/>
                          </w:rPr>
                          <w:t>T</w:t>
                        </w:r>
                      </w:ins>
                      <w:ins w:id="445" w:author="Bo Shen" w:date="2023-01-26T16:53:00Z">
                        <w:r w:rsidR="00860C8C">
                          <w:rPr>
                            <w:rFonts w:ascii="Times New Roman" w:hAnsi="Times New Roman" w:cs="Times New Roman"/>
                          </w:rPr>
                          <w:t xml:space="preserve">he connection weights parameters </w:t>
                        </w:r>
                      </w:ins>
                      <m:oMath>
                        <m:r>
                          <w:ins w:id="446" w:author="Bo Shen" w:date="2023-01-26T16:55:00Z">
                            <w:rPr>
                              <w:rFonts w:ascii="Cambria Math" w:hAnsi="Cambria Math" w:cs="Times New Roman"/>
                            </w:rPr>
                            <m:t>α</m:t>
                          </w:ins>
                        </m:r>
                      </m:oMath>
                      <w:ins w:id="447" w:author="Bo Shen" w:date="2023-01-26T16:55:00Z">
                        <w:r w:rsidR="00860C8C">
                          <w:rPr>
                            <w:rFonts w:ascii="Times New Roman" w:hAnsi="Times New Roman" w:cs="Times New Roman"/>
                          </w:rPr>
                          <w:t xml:space="preserve"> </w:t>
                        </w:r>
                      </w:ins>
                      <w:ins w:id="448" w:author="Bo Shen" w:date="2023-01-26T16:53:00Z">
                        <w:r w:rsidR="00860C8C">
                          <w:rPr>
                            <w:rFonts w:ascii="Times New Roman" w:hAnsi="Times New Roman" w:cs="Times New Roman"/>
                          </w:rPr>
                          <w:t xml:space="preserve">and </w:t>
                        </w:r>
                      </w:ins>
                      <m:oMath>
                        <m:r>
                          <w:ins w:id="449" w:author="Bo Shen" w:date="2023-01-26T16:56:00Z">
                            <w:rPr>
                              <w:rFonts w:ascii="Cambria Math" w:hAnsi="Cambria Math" w:cs="Times New Roman"/>
                            </w:rPr>
                            <m:t xml:space="preserve">β </m:t>
                          </w:ins>
                        </m:r>
                      </m:oMath>
                      <w:ins w:id="450" w:author="Bo Shen" w:date="2023-01-26T17:17:00Z">
                        <w:r w:rsidR="00403EA6">
                          <w:rPr>
                            <w:rFonts w:ascii="Times New Roman" w:hAnsi="Times New Roman" w:cs="Times New Roman"/>
                          </w:rPr>
                          <w:t>were paired</w:t>
                        </w:r>
                      </w:ins>
                      <w:ins w:id="451" w:author="Bo Shen" w:date="2023-01-27T09:23:00Z">
                        <w:r w:rsidR="00D560CF">
                          <w:rPr>
                            <w:rFonts w:ascii="Times New Roman" w:hAnsi="Times New Roman" w:cs="Times New Roman"/>
                          </w:rPr>
                          <w:t xml:space="preserve"> since</w:t>
                        </w:r>
                      </w:ins>
                      <w:ins w:id="452" w:author="Bo Shen" w:date="2023-01-26T17:16:00Z">
                        <w:r w:rsidR="00403EA6">
                          <w:rPr>
                            <w:rFonts w:ascii="Times New Roman" w:hAnsi="Times New Roman" w:cs="Times New Roman"/>
                          </w:rPr>
                          <w:t xml:space="preserve"> </w:t>
                        </w:r>
                      </w:ins>
                      <w:ins w:id="453" w:author="Bo Shen" w:date="2023-01-26T17:17:00Z">
                        <w:r w:rsidR="00403EA6">
                          <w:rPr>
                            <w:rFonts w:ascii="Times New Roman" w:hAnsi="Times New Roman" w:cs="Times New Roman"/>
                          </w:rPr>
                          <w:t xml:space="preserve">both of them control the ramping-up speed of the competition dynamics. </w:t>
                        </w:r>
                      </w:ins>
                      <w:ins w:id="454" w:author="Bo Shen" w:date="2023-01-26T17:01:00Z">
                        <w:r w:rsidR="00E87C66" w:rsidRPr="008604B0">
                          <w:rPr>
                            <w:rFonts w:ascii="Times New Roman" w:hAnsi="Times New Roman" w:cs="Times New Roman"/>
                            <w:b/>
                            <w:bCs/>
                            <w:rPrChange w:id="455" w:author="Bo Shen" w:date="2023-01-27T09:20:00Z">
                              <w:rPr>
                                <w:rFonts w:ascii="Times New Roman" w:hAnsi="Times New Roman" w:cs="Times New Roman"/>
                              </w:rPr>
                            </w:rPrChange>
                          </w:rPr>
                          <w:t>B.</w:t>
                        </w:r>
                        <w:r w:rsidR="00E87C66">
                          <w:rPr>
                            <w:rFonts w:ascii="Times New Roman" w:hAnsi="Times New Roman" w:cs="Times New Roman"/>
                          </w:rPr>
                          <w:t xml:space="preserve"> The magnitude of white noise </w:t>
                        </w:r>
                      </w:ins>
                      <w:ins w:id="456" w:author="Bo Shen" w:date="2023-01-26T17:02:00Z">
                        <w:r w:rsidR="00E87C66">
                          <w:rPr>
                            <w:rFonts w:ascii="Times New Roman" w:hAnsi="Times New Roman" w:cs="Times New Roman"/>
                          </w:rPr>
                          <w:t>(</w:t>
                        </w:r>
                      </w:ins>
                      <m:oMath>
                        <m:r>
                          <w:ins w:id="457" w:author="Bo Shen" w:date="2023-01-26T17:12:00Z">
                            <w:rPr>
                              <w:rFonts w:ascii="Cambria Math" w:hAnsi="Cambria Math" w:cs="Times New Roman"/>
                            </w:rPr>
                            <m:t>σ</m:t>
                          </w:ins>
                        </m:r>
                      </m:oMath>
                      <w:ins w:id="458" w:author="Bo Shen" w:date="2023-01-26T17:02:00Z">
                        <w:r w:rsidR="00E87C66">
                          <w:rPr>
                            <w:rFonts w:ascii="Times New Roman" w:hAnsi="Times New Roman" w:cs="Times New Roman"/>
                          </w:rPr>
                          <w:t>) was paired with the magnitude of inputs (</w:t>
                        </w:r>
                        <w:r w:rsidR="00E87C66" w:rsidRPr="00AA6167">
                          <w:rPr>
                            <w:rFonts w:ascii="Times New Roman" w:hAnsi="Times New Roman" w:cs="Times New Roman"/>
                            <w:i/>
                            <w:iCs/>
                            <w:rPrChange w:id="459" w:author="Bo Shen" w:date="2023-01-26T17:12:00Z">
                              <w:rPr>
                                <w:rFonts w:ascii="Times New Roman" w:hAnsi="Times New Roman" w:cs="Times New Roman"/>
                              </w:rPr>
                            </w:rPrChange>
                          </w:rPr>
                          <w:t>S</w:t>
                        </w:r>
                        <w:r w:rsidR="00E87C66">
                          <w:rPr>
                            <w:rFonts w:ascii="Times New Roman" w:hAnsi="Times New Roman" w:cs="Times New Roman"/>
                          </w:rPr>
                          <w:t>)</w:t>
                        </w:r>
                      </w:ins>
                      <w:ins w:id="460" w:author="Bo Shen" w:date="2023-01-27T09:24:00Z">
                        <w:r w:rsidR="00D560CF">
                          <w:rPr>
                            <w:rFonts w:ascii="Times New Roman" w:hAnsi="Times New Roman" w:cs="Times New Roman"/>
                          </w:rPr>
                          <w:t xml:space="preserve"> since these two parameters control the signal to noise ratio. </w:t>
                        </w:r>
                        <w:r w:rsidR="00D560CF" w:rsidRPr="001C58BB">
                          <w:rPr>
                            <w:rFonts w:ascii="Times New Roman" w:hAnsi="Times New Roman" w:cs="Times New Roman"/>
                            <w:b/>
                            <w:bCs/>
                            <w:rPrChange w:id="461" w:author="Bo Shen" w:date="2023-01-27T09:33:00Z">
                              <w:rPr>
                                <w:rFonts w:ascii="Times New Roman" w:hAnsi="Times New Roman" w:cs="Times New Roman"/>
                              </w:rPr>
                            </w:rPrChange>
                          </w:rPr>
                          <w:t>C-E.</w:t>
                        </w:r>
                        <w:r w:rsidR="00D560CF">
                          <w:rPr>
                            <w:rFonts w:ascii="Times New Roman" w:hAnsi="Times New Roman" w:cs="Times New Roman"/>
                          </w:rPr>
                          <w:t xml:space="preserve"> </w:t>
                        </w:r>
                      </w:ins>
                      <w:ins w:id="462" w:author="Bo Shen" w:date="2023-01-27T09:25:00Z">
                        <w:r w:rsidR="00D560CF">
                          <w:rPr>
                            <w:rFonts w:ascii="Times New Roman" w:hAnsi="Times New Roman" w:cs="Times New Roman"/>
                          </w:rPr>
                          <w:t>The time constants of the three units were paired.</w:t>
                        </w:r>
                      </w:ins>
                      <w:ins w:id="463" w:author="Bo Shen" w:date="2023-01-26T17:12:00Z">
                        <w:r w:rsidR="00AA6167">
                          <w:rPr>
                            <w:rFonts w:ascii="Times New Roman" w:hAnsi="Times New Roman" w:cs="Times New Roman"/>
                          </w:rPr>
                          <w:t xml:space="preserve"> </w:t>
                        </w:r>
                      </w:ins>
                      <w:ins w:id="464" w:author="Bo Shen" w:date="2023-01-27T09:06:00Z">
                        <w:r w:rsidR="009C2B1A">
                          <w:rPr>
                            <w:rFonts w:ascii="Times New Roman" w:hAnsi="Times New Roman" w:cs="Times New Roman"/>
                          </w:rPr>
                          <w:t xml:space="preserve"> </w:t>
                        </w:r>
                      </w:ins>
                    </w:p>
                  </w:txbxContent>
                </v:textbox>
              </v:shape>
            </w:pict>
          </mc:Fallback>
        </mc:AlternateContent>
      </w:r>
      <w:ins w:id="465" w:author="Bo Shen" w:date="2023-01-26T16:25:00Z">
        <w:r>
          <w:rPr>
            <w:rFonts w:ascii="Times New Roman" w:hAnsi="Times New Roman" w:cs="Times New Roman"/>
            <w:i/>
            <w:color w:val="000000" w:themeColor="text1"/>
          </w:rPr>
          <w:br w:type="page"/>
        </w:r>
      </w:ins>
    </w:p>
    <w:p w14:paraId="7D4DABC7" w14:textId="55168E4F" w:rsidR="00737325" w:rsidRDefault="00737325">
      <w:pPr>
        <w:rPr>
          <w:ins w:id="466" w:author="Bo Shen" w:date="2023-01-27T09:48:00Z"/>
          <w:rFonts w:ascii="Times New Roman" w:hAnsi="Times New Roman" w:cs="Times New Roman"/>
          <w:i/>
          <w:color w:val="000000" w:themeColor="text1"/>
        </w:rPr>
      </w:pPr>
      <w:ins w:id="467" w:author="Bo Shen" w:date="2023-01-27T09:48:00Z">
        <w:r>
          <w:rPr>
            <w:noProof/>
            <w:lang w:eastAsia="en-US"/>
          </w:rPr>
          <w:lastRenderedPageBreak/>
          <mc:AlternateContent>
            <mc:Choice Requires="wps">
              <w:drawing>
                <wp:anchor distT="0" distB="0" distL="114300" distR="114300" simplePos="0" relativeHeight="251680768" behindDoc="0" locked="0" layoutInCell="1" allowOverlap="1" wp14:anchorId="5D5E4171" wp14:editId="23ACCFDE">
                  <wp:simplePos x="0" y="0"/>
                  <wp:positionH relativeFrom="column">
                    <wp:posOffset>-515620</wp:posOffset>
                  </wp:positionH>
                  <wp:positionV relativeFrom="paragraph">
                    <wp:posOffset>7327</wp:posOffset>
                  </wp:positionV>
                  <wp:extent cx="7049386" cy="6142892"/>
                  <wp:effectExtent l="0" t="0" r="12065" b="17145"/>
                  <wp:wrapNone/>
                  <wp:docPr id="41" name="Text Box 41"/>
                  <wp:cNvGraphicFramePr/>
                  <a:graphic xmlns:a="http://schemas.openxmlformats.org/drawingml/2006/main">
                    <a:graphicData uri="http://schemas.microsoft.com/office/word/2010/wordprocessingShape">
                      <wps:wsp>
                        <wps:cNvSpPr txBox="1"/>
                        <wps:spPr>
                          <a:xfrm>
                            <a:off x="0" y="0"/>
                            <a:ext cx="7049386" cy="6142892"/>
                          </a:xfrm>
                          <a:prstGeom prst="rect">
                            <a:avLst/>
                          </a:prstGeom>
                          <a:solidFill>
                            <a:schemeClr val="lt1"/>
                          </a:solidFill>
                          <a:ln w="6350">
                            <a:solidFill>
                              <a:prstClr val="black"/>
                            </a:solidFill>
                          </a:ln>
                        </wps:spPr>
                        <wps:txbx>
                          <w:txbxContent>
                            <w:p w14:paraId="107B4F90" w14:textId="77777777" w:rsidR="00737325" w:rsidRDefault="00737325" w:rsidP="00737325">
                              <w:pPr>
                                <w:spacing w:line="480" w:lineRule="auto"/>
                                <w:jc w:val="center"/>
                                <w:rPr>
                                  <w:rFonts w:ascii="Times New Roman" w:hAnsi="Times New Roman" w:cs="Times New Roman"/>
                                  <w:b/>
                                </w:rPr>
                              </w:pPr>
                              <w:ins w:id="468" w:author="Bo Shen" w:date="2023-01-26T16:40:00Z">
                                <w:r>
                                  <w:rPr>
                                    <w:rFonts w:ascii="Times New Roman" w:hAnsi="Times New Roman" w:cs="Times New Roman"/>
                                    <w:b/>
                                    <w:noProof/>
                                  </w:rPr>
                                  <w:drawing>
                                    <wp:inline distT="0" distB="0" distL="0" distR="0" wp14:anchorId="7C12963F" wp14:editId="701AF42E">
                                      <wp:extent cx="6859905" cy="440817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9"/>
                                              <a:stretch>
                                                <a:fillRect/>
                                              </a:stretch>
                                            </pic:blipFill>
                                            <pic:spPr>
                                              <a:xfrm>
                                                <a:off x="0" y="0"/>
                                                <a:ext cx="6859905" cy="4408170"/>
                                              </a:xfrm>
                                              <a:prstGeom prst="rect">
                                                <a:avLst/>
                                              </a:prstGeom>
                                            </pic:spPr>
                                          </pic:pic>
                                        </a:graphicData>
                                      </a:graphic>
                                    </wp:inline>
                                  </w:drawing>
                                </w:r>
                              </w:ins>
                            </w:p>
                            <w:p w14:paraId="65A80D72" w14:textId="2555EBFF" w:rsidR="00737325" w:rsidRPr="00054B32" w:rsidRDefault="00737325" w:rsidP="00737325">
                              <w:pPr>
                                <w:jc w:val="both"/>
                                <w:rPr>
                                  <w:rFonts w:ascii="Times New Roman" w:hAnsi="Times New Roman" w:cs="Times New Roman"/>
                                </w:rPr>
                              </w:pPr>
                              <w:r>
                                <w:rPr>
                                  <w:rFonts w:ascii="Times New Roman" w:hAnsi="Times New Roman" w:cs="Times New Roman"/>
                                  <w:b/>
                                </w:rPr>
                                <w:t xml:space="preserve">Figure 6-figure supplement </w:t>
                              </w:r>
                              <w:ins w:id="469" w:author="Bo Shen" w:date="2023-01-27T09:49:00Z">
                                <w:r>
                                  <w:rPr>
                                    <w:rFonts w:ascii="Times New Roman" w:hAnsi="Times New Roman" w:cs="Times New Roman"/>
                                    <w:b/>
                                  </w:rPr>
                                  <w:t>2</w:t>
                                </w:r>
                              </w:ins>
                              <w:del w:id="470"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471"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472" w:author="Bo Shen" w:date="2023-01-26T16:42:00Z">
                                <w:r>
                                  <w:rPr>
                                    <w:rFonts w:ascii="Times New Roman" w:hAnsi="Times New Roman" w:cs="Times New Roman"/>
                                  </w:rPr>
                                  <w:t xml:space="preserve">of LDDM </w:t>
                                </w:r>
                              </w:ins>
                              <w:ins w:id="473" w:author="Bo Shen" w:date="2023-01-27T09:49:00Z">
                                <w:r>
                                  <w:rPr>
                                    <w:rFonts w:ascii="Times New Roman" w:hAnsi="Times New Roman" w:cs="Times New Roman"/>
                                  </w:rPr>
                                  <w:t>on the best-fitt</w:t>
                                </w:r>
                              </w:ins>
                              <w:ins w:id="474" w:author="Bo Shen" w:date="2023-01-27T09:50:00Z">
                                <w:r>
                                  <w:rPr>
                                    <w:rFonts w:ascii="Times New Roman" w:hAnsi="Times New Roman" w:cs="Times New Roman"/>
                                  </w:rPr>
                                  <w:t>ed</w:t>
                                </w:r>
                              </w:ins>
                              <w:ins w:id="475" w:author="Bo Shen" w:date="2023-01-27T09:49:00Z">
                                <w:r>
                                  <w:rPr>
                                    <w:rFonts w:ascii="Times New Roman" w:hAnsi="Times New Roman" w:cs="Times New Roman"/>
                                  </w:rPr>
                                  <w:t xml:space="preserve"> parameters </w:t>
                                </w:r>
                              </w:ins>
                              <w:ins w:id="476" w:author="Bo Shen" w:date="2023-01-27T09:50:00Z">
                                <w:r>
                                  <w:rPr>
                                    <w:rFonts w:ascii="Times New Roman" w:hAnsi="Times New Roman" w:cs="Times New Roman"/>
                                  </w:rPr>
                                  <w:t>to</w:t>
                                </w:r>
                              </w:ins>
                              <w:ins w:id="477" w:author="Bo Shen" w:date="2023-01-26T16:42:00Z">
                                <w:r>
                                  <w:rPr>
                                    <w:rFonts w:ascii="Times New Roman" w:hAnsi="Times New Roman" w:cs="Times New Roman"/>
                                  </w:rPr>
                                  <w:t xml:space="preserve"> </w:t>
                                </w:r>
                              </w:ins>
                              <w:ins w:id="478"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479" w:author="Bo Shen" w:date="2023-01-26T16:44:00Z">
                                <w:r>
                                  <w:rPr>
                                    <w:rFonts w:ascii="Times New Roman" w:hAnsi="Times New Roman" w:cs="Times New Roman"/>
                                  </w:rPr>
                                  <w:t>.</w:t>
                                </w:r>
                              </w:ins>
                              <w:ins w:id="480" w:author="Bo Shen" w:date="2023-01-27T09:52:00Z">
                                <w:r>
                                  <w:rPr>
                                    <w:rFonts w:ascii="Times New Roman" w:hAnsi="Times New Roman" w:cs="Times New Roman"/>
                                  </w:rPr>
                                  <w:t xml:space="preserve"> Re-fitting of the model to the simulated </w:t>
                                </w:r>
                              </w:ins>
                              <w:ins w:id="481" w:author="Bo Shen" w:date="2023-01-27T09:53:00Z">
                                <w:r>
                                  <w:rPr>
                                    <w:rFonts w:ascii="Times New Roman" w:hAnsi="Times New Roman" w:cs="Times New Roman"/>
                                  </w:rPr>
                                  <w:t>data</w:t>
                                </w:r>
                              </w:ins>
                              <w:ins w:id="482" w:author="Bo Shen" w:date="2023-01-27T09:55:00Z">
                                <w:r w:rsidR="002F0D53">
                                  <w:rPr>
                                    <w:rFonts w:ascii="Times New Roman" w:hAnsi="Times New Roman" w:cs="Times New Roman"/>
                                  </w:rPr>
                                  <w:t xml:space="preserve"> based on the set of best-fitted </w:t>
                                </w:r>
                                <w:proofErr w:type="gramStart"/>
                                <w:r w:rsidR="002F0D53">
                                  <w:rPr>
                                    <w:rFonts w:ascii="Times New Roman" w:hAnsi="Times New Roman" w:cs="Times New Roman"/>
                                  </w:rPr>
                                  <w:t xml:space="preserve">parameters </w:t>
                                </w:r>
                              </w:ins>
                              <w:ins w:id="483" w:author="Bo Shen" w:date="2023-01-27T09:53:00Z">
                                <w:r>
                                  <w:rPr>
                                    <w:rFonts w:ascii="Times New Roman" w:hAnsi="Times New Roman" w:cs="Times New Roman"/>
                                  </w:rPr>
                                  <w:t xml:space="preserve"> </w:t>
                                </w:r>
                              </w:ins>
                              <w:ins w:id="484" w:author="Bo Shen" w:date="2023-01-27T09:54:00Z">
                                <w:r w:rsidR="002F0D53">
                                  <w:rPr>
                                    <w:rFonts w:ascii="Times New Roman" w:hAnsi="Times New Roman" w:cs="Times New Roman" w:hint="eastAsia"/>
                                  </w:rPr>
                                  <w:t>were</w:t>
                                </w:r>
                              </w:ins>
                              <w:proofErr w:type="gramEnd"/>
                              <w:ins w:id="485" w:author="Bo Shen" w:date="2023-01-27T09:55:00Z">
                                <w:r w:rsidR="002F0D53">
                                  <w:rPr>
                                    <w:rFonts w:ascii="Times New Roman" w:hAnsi="Times New Roman" w:cs="Times New Roman"/>
                                  </w:rPr>
                                  <w:t xml:space="preserve"> shown in the log-likelihood space of . </w:t>
                                </w:r>
                              </w:ins>
                              <w:ins w:id="486" w:author="Bo Shen" w:date="2023-01-27T09:53:00Z">
                                <w:r>
                                  <w:rPr>
                                    <w:rFonts w:ascii="Times New Roman" w:hAnsi="Times New Roman" w:cs="Times New Roman"/>
                                  </w:rPr>
                                  <w:t>based on the best fitting results</w:t>
                                </w:r>
                              </w:ins>
                              <w:ins w:id="487" w:author="Bo Shen" w:date="2023-01-26T16:45:00Z">
                                <w:r>
                                  <w:rPr>
                                    <w:rFonts w:ascii="Times New Roman" w:hAnsi="Times New Roman" w:cs="Times New Roman"/>
                                  </w:rPr>
                                  <w:t xml:space="preserve"> </w:t>
                                </w:r>
                              </w:ins>
                              <w:ins w:id="488" w:author="Bo Shen" w:date="2023-01-26T16:54:00Z">
                                <w:r>
                                  <w:rPr>
                                    <w:rFonts w:ascii="Times New Roman" w:hAnsi="Times New Roman" w:cs="Times New Roman"/>
                                  </w:rPr>
                                  <w:t>Each two p</w:t>
                                </w:r>
                              </w:ins>
                              <w:ins w:id="489" w:author="Bo Shen" w:date="2023-01-26T16:53:00Z">
                                <w:r>
                                  <w:rPr>
                                    <w:rFonts w:ascii="Times New Roman" w:hAnsi="Times New Roman" w:cs="Times New Roman"/>
                                  </w:rPr>
                                  <w:t xml:space="preserve">arameters </w:t>
                                </w:r>
                              </w:ins>
                              <w:ins w:id="490" w:author="Bo Shen" w:date="2023-01-26T16:54:00Z">
                                <w:r>
                                  <w:rPr>
                                    <w:rFonts w:ascii="Times New Roman" w:hAnsi="Times New Roman" w:cs="Times New Roman"/>
                                  </w:rPr>
                                  <w:t>were</w:t>
                                </w:r>
                              </w:ins>
                              <w:ins w:id="491" w:author="Bo Shen" w:date="2023-01-26T16:53:00Z">
                                <w:r>
                                  <w:rPr>
                                    <w:rFonts w:ascii="Times New Roman" w:hAnsi="Times New Roman" w:cs="Times New Roman"/>
                                  </w:rPr>
                                  <w:t xml:space="preserve"> paired to show the log-likelihood space</w:t>
                                </w:r>
                              </w:ins>
                              <w:ins w:id="492" w:author="Bo Shen" w:date="2023-01-26T16:54:00Z">
                                <w:r>
                                  <w:rPr>
                                    <w:rFonts w:ascii="Times New Roman" w:hAnsi="Times New Roman" w:cs="Times New Roman"/>
                                  </w:rPr>
                                  <w:t xml:space="preserve">, with </w:t>
                                </w:r>
                              </w:ins>
                              <w:ins w:id="493" w:author="Bo Shen" w:date="2023-01-26T16:53:00Z">
                                <w:r>
                                  <w:rPr>
                                    <w:rFonts w:ascii="Times New Roman" w:hAnsi="Times New Roman" w:cs="Times New Roman"/>
                                  </w:rPr>
                                  <w:t>other parameters se</w:t>
                                </w:r>
                              </w:ins>
                              <w:ins w:id="494" w:author="Bo Shen" w:date="2023-01-26T16:54:00Z">
                                <w:r>
                                  <w:rPr>
                                    <w:rFonts w:ascii="Times New Roman" w:hAnsi="Times New Roman" w:cs="Times New Roman"/>
                                  </w:rPr>
                                  <w:t xml:space="preserve">t as </w:t>
                                </w:r>
                              </w:ins>
                              <w:ins w:id="495" w:author="Bo Shen" w:date="2023-01-26T17:20:00Z">
                                <w:r>
                                  <w:rPr>
                                    <w:rFonts w:ascii="Times New Roman" w:hAnsi="Times New Roman" w:cs="Times New Roman"/>
                                  </w:rPr>
                                  <w:t xml:space="preserve">the </w:t>
                                </w:r>
                              </w:ins>
                              <w:ins w:id="496" w:author="Bo Shen" w:date="2023-01-26T16:54:00Z">
                                <w:r>
                                  <w:rPr>
                                    <w:rFonts w:ascii="Times New Roman" w:hAnsi="Times New Roman" w:cs="Times New Roman" w:hint="eastAsia"/>
                                  </w:rPr>
                                  <w:t>b</w:t>
                                </w:r>
                                <w:r>
                                  <w:rPr>
                                    <w:rFonts w:ascii="Times New Roman" w:hAnsi="Times New Roman" w:cs="Times New Roman"/>
                                  </w:rPr>
                                  <w:t xml:space="preserve">est-fitted values. </w:t>
                                </w:r>
                              </w:ins>
                              <w:ins w:id="497" w:author="Bo Shen" w:date="2023-01-26T16:47:00Z">
                                <w:r>
                                  <w:rPr>
                                    <w:rFonts w:ascii="Times New Roman" w:hAnsi="Times New Roman" w:cs="Times New Roman"/>
                                  </w:rPr>
                                  <w:t>The contour lines indicate the isolines of log</w:t>
                                </w:r>
                              </w:ins>
                              <w:ins w:id="498" w:author="Bo Shen" w:date="2023-01-26T16:48:00Z">
                                <w:r>
                                  <w:rPr>
                                    <w:rFonts w:ascii="Times New Roman" w:hAnsi="Times New Roman" w:cs="Times New Roman"/>
                                  </w:rPr>
                                  <w:t>-</w:t>
                                </w:r>
                              </w:ins>
                              <w:ins w:id="499" w:author="Bo Shen" w:date="2023-01-26T16:47:00Z">
                                <w:r>
                                  <w:rPr>
                                    <w:rFonts w:ascii="Times New Roman" w:hAnsi="Times New Roman" w:cs="Times New Roman"/>
                                  </w:rPr>
                                  <w:t xml:space="preserve">likelihood, with the colors indicating </w:t>
                                </w:r>
                              </w:ins>
                              <w:ins w:id="500" w:author="Bo Shen" w:date="2023-01-26T16:55:00Z">
                                <w:r>
                                  <w:rPr>
                                    <w:rFonts w:ascii="Times New Roman" w:hAnsi="Times New Roman" w:cs="Times New Roman"/>
                                  </w:rPr>
                                  <w:t>its</w:t>
                                </w:r>
                              </w:ins>
                              <w:ins w:id="501" w:author="Bo Shen" w:date="2023-01-26T16:47:00Z">
                                <w:r>
                                  <w:rPr>
                                    <w:rFonts w:ascii="Times New Roman" w:hAnsi="Times New Roman" w:cs="Times New Roman"/>
                                  </w:rPr>
                                  <w:t xml:space="preserve"> value</w:t>
                                </w:r>
                              </w:ins>
                              <w:ins w:id="502" w:author="Bo Shen" w:date="2023-01-26T16:56:00Z">
                                <w:r>
                                  <w:rPr>
                                    <w:rFonts w:ascii="Times New Roman" w:hAnsi="Times New Roman" w:cs="Times New Roman"/>
                                  </w:rPr>
                                  <w:t xml:space="preserve"> and the red cross indicating the maximized log-likelihood</w:t>
                                </w:r>
                              </w:ins>
                              <w:ins w:id="503" w:author="Bo Shen" w:date="2023-01-26T16:47:00Z">
                                <w:r>
                                  <w:rPr>
                                    <w:rFonts w:ascii="Times New Roman" w:hAnsi="Times New Roman" w:cs="Times New Roman"/>
                                  </w:rPr>
                                  <w:t>.</w:t>
                                </w:r>
                              </w:ins>
                              <w:ins w:id="504" w:author="Bo Shen" w:date="2023-01-26T17:20:00Z">
                                <w:r>
                                  <w:rPr>
                                    <w:rFonts w:ascii="Times New Roman" w:hAnsi="Times New Roman" w:cs="Times New Roman"/>
                                  </w:rPr>
                                  <w:t xml:space="preserve"> </w:t>
                                </w:r>
                              </w:ins>
                              <w:ins w:id="505" w:author="Bo Shen" w:date="2023-01-26T17:22:00Z">
                                <w:r>
                                  <w:rPr>
                                    <w:rFonts w:ascii="Times New Roman" w:hAnsi="Times New Roman" w:cs="Times New Roman"/>
                                  </w:rPr>
                                  <w:t xml:space="preserve">The spaces of log-likelihood showed </w:t>
                                </w:r>
                              </w:ins>
                              <w:ins w:id="506" w:author="Bo Shen" w:date="2023-01-27T09:18:00Z">
                                <w:r>
                                  <w:rPr>
                                    <w:rFonts w:ascii="Times New Roman" w:hAnsi="Times New Roman" w:cs="Times New Roman" w:hint="eastAsia"/>
                                  </w:rPr>
                                  <w:t>smoothed</w:t>
                                </w:r>
                                <w:r>
                                  <w:rPr>
                                    <w:rFonts w:ascii="Times New Roman" w:hAnsi="Times New Roman" w:cs="Times New Roman"/>
                                  </w:rPr>
                                  <w:t xml:space="preserve"> and single-point of maximum </w:t>
                                </w:r>
                              </w:ins>
                              <w:ins w:id="507" w:author="Bo Shen" w:date="2023-01-27T09:19:00Z">
                                <w:r>
                                  <w:rPr>
                                    <w:rFonts w:ascii="Times New Roman" w:hAnsi="Times New Roman" w:cs="Times New Roman"/>
                                  </w:rPr>
                                  <w:t>topography</w:t>
                                </w:r>
                              </w:ins>
                              <w:ins w:id="508" w:author="Bo Shen" w:date="2023-01-27T09:18:00Z">
                                <w:r>
                                  <w:rPr>
                                    <w:rFonts w:ascii="Times New Roman" w:hAnsi="Times New Roman" w:cs="Times New Roman"/>
                                  </w:rPr>
                                  <w:t>.</w:t>
                                </w:r>
                              </w:ins>
                              <w:ins w:id="509" w:author="Bo Shen" w:date="2023-01-26T17:21:00Z">
                                <w:r>
                                  <w:rPr>
                                    <w:rFonts w:ascii="Times New Roman" w:hAnsi="Times New Roman" w:cs="Times New Roman"/>
                                  </w:rPr>
                                  <w:t xml:space="preserve"> </w:t>
                                </w:r>
                              </w:ins>
                              <w:ins w:id="510" w:author="Bo Shen" w:date="2023-01-26T16:43:00Z">
                                <w:r w:rsidRPr="00AA6167">
                                  <w:rPr>
                                    <w:rFonts w:ascii="Times New Roman" w:hAnsi="Times New Roman" w:cs="Times New Roman"/>
                                    <w:b/>
                                    <w:bCs/>
                                    <w:rPrChange w:id="511" w:author="Bo Shen" w:date="2023-01-26T17:15:00Z">
                                      <w:rPr>
                                        <w:rFonts w:ascii="Times New Roman" w:hAnsi="Times New Roman" w:cs="Times New Roman"/>
                                      </w:rPr>
                                    </w:rPrChange>
                                  </w:rPr>
                                  <w:t>A.</w:t>
                                </w:r>
                              </w:ins>
                              <w:ins w:id="512" w:author="Bo Shen" w:date="2023-01-26T16:48:00Z">
                                <w:r>
                                  <w:rPr>
                                    <w:rFonts w:ascii="Times New Roman" w:hAnsi="Times New Roman" w:cs="Times New Roman"/>
                                  </w:rPr>
                                  <w:t xml:space="preserve"> </w:t>
                                </w:r>
                              </w:ins>
                              <w:ins w:id="513" w:author="Bo Shen" w:date="2023-01-26T16:55:00Z">
                                <w:r>
                                  <w:rPr>
                                    <w:rFonts w:ascii="Times New Roman" w:hAnsi="Times New Roman" w:cs="Times New Roman"/>
                                  </w:rPr>
                                  <w:t>T</w:t>
                                </w:r>
                              </w:ins>
                              <w:ins w:id="514" w:author="Bo Shen" w:date="2023-01-26T16:53:00Z">
                                <w:r>
                                  <w:rPr>
                                    <w:rFonts w:ascii="Times New Roman" w:hAnsi="Times New Roman" w:cs="Times New Roman"/>
                                  </w:rPr>
                                  <w:t xml:space="preserve">he connection weights parameters </w:t>
                                </w:r>
                              </w:ins>
                              <m:oMath>
                                <m:r>
                                  <w:ins w:id="515" w:author="Bo Shen" w:date="2023-01-26T16:55:00Z">
                                    <w:rPr>
                                      <w:rFonts w:ascii="Cambria Math" w:hAnsi="Cambria Math" w:cs="Times New Roman"/>
                                    </w:rPr>
                                    <m:t>α</m:t>
                                  </w:ins>
                                </m:r>
                              </m:oMath>
                              <w:ins w:id="516" w:author="Bo Shen" w:date="2023-01-26T16:55:00Z">
                                <w:r>
                                  <w:rPr>
                                    <w:rFonts w:ascii="Times New Roman" w:hAnsi="Times New Roman" w:cs="Times New Roman"/>
                                  </w:rPr>
                                  <w:t xml:space="preserve"> </w:t>
                                </w:r>
                              </w:ins>
                              <w:ins w:id="517" w:author="Bo Shen" w:date="2023-01-26T16:53:00Z">
                                <w:r>
                                  <w:rPr>
                                    <w:rFonts w:ascii="Times New Roman" w:hAnsi="Times New Roman" w:cs="Times New Roman"/>
                                  </w:rPr>
                                  <w:t xml:space="preserve">and </w:t>
                                </w:r>
                              </w:ins>
                              <m:oMath>
                                <m:r>
                                  <w:ins w:id="518" w:author="Bo Shen" w:date="2023-01-26T16:56:00Z">
                                    <w:rPr>
                                      <w:rFonts w:ascii="Cambria Math" w:hAnsi="Cambria Math" w:cs="Times New Roman"/>
                                    </w:rPr>
                                    <m:t xml:space="preserve">β </m:t>
                                  </w:ins>
                                </m:r>
                              </m:oMath>
                              <w:ins w:id="519" w:author="Bo Shen" w:date="2023-01-26T17:17:00Z">
                                <w:r>
                                  <w:rPr>
                                    <w:rFonts w:ascii="Times New Roman" w:hAnsi="Times New Roman" w:cs="Times New Roman"/>
                                  </w:rPr>
                                  <w:t>w</w:t>
                                </w:r>
                                <w:proofErr w:type="spellStart"/>
                                <w:r>
                                  <w:rPr>
                                    <w:rFonts w:ascii="Times New Roman" w:hAnsi="Times New Roman" w:cs="Times New Roman"/>
                                  </w:rPr>
                                  <w:t>ere</w:t>
                                </w:r>
                                <w:proofErr w:type="spellEnd"/>
                                <w:r>
                                  <w:rPr>
                                    <w:rFonts w:ascii="Times New Roman" w:hAnsi="Times New Roman" w:cs="Times New Roman"/>
                                  </w:rPr>
                                  <w:t xml:space="preserve"> paired</w:t>
                                </w:r>
                              </w:ins>
                              <w:ins w:id="520" w:author="Bo Shen" w:date="2023-01-27T09:23:00Z">
                                <w:r>
                                  <w:rPr>
                                    <w:rFonts w:ascii="Times New Roman" w:hAnsi="Times New Roman" w:cs="Times New Roman"/>
                                  </w:rPr>
                                  <w:t xml:space="preserve"> since</w:t>
                                </w:r>
                              </w:ins>
                              <w:ins w:id="521" w:author="Bo Shen" w:date="2023-01-26T17:16:00Z">
                                <w:r>
                                  <w:rPr>
                                    <w:rFonts w:ascii="Times New Roman" w:hAnsi="Times New Roman" w:cs="Times New Roman"/>
                                  </w:rPr>
                                  <w:t xml:space="preserve"> </w:t>
                                </w:r>
                              </w:ins>
                              <w:ins w:id="522" w:author="Bo Shen" w:date="2023-01-26T17:17:00Z">
                                <w:r>
                                  <w:rPr>
                                    <w:rFonts w:ascii="Times New Roman" w:hAnsi="Times New Roman" w:cs="Times New Roman"/>
                                  </w:rPr>
                                  <w:t xml:space="preserve">both of them control the ramping-up speed of the competition dynamics. </w:t>
                                </w:r>
                              </w:ins>
                              <w:ins w:id="523" w:author="Bo Shen" w:date="2023-01-26T17:01:00Z">
                                <w:r w:rsidRPr="008604B0">
                                  <w:rPr>
                                    <w:rFonts w:ascii="Times New Roman" w:hAnsi="Times New Roman" w:cs="Times New Roman"/>
                                    <w:b/>
                                    <w:bCs/>
                                    <w:rPrChange w:id="524" w:author="Bo Shen" w:date="2023-01-27T09:20:00Z">
                                      <w:rPr>
                                        <w:rFonts w:ascii="Times New Roman" w:hAnsi="Times New Roman" w:cs="Times New Roman"/>
                                      </w:rPr>
                                    </w:rPrChange>
                                  </w:rPr>
                                  <w:t>B.</w:t>
                                </w:r>
                                <w:r>
                                  <w:rPr>
                                    <w:rFonts w:ascii="Times New Roman" w:hAnsi="Times New Roman" w:cs="Times New Roman"/>
                                  </w:rPr>
                                  <w:t xml:space="preserve"> The magnitude of white noise </w:t>
                                </w:r>
                              </w:ins>
                              <w:ins w:id="525" w:author="Bo Shen" w:date="2023-01-26T17:02:00Z">
                                <w:r>
                                  <w:rPr>
                                    <w:rFonts w:ascii="Times New Roman" w:hAnsi="Times New Roman" w:cs="Times New Roman"/>
                                  </w:rPr>
                                  <w:t>(</w:t>
                                </w:r>
                              </w:ins>
                              <m:oMath>
                                <m:r>
                                  <w:ins w:id="526" w:author="Bo Shen" w:date="2023-01-26T17:12:00Z">
                                    <w:rPr>
                                      <w:rFonts w:ascii="Cambria Math" w:hAnsi="Cambria Math" w:cs="Times New Roman"/>
                                    </w:rPr>
                                    <m:t>σ</m:t>
                                  </w:ins>
                                </m:r>
                              </m:oMath>
                              <w:ins w:id="527" w:author="Bo Shen" w:date="2023-01-26T17:02:00Z">
                                <w:r>
                                  <w:rPr>
                                    <w:rFonts w:ascii="Times New Roman" w:hAnsi="Times New Roman" w:cs="Times New Roman"/>
                                  </w:rPr>
                                  <w:t>) was paired with the magnitude of inputs (</w:t>
                                </w:r>
                                <w:r w:rsidRPr="00AA6167">
                                  <w:rPr>
                                    <w:rFonts w:ascii="Times New Roman" w:hAnsi="Times New Roman" w:cs="Times New Roman"/>
                                    <w:i/>
                                    <w:iCs/>
                                    <w:rPrChange w:id="528" w:author="Bo Shen" w:date="2023-01-26T17:12:00Z">
                                      <w:rPr>
                                        <w:rFonts w:ascii="Times New Roman" w:hAnsi="Times New Roman" w:cs="Times New Roman"/>
                                      </w:rPr>
                                    </w:rPrChange>
                                  </w:rPr>
                                  <w:t>S</w:t>
                                </w:r>
                                <w:r>
                                  <w:rPr>
                                    <w:rFonts w:ascii="Times New Roman" w:hAnsi="Times New Roman" w:cs="Times New Roman"/>
                                  </w:rPr>
                                  <w:t>)</w:t>
                                </w:r>
                              </w:ins>
                              <w:ins w:id="529" w:author="Bo Shen" w:date="2023-01-27T09:24:00Z">
                                <w:r>
                                  <w:rPr>
                                    <w:rFonts w:ascii="Times New Roman" w:hAnsi="Times New Roman" w:cs="Times New Roman"/>
                                  </w:rPr>
                                  <w:t xml:space="preserve"> since these two parameters control the signal to noise ratio. </w:t>
                                </w:r>
                                <w:r w:rsidRPr="001C58BB">
                                  <w:rPr>
                                    <w:rFonts w:ascii="Times New Roman" w:hAnsi="Times New Roman" w:cs="Times New Roman"/>
                                    <w:b/>
                                    <w:bCs/>
                                    <w:rPrChange w:id="530" w:author="Bo Shen" w:date="2023-01-27T09:33:00Z">
                                      <w:rPr>
                                        <w:rFonts w:ascii="Times New Roman" w:hAnsi="Times New Roman" w:cs="Times New Roman"/>
                                      </w:rPr>
                                    </w:rPrChange>
                                  </w:rPr>
                                  <w:t>C-E.</w:t>
                                </w:r>
                                <w:r>
                                  <w:rPr>
                                    <w:rFonts w:ascii="Times New Roman" w:hAnsi="Times New Roman" w:cs="Times New Roman"/>
                                  </w:rPr>
                                  <w:t xml:space="preserve"> </w:t>
                                </w:r>
                              </w:ins>
                              <w:ins w:id="531" w:author="Bo Shen" w:date="2023-01-27T09:25:00Z">
                                <w:r>
                                  <w:rPr>
                                    <w:rFonts w:ascii="Times New Roman" w:hAnsi="Times New Roman" w:cs="Times New Roman"/>
                                  </w:rPr>
                                  <w:t>The time constants of the three units were paired.</w:t>
                                </w:r>
                              </w:ins>
                              <w:ins w:id="532" w:author="Bo Shen" w:date="2023-01-26T17:12:00Z">
                                <w:r>
                                  <w:rPr>
                                    <w:rFonts w:ascii="Times New Roman" w:hAnsi="Times New Roman" w:cs="Times New Roman"/>
                                  </w:rPr>
                                  <w:t xml:space="preserve"> </w:t>
                                </w:r>
                              </w:ins>
                              <w:ins w:id="533" w:author="Bo Shen" w:date="2023-01-27T09:06:00Z">
                                <w:r>
                                  <w:rPr>
                                    <w:rFonts w:ascii="Times New Roman" w:hAnsi="Times New Roman" w:cs="Times New Roman"/>
                                  </w:rPr>
                                  <w:t xml:space="preserve"> </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5E4171" id="Text Box 41" o:spid="_x0000_s1035" type="#_x0000_t202" style="position:absolute;margin-left:-40.6pt;margin-top:.6pt;width:555.05pt;height:483.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" fillcolor="white [3201]" strokeweight=".5pt">
                  <v:textbox>
                    <w:txbxContent>
                      <w:p w14:paraId="107B4F90" w14:textId="77777777" w:rsidR="00737325" w:rsidRDefault="00737325" w:rsidP="00737325">
                        <w:pPr>
                          <w:spacing w:line="480" w:lineRule="auto"/>
                          <w:jc w:val="center"/>
                          <w:rPr>
                            <w:rFonts w:ascii="Times New Roman" w:hAnsi="Times New Roman" w:cs="Times New Roman"/>
                            <w:b/>
                          </w:rPr>
                        </w:pPr>
                        <w:ins w:id="534" w:author="Bo Shen" w:date="2023-01-26T16:40:00Z">
                          <w:r>
                            <w:rPr>
                              <w:rFonts w:ascii="Times New Roman" w:hAnsi="Times New Roman" w:cs="Times New Roman"/>
                              <w:b/>
                              <w:noProof/>
                            </w:rPr>
                            <w:drawing>
                              <wp:inline distT="0" distB="0" distL="0" distR="0" wp14:anchorId="7C12963F" wp14:editId="701AF42E">
                                <wp:extent cx="6859905" cy="440817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9"/>
                                        <a:stretch>
                                          <a:fillRect/>
                                        </a:stretch>
                                      </pic:blipFill>
                                      <pic:spPr>
                                        <a:xfrm>
                                          <a:off x="0" y="0"/>
                                          <a:ext cx="6859905" cy="4408170"/>
                                        </a:xfrm>
                                        <a:prstGeom prst="rect">
                                          <a:avLst/>
                                        </a:prstGeom>
                                      </pic:spPr>
                                    </pic:pic>
                                  </a:graphicData>
                                </a:graphic>
                              </wp:inline>
                            </w:drawing>
                          </w:r>
                        </w:ins>
                      </w:p>
                      <w:p w14:paraId="65A80D72" w14:textId="2555EBFF" w:rsidR="00737325" w:rsidRPr="00054B32" w:rsidRDefault="00737325" w:rsidP="00737325">
                        <w:pPr>
                          <w:jc w:val="both"/>
                          <w:rPr>
                            <w:rFonts w:ascii="Times New Roman" w:hAnsi="Times New Roman" w:cs="Times New Roman"/>
                          </w:rPr>
                        </w:pPr>
                        <w:r>
                          <w:rPr>
                            <w:rFonts w:ascii="Times New Roman" w:hAnsi="Times New Roman" w:cs="Times New Roman"/>
                            <w:b/>
                          </w:rPr>
                          <w:t xml:space="preserve">Figure 6-figure supplement </w:t>
                        </w:r>
                        <w:ins w:id="535" w:author="Bo Shen" w:date="2023-01-27T09:49:00Z">
                          <w:r>
                            <w:rPr>
                              <w:rFonts w:ascii="Times New Roman" w:hAnsi="Times New Roman" w:cs="Times New Roman"/>
                              <w:b/>
                            </w:rPr>
                            <w:t>2</w:t>
                          </w:r>
                        </w:ins>
                        <w:del w:id="536"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537"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538" w:author="Bo Shen" w:date="2023-01-26T16:42:00Z">
                          <w:r>
                            <w:rPr>
                              <w:rFonts w:ascii="Times New Roman" w:hAnsi="Times New Roman" w:cs="Times New Roman"/>
                            </w:rPr>
                            <w:t xml:space="preserve">of LDDM </w:t>
                          </w:r>
                        </w:ins>
                        <w:ins w:id="539" w:author="Bo Shen" w:date="2023-01-27T09:49:00Z">
                          <w:r>
                            <w:rPr>
                              <w:rFonts w:ascii="Times New Roman" w:hAnsi="Times New Roman" w:cs="Times New Roman"/>
                            </w:rPr>
                            <w:t>on the best-fitt</w:t>
                          </w:r>
                        </w:ins>
                        <w:ins w:id="540" w:author="Bo Shen" w:date="2023-01-27T09:50:00Z">
                          <w:r>
                            <w:rPr>
                              <w:rFonts w:ascii="Times New Roman" w:hAnsi="Times New Roman" w:cs="Times New Roman"/>
                            </w:rPr>
                            <w:t>ed</w:t>
                          </w:r>
                        </w:ins>
                        <w:ins w:id="541" w:author="Bo Shen" w:date="2023-01-27T09:49:00Z">
                          <w:r>
                            <w:rPr>
                              <w:rFonts w:ascii="Times New Roman" w:hAnsi="Times New Roman" w:cs="Times New Roman"/>
                            </w:rPr>
                            <w:t xml:space="preserve"> parameters </w:t>
                          </w:r>
                        </w:ins>
                        <w:ins w:id="542" w:author="Bo Shen" w:date="2023-01-27T09:50:00Z">
                          <w:r>
                            <w:rPr>
                              <w:rFonts w:ascii="Times New Roman" w:hAnsi="Times New Roman" w:cs="Times New Roman"/>
                            </w:rPr>
                            <w:t>to</w:t>
                          </w:r>
                        </w:ins>
                        <w:ins w:id="543" w:author="Bo Shen" w:date="2023-01-26T16:42:00Z">
                          <w:r>
                            <w:rPr>
                              <w:rFonts w:ascii="Times New Roman" w:hAnsi="Times New Roman" w:cs="Times New Roman"/>
                            </w:rPr>
                            <w:t xml:space="preserve"> </w:t>
                          </w:r>
                        </w:ins>
                        <w:ins w:id="544"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545" w:author="Bo Shen" w:date="2023-01-26T16:44:00Z">
                          <w:r>
                            <w:rPr>
                              <w:rFonts w:ascii="Times New Roman" w:hAnsi="Times New Roman" w:cs="Times New Roman"/>
                            </w:rPr>
                            <w:t>.</w:t>
                          </w:r>
                        </w:ins>
                        <w:ins w:id="546" w:author="Bo Shen" w:date="2023-01-27T09:52:00Z">
                          <w:r>
                            <w:rPr>
                              <w:rFonts w:ascii="Times New Roman" w:hAnsi="Times New Roman" w:cs="Times New Roman"/>
                            </w:rPr>
                            <w:t xml:space="preserve"> Re-fitting of the model to the simulated </w:t>
                          </w:r>
                        </w:ins>
                        <w:ins w:id="547" w:author="Bo Shen" w:date="2023-01-27T09:53:00Z">
                          <w:r>
                            <w:rPr>
                              <w:rFonts w:ascii="Times New Roman" w:hAnsi="Times New Roman" w:cs="Times New Roman"/>
                            </w:rPr>
                            <w:t>data</w:t>
                          </w:r>
                        </w:ins>
                        <w:ins w:id="548" w:author="Bo Shen" w:date="2023-01-27T09:55:00Z">
                          <w:r w:rsidR="002F0D53">
                            <w:rPr>
                              <w:rFonts w:ascii="Times New Roman" w:hAnsi="Times New Roman" w:cs="Times New Roman"/>
                            </w:rPr>
                            <w:t xml:space="preserve"> based on the set of best-fitted </w:t>
                          </w:r>
                          <w:proofErr w:type="gramStart"/>
                          <w:r w:rsidR="002F0D53">
                            <w:rPr>
                              <w:rFonts w:ascii="Times New Roman" w:hAnsi="Times New Roman" w:cs="Times New Roman"/>
                            </w:rPr>
                            <w:t xml:space="preserve">parameters </w:t>
                          </w:r>
                        </w:ins>
                        <w:ins w:id="549" w:author="Bo Shen" w:date="2023-01-27T09:53:00Z">
                          <w:r>
                            <w:rPr>
                              <w:rFonts w:ascii="Times New Roman" w:hAnsi="Times New Roman" w:cs="Times New Roman"/>
                            </w:rPr>
                            <w:t xml:space="preserve"> </w:t>
                          </w:r>
                        </w:ins>
                        <w:ins w:id="550" w:author="Bo Shen" w:date="2023-01-27T09:54:00Z">
                          <w:r w:rsidR="002F0D53">
                            <w:rPr>
                              <w:rFonts w:ascii="Times New Roman" w:hAnsi="Times New Roman" w:cs="Times New Roman" w:hint="eastAsia"/>
                            </w:rPr>
                            <w:t>were</w:t>
                          </w:r>
                        </w:ins>
                        <w:proofErr w:type="gramEnd"/>
                        <w:ins w:id="551" w:author="Bo Shen" w:date="2023-01-27T09:55:00Z">
                          <w:r w:rsidR="002F0D53">
                            <w:rPr>
                              <w:rFonts w:ascii="Times New Roman" w:hAnsi="Times New Roman" w:cs="Times New Roman"/>
                            </w:rPr>
                            <w:t xml:space="preserve"> shown in the log-likelihood space of . </w:t>
                          </w:r>
                        </w:ins>
                        <w:ins w:id="552" w:author="Bo Shen" w:date="2023-01-27T09:53:00Z">
                          <w:r>
                            <w:rPr>
                              <w:rFonts w:ascii="Times New Roman" w:hAnsi="Times New Roman" w:cs="Times New Roman"/>
                            </w:rPr>
                            <w:t>based on the best fitting results</w:t>
                          </w:r>
                        </w:ins>
                        <w:ins w:id="553" w:author="Bo Shen" w:date="2023-01-26T16:45:00Z">
                          <w:r>
                            <w:rPr>
                              <w:rFonts w:ascii="Times New Roman" w:hAnsi="Times New Roman" w:cs="Times New Roman"/>
                            </w:rPr>
                            <w:t xml:space="preserve"> </w:t>
                          </w:r>
                        </w:ins>
                        <w:ins w:id="554" w:author="Bo Shen" w:date="2023-01-26T16:54:00Z">
                          <w:r>
                            <w:rPr>
                              <w:rFonts w:ascii="Times New Roman" w:hAnsi="Times New Roman" w:cs="Times New Roman"/>
                            </w:rPr>
                            <w:t>Each two p</w:t>
                          </w:r>
                        </w:ins>
                        <w:ins w:id="555" w:author="Bo Shen" w:date="2023-01-26T16:53:00Z">
                          <w:r>
                            <w:rPr>
                              <w:rFonts w:ascii="Times New Roman" w:hAnsi="Times New Roman" w:cs="Times New Roman"/>
                            </w:rPr>
                            <w:t xml:space="preserve">arameters </w:t>
                          </w:r>
                        </w:ins>
                        <w:ins w:id="556" w:author="Bo Shen" w:date="2023-01-26T16:54:00Z">
                          <w:r>
                            <w:rPr>
                              <w:rFonts w:ascii="Times New Roman" w:hAnsi="Times New Roman" w:cs="Times New Roman"/>
                            </w:rPr>
                            <w:t>were</w:t>
                          </w:r>
                        </w:ins>
                        <w:ins w:id="557" w:author="Bo Shen" w:date="2023-01-26T16:53:00Z">
                          <w:r>
                            <w:rPr>
                              <w:rFonts w:ascii="Times New Roman" w:hAnsi="Times New Roman" w:cs="Times New Roman"/>
                            </w:rPr>
                            <w:t xml:space="preserve"> paired to show the log-likelihood space</w:t>
                          </w:r>
                        </w:ins>
                        <w:ins w:id="558" w:author="Bo Shen" w:date="2023-01-26T16:54:00Z">
                          <w:r>
                            <w:rPr>
                              <w:rFonts w:ascii="Times New Roman" w:hAnsi="Times New Roman" w:cs="Times New Roman"/>
                            </w:rPr>
                            <w:t xml:space="preserve">, with </w:t>
                          </w:r>
                        </w:ins>
                        <w:ins w:id="559" w:author="Bo Shen" w:date="2023-01-26T16:53:00Z">
                          <w:r>
                            <w:rPr>
                              <w:rFonts w:ascii="Times New Roman" w:hAnsi="Times New Roman" w:cs="Times New Roman"/>
                            </w:rPr>
                            <w:t>other parameters se</w:t>
                          </w:r>
                        </w:ins>
                        <w:ins w:id="560" w:author="Bo Shen" w:date="2023-01-26T16:54:00Z">
                          <w:r>
                            <w:rPr>
                              <w:rFonts w:ascii="Times New Roman" w:hAnsi="Times New Roman" w:cs="Times New Roman"/>
                            </w:rPr>
                            <w:t xml:space="preserve">t as </w:t>
                          </w:r>
                        </w:ins>
                        <w:ins w:id="561" w:author="Bo Shen" w:date="2023-01-26T17:20:00Z">
                          <w:r>
                            <w:rPr>
                              <w:rFonts w:ascii="Times New Roman" w:hAnsi="Times New Roman" w:cs="Times New Roman"/>
                            </w:rPr>
                            <w:t xml:space="preserve">the </w:t>
                          </w:r>
                        </w:ins>
                        <w:ins w:id="562" w:author="Bo Shen" w:date="2023-01-26T16:54:00Z">
                          <w:r>
                            <w:rPr>
                              <w:rFonts w:ascii="Times New Roman" w:hAnsi="Times New Roman" w:cs="Times New Roman" w:hint="eastAsia"/>
                            </w:rPr>
                            <w:t>b</w:t>
                          </w:r>
                          <w:r>
                            <w:rPr>
                              <w:rFonts w:ascii="Times New Roman" w:hAnsi="Times New Roman" w:cs="Times New Roman"/>
                            </w:rPr>
                            <w:t xml:space="preserve">est-fitted values. </w:t>
                          </w:r>
                        </w:ins>
                        <w:ins w:id="563" w:author="Bo Shen" w:date="2023-01-26T16:47:00Z">
                          <w:r>
                            <w:rPr>
                              <w:rFonts w:ascii="Times New Roman" w:hAnsi="Times New Roman" w:cs="Times New Roman"/>
                            </w:rPr>
                            <w:t>The contour lines indicate the isolines of log</w:t>
                          </w:r>
                        </w:ins>
                        <w:ins w:id="564" w:author="Bo Shen" w:date="2023-01-26T16:48:00Z">
                          <w:r>
                            <w:rPr>
                              <w:rFonts w:ascii="Times New Roman" w:hAnsi="Times New Roman" w:cs="Times New Roman"/>
                            </w:rPr>
                            <w:t>-</w:t>
                          </w:r>
                        </w:ins>
                        <w:ins w:id="565" w:author="Bo Shen" w:date="2023-01-26T16:47:00Z">
                          <w:r>
                            <w:rPr>
                              <w:rFonts w:ascii="Times New Roman" w:hAnsi="Times New Roman" w:cs="Times New Roman"/>
                            </w:rPr>
                            <w:t xml:space="preserve">likelihood, with the colors indicating </w:t>
                          </w:r>
                        </w:ins>
                        <w:ins w:id="566" w:author="Bo Shen" w:date="2023-01-26T16:55:00Z">
                          <w:r>
                            <w:rPr>
                              <w:rFonts w:ascii="Times New Roman" w:hAnsi="Times New Roman" w:cs="Times New Roman"/>
                            </w:rPr>
                            <w:t>its</w:t>
                          </w:r>
                        </w:ins>
                        <w:ins w:id="567" w:author="Bo Shen" w:date="2023-01-26T16:47:00Z">
                          <w:r>
                            <w:rPr>
                              <w:rFonts w:ascii="Times New Roman" w:hAnsi="Times New Roman" w:cs="Times New Roman"/>
                            </w:rPr>
                            <w:t xml:space="preserve"> value</w:t>
                          </w:r>
                        </w:ins>
                        <w:ins w:id="568" w:author="Bo Shen" w:date="2023-01-26T16:56:00Z">
                          <w:r>
                            <w:rPr>
                              <w:rFonts w:ascii="Times New Roman" w:hAnsi="Times New Roman" w:cs="Times New Roman"/>
                            </w:rPr>
                            <w:t xml:space="preserve"> and the red cross indicating the maximized log-likelihood</w:t>
                          </w:r>
                        </w:ins>
                        <w:ins w:id="569" w:author="Bo Shen" w:date="2023-01-26T16:47:00Z">
                          <w:r>
                            <w:rPr>
                              <w:rFonts w:ascii="Times New Roman" w:hAnsi="Times New Roman" w:cs="Times New Roman"/>
                            </w:rPr>
                            <w:t>.</w:t>
                          </w:r>
                        </w:ins>
                        <w:ins w:id="570" w:author="Bo Shen" w:date="2023-01-26T17:20:00Z">
                          <w:r>
                            <w:rPr>
                              <w:rFonts w:ascii="Times New Roman" w:hAnsi="Times New Roman" w:cs="Times New Roman"/>
                            </w:rPr>
                            <w:t xml:space="preserve"> </w:t>
                          </w:r>
                        </w:ins>
                        <w:ins w:id="571" w:author="Bo Shen" w:date="2023-01-26T17:22:00Z">
                          <w:r>
                            <w:rPr>
                              <w:rFonts w:ascii="Times New Roman" w:hAnsi="Times New Roman" w:cs="Times New Roman"/>
                            </w:rPr>
                            <w:t xml:space="preserve">The spaces of log-likelihood showed </w:t>
                          </w:r>
                        </w:ins>
                        <w:ins w:id="572" w:author="Bo Shen" w:date="2023-01-27T09:18:00Z">
                          <w:r>
                            <w:rPr>
                              <w:rFonts w:ascii="Times New Roman" w:hAnsi="Times New Roman" w:cs="Times New Roman" w:hint="eastAsia"/>
                            </w:rPr>
                            <w:t>smoothed</w:t>
                          </w:r>
                          <w:r>
                            <w:rPr>
                              <w:rFonts w:ascii="Times New Roman" w:hAnsi="Times New Roman" w:cs="Times New Roman"/>
                            </w:rPr>
                            <w:t xml:space="preserve"> and single-point of maximum </w:t>
                          </w:r>
                        </w:ins>
                        <w:ins w:id="573" w:author="Bo Shen" w:date="2023-01-27T09:19:00Z">
                          <w:r>
                            <w:rPr>
                              <w:rFonts w:ascii="Times New Roman" w:hAnsi="Times New Roman" w:cs="Times New Roman"/>
                            </w:rPr>
                            <w:t>topography</w:t>
                          </w:r>
                        </w:ins>
                        <w:ins w:id="574" w:author="Bo Shen" w:date="2023-01-27T09:18:00Z">
                          <w:r>
                            <w:rPr>
                              <w:rFonts w:ascii="Times New Roman" w:hAnsi="Times New Roman" w:cs="Times New Roman"/>
                            </w:rPr>
                            <w:t>.</w:t>
                          </w:r>
                        </w:ins>
                        <w:ins w:id="575" w:author="Bo Shen" w:date="2023-01-26T17:21:00Z">
                          <w:r>
                            <w:rPr>
                              <w:rFonts w:ascii="Times New Roman" w:hAnsi="Times New Roman" w:cs="Times New Roman"/>
                            </w:rPr>
                            <w:t xml:space="preserve"> </w:t>
                          </w:r>
                        </w:ins>
                        <w:ins w:id="576" w:author="Bo Shen" w:date="2023-01-26T16:43:00Z">
                          <w:r w:rsidRPr="00AA6167">
                            <w:rPr>
                              <w:rFonts w:ascii="Times New Roman" w:hAnsi="Times New Roman" w:cs="Times New Roman"/>
                              <w:b/>
                              <w:bCs/>
                              <w:rPrChange w:id="577" w:author="Bo Shen" w:date="2023-01-26T17:15:00Z">
                                <w:rPr>
                                  <w:rFonts w:ascii="Times New Roman" w:hAnsi="Times New Roman" w:cs="Times New Roman"/>
                                </w:rPr>
                              </w:rPrChange>
                            </w:rPr>
                            <w:t>A.</w:t>
                          </w:r>
                        </w:ins>
                        <w:ins w:id="578" w:author="Bo Shen" w:date="2023-01-26T16:48:00Z">
                          <w:r>
                            <w:rPr>
                              <w:rFonts w:ascii="Times New Roman" w:hAnsi="Times New Roman" w:cs="Times New Roman"/>
                            </w:rPr>
                            <w:t xml:space="preserve"> </w:t>
                          </w:r>
                        </w:ins>
                        <w:ins w:id="579" w:author="Bo Shen" w:date="2023-01-26T16:55:00Z">
                          <w:r>
                            <w:rPr>
                              <w:rFonts w:ascii="Times New Roman" w:hAnsi="Times New Roman" w:cs="Times New Roman"/>
                            </w:rPr>
                            <w:t>T</w:t>
                          </w:r>
                        </w:ins>
                        <w:ins w:id="580" w:author="Bo Shen" w:date="2023-01-26T16:53:00Z">
                          <w:r>
                            <w:rPr>
                              <w:rFonts w:ascii="Times New Roman" w:hAnsi="Times New Roman" w:cs="Times New Roman"/>
                            </w:rPr>
                            <w:t xml:space="preserve">he connection weights parameters </w:t>
                          </w:r>
                        </w:ins>
                        <m:oMath>
                          <m:r>
                            <w:ins w:id="581" w:author="Bo Shen" w:date="2023-01-26T16:55:00Z">
                              <w:rPr>
                                <w:rFonts w:ascii="Cambria Math" w:hAnsi="Cambria Math" w:cs="Times New Roman"/>
                              </w:rPr>
                              <m:t>α</m:t>
                            </w:ins>
                          </m:r>
                        </m:oMath>
                        <w:ins w:id="582" w:author="Bo Shen" w:date="2023-01-26T16:55:00Z">
                          <w:r>
                            <w:rPr>
                              <w:rFonts w:ascii="Times New Roman" w:hAnsi="Times New Roman" w:cs="Times New Roman"/>
                            </w:rPr>
                            <w:t xml:space="preserve"> </w:t>
                          </w:r>
                        </w:ins>
                        <w:ins w:id="583" w:author="Bo Shen" w:date="2023-01-26T16:53:00Z">
                          <w:r>
                            <w:rPr>
                              <w:rFonts w:ascii="Times New Roman" w:hAnsi="Times New Roman" w:cs="Times New Roman"/>
                            </w:rPr>
                            <w:t xml:space="preserve">and </w:t>
                          </w:r>
                        </w:ins>
                        <m:oMath>
                          <m:r>
                            <w:ins w:id="584" w:author="Bo Shen" w:date="2023-01-26T16:56:00Z">
                              <w:rPr>
                                <w:rFonts w:ascii="Cambria Math" w:hAnsi="Cambria Math" w:cs="Times New Roman"/>
                              </w:rPr>
                              <m:t xml:space="preserve">β </m:t>
                            </w:ins>
                          </m:r>
                        </m:oMath>
                        <w:ins w:id="585" w:author="Bo Shen" w:date="2023-01-26T17:17:00Z">
                          <w:r>
                            <w:rPr>
                              <w:rFonts w:ascii="Times New Roman" w:hAnsi="Times New Roman" w:cs="Times New Roman"/>
                            </w:rPr>
                            <w:t>w</w:t>
                          </w:r>
                          <w:proofErr w:type="spellStart"/>
                          <w:r>
                            <w:rPr>
                              <w:rFonts w:ascii="Times New Roman" w:hAnsi="Times New Roman" w:cs="Times New Roman"/>
                            </w:rPr>
                            <w:t>ere</w:t>
                          </w:r>
                          <w:proofErr w:type="spellEnd"/>
                          <w:r>
                            <w:rPr>
                              <w:rFonts w:ascii="Times New Roman" w:hAnsi="Times New Roman" w:cs="Times New Roman"/>
                            </w:rPr>
                            <w:t xml:space="preserve"> paired</w:t>
                          </w:r>
                        </w:ins>
                        <w:ins w:id="586" w:author="Bo Shen" w:date="2023-01-27T09:23:00Z">
                          <w:r>
                            <w:rPr>
                              <w:rFonts w:ascii="Times New Roman" w:hAnsi="Times New Roman" w:cs="Times New Roman"/>
                            </w:rPr>
                            <w:t xml:space="preserve"> since</w:t>
                          </w:r>
                        </w:ins>
                        <w:ins w:id="587" w:author="Bo Shen" w:date="2023-01-26T17:16:00Z">
                          <w:r>
                            <w:rPr>
                              <w:rFonts w:ascii="Times New Roman" w:hAnsi="Times New Roman" w:cs="Times New Roman"/>
                            </w:rPr>
                            <w:t xml:space="preserve"> </w:t>
                          </w:r>
                        </w:ins>
                        <w:ins w:id="588" w:author="Bo Shen" w:date="2023-01-26T17:17:00Z">
                          <w:r>
                            <w:rPr>
                              <w:rFonts w:ascii="Times New Roman" w:hAnsi="Times New Roman" w:cs="Times New Roman"/>
                            </w:rPr>
                            <w:t xml:space="preserve">both of them control the ramping-up speed of the competition dynamics. </w:t>
                          </w:r>
                        </w:ins>
                        <w:ins w:id="589" w:author="Bo Shen" w:date="2023-01-26T17:01:00Z">
                          <w:r w:rsidRPr="008604B0">
                            <w:rPr>
                              <w:rFonts w:ascii="Times New Roman" w:hAnsi="Times New Roman" w:cs="Times New Roman"/>
                              <w:b/>
                              <w:bCs/>
                              <w:rPrChange w:id="590" w:author="Bo Shen" w:date="2023-01-27T09:20:00Z">
                                <w:rPr>
                                  <w:rFonts w:ascii="Times New Roman" w:hAnsi="Times New Roman" w:cs="Times New Roman"/>
                                </w:rPr>
                              </w:rPrChange>
                            </w:rPr>
                            <w:t>B.</w:t>
                          </w:r>
                          <w:r>
                            <w:rPr>
                              <w:rFonts w:ascii="Times New Roman" w:hAnsi="Times New Roman" w:cs="Times New Roman"/>
                            </w:rPr>
                            <w:t xml:space="preserve"> The magnitude of white noise </w:t>
                          </w:r>
                        </w:ins>
                        <w:ins w:id="591" w:author="Bo Shen" w:date="2023-01-26T17:02:00Z">
                          <w:r>
                            <w:rPr>
                              <w:rFonts w:ascii="Times New Roman" w:hAnsi="Times New Roman" w:cs="Times New Roman"/>
                            </w:rPr>
                            <w:t>(</w:t>
                          </w:r>
                        </w:ins>
                        <m:oMath>
                          <m:r>
                            <w:ins w:id="592" w:author="Bo Shen" w:date="2023-01-26T17:12:00Z">
                              <w:rPr>
                                <w:rFonts w:ascii="Cambria Math" w:hAnsi="Cambria Math" w:cs="Times New Roman"/>
                              </w:rPr>
                              <m:t>σ</m:t>
                            </w:ins>
                          </m:r>
                        </m:oMath>
                        <w:ins w:id="593" w:author="Bo Shen" w:date="2023-01-26T17:02:00Z">
                          <w:r>
                            <w:rPr>
                              <w:rFonts w:ascii="Times New Roman" w:hAnsi="Times New Roman" w:cs="Times New Roman"/>
                            </w:rPr>
                            <w:t>) was paired with the magnitude of inputs (</w:t>
                          </w:r>
                          <w:r w:rsidRPr="00AA6167">
                            <w:rPr>
                              <w:rFonts w:ascii="Times New Roman" w:hAnsi="Times New Roman" w:cs="Times New Roman"/>
                              <w:i/>
                              <w:iCs/>
                              <w:rPrChange w:id="594" w:author="Bo Shen" w:date="2023-01-26T17:12:00Z">
                                <w:rPr>
                                  <w:rFonts w:ascii="Times New Roman" w:hAnsi="Times New Roman" w:cs="Times New Roman"/>
                                </w:rPr>
                              </w:rPrChange>
                            </w:rPr>
                            <w:t>S</w:t>
                          </w:r>
                          <w:r>
                            <w:rPr>
                              <w:rFonts w:ascii="Times New Roman" w:hAnsi="Times New Roman" w:cs="Times New Roman"/>
                            </w:rPr>
                            <w:t>)</w:t>
                          </w:r>
                        </w:ins>
                        <w:ins w:id="595" w:author="Bo Shen" w:date="2023-01-27T09:24:00Z">
                          <w:r>
                            <w:rPr>
                              <w:rFonts w:ascii="Times New Roman" w:hAnsi="Times New Roman" w:cs="Times New Roman"/>
                            </w:rPr>
                            <w:t xml:space="preserve"> since these two parameters control the signal to noise ratio. </w:t>
                          </w:r>
                          <w:r w:rsidRPr="001C58BB">
                            <w:rPr>
                              <w:rFonts w:ascii="Times New Roman" w:hAnsi="Times New Roman" w:cs="Times New Roman"/>
                              <w:b/>
                              <w:bCs/>
                              <w:rPrChange w:id="596" w:author="Bo Shen" w:date="2023-01-27T09:33:00Z">
                                <w:rPr>
                                  <w:rFonts w:ascii="Times New Roman" w:hAnsi="Times New Roman" w:cs="Times New Roman"/>
                                </w:rPr>
                              </w:rPrChange>
                            </w:rPr>
                            <w:t>C-E.</w:t>
                          </w:r>
                          <w:r>
                            <w:rPr>
                              <w:rFonts w:ascii="Times New Roman" w:hAnsi="Times New Roman" w:cs="Times New Roman"/>
                            </w:rPr>
                            <w:t xml:space="preserve"> </w:t>
                          </w:r>
                        </w:ins>
                        <w:ins w:id="597" w:author="Bo Shen" w:date="2023-01-27T09:25:00Z">
                          <w:r>
                            <w:rPr>
                              <w:rFonts w:ascii="Times New Roman" w:hAnsi="Times New Roman" w:cs="Times New Roman"/>
                            </w:rPr>
                            <w:t>The time constants of the three units were paired.</w:t>
                          </w:r>
                        </w:ins>
                        <w:ins w:id="598" w:author="Bo Shen" w:date="2023-01-26T17:12:00Z">
                          <w:r>
                            <w:rPr>
                              <w:rFonts w:ascii="Times New Roman" w:hAnsi="Times New Roman" w:cs="Times New Roman"/>
                            </w:rPr>
                            <w:t xml:space="preserve"> </w:t>
                          </w:r>
                        </w:ins>
                        <w:ins w:id="599" w:author="Bo Shen" w:date="2023-01-27T09:06:00Z">
                          <w:r>
                            <w:rPr>
                              <w:rFonts w:ascii="Times New Roman" w:hAnsi="Times New Roman" w:cs="Times New Roman"/>
                            </w:rPr>
                            <w:t xml:space="preserve"> </w:t>
                          </w:r>
                        </w:ins>
                      </w:p>
                    </w:txbxContent>
                  </v:textbox>
                </v:shape>
              </w:pict>
            </mc:Fallback>
          </mc:AlternateContent>
        </w:r>
      </w:ins>
    </w:p>
    <w:p w14:paraId="21AFF6EC" w14:textId="77777777" w:rsidR="00737325" w:rsidRDefault="00737325">
      <w:pPr>
        <w:rPr>
          <w:ins w:id="600" w:author="Bo Shen" w:date="2023-01-27T09:48:00Z"/>
          <w:rFonts w:ascii="Times New Roman" w:hAnsi="Times New Roman" w:cs="Times New Roman"/>
          <w:i/>
          <w:color w:val="000000" w:themeColor="text1"/>
        </w:rPr>
      </w:pPr>
    </w:p>
    <w:p w14:paraId="3DF7D1D2" w14:textId="27C3E835" w:rsidR="001C58BB" w:rsidRDefault="001C58BB">
      <w:pPr>
        <w:rPr>
          <w:ins w:id="601" w:author="Bo Shen" w:date="2023-01-27T09:33:00Z"/>
          <w:rFonts w:ascii="Times New Roman" w:hAnsi="Times New Roman" w:cs="Times New Roman" w:hint="eastAsia"/>
          <w:i/>
          <w:color w:val="000000" w:themeColor="text1"/>
        </w:rPr>
      </w:pPr>
      <w:ins w:id="602" w:author="Bo Shen" w:date="2023-01-27T09:33:00Z">
        <w:r w:rsidRPr="00737325">
          <w:rPr>
            <w:rFonts w:ascii="Times New Roman" w:hAnsi="Times New Roman" w:cs="Times New Roman"/>
            <w:rPrChange w:id="603" w:author="Bo Shen" w:date="2023-01-27T09:48:00Z">
              <w:rPr>
                <w:rFonts w:ascii="Times New Roman" w:hAnsi="Times New Roman" w:cs="Times New Roman"/>
                <w:i/>
                <w:color w:val="000000" w:themeColor="text1"/>
              </w:rPr>
            </w:rPrChange>
          </w:rPr>
          <w:br w:type="page"/>
        </w:r>
      </w:ins>
      <w:r>
        <w:rPr>
          <w:noProof/>
          <w:lang w:eastAsia="en-US"/>
        </w:rPr>
        <w:lastRenderedPageBreak/>
        <mc:AlternateContent>
          <mc:Choice Requires="wps">
            <w:drawing>
              <wp:anchor distT="0" distB="0" distL="114300" distR="114300" simplePos="0" relativeHeight="251678720" behindDoc="0" locked="0" layoutInCell="1" allowOverlap="1" wp14:anchorId="592B5E25" wp14:editId="40C112BC">
                <wp:simplePos x="0" y="0"/>
                <wp:positionH relativeFrom="column">
                  <wp:posOffset>-23446</wp:posOffset>
                </wp:positionH>
                <wp:positionV relativeFrom="paragraph">
                  <wp:posOffset>109416</wp:posOffset>
                </wp:positionV>
                <wp:extent cx="5978476" cy="3641970"/>
                <wp:effectExtent l="0" t="0" r="16510" b="15875"/>
                <wp:wrapNone/>
                <wp:docPr id="38" name="Text Box 38"/>
                <wp:cNvGraphicFramePr/>
                <a:graphic xmlns:a="http://schemas.openxmlformats.org/drawingml/2006/main">
                  <a:graphicData uri="http://schemas.microsoft.com/office/word/2010/wordprocessingShape">
                    <wps:wsp>
                      <wps:cNvSpPr txBox="1"/>
                      <wps:spPr>
                        <a:xfrm>
                          <a:off x="0" y="0"/>
                          <a:ext cx="5978476" cy="3641970"/>
                        </a:xfrm>
                        <a:prstGeom prst="rect">
                          <a:avLst/>
                        </a:prstGeom>
                        <a:solidFill>
                          <a:schemeClr val="lt1"/>
                        </a:solidFill>
                        <a:ln w="6350">
                          <a:solidFill>
                            <a:prstClr val="black"/>
                          </a:solidFill>
                        </a:ln>
                      </wps:spPr>
                      <wps:txbx>
                        <w:txbxContent>
                          <w:p w14:paraId="40E62B33" w14:textId="38131AC0" w:rsidR="001C58BB" w:rsidRDefault="00EF06D8" w:rsidP="001C58BB">
                            <w:pPr>
                              <w:spacing w:line="480" w:lineRule="auto"/>
                              <w:jc w:val="center"/>
                              <w:rPr>
                                <w:rFonts w:ascii="Times New Roman" w:hAnsi="Times New Roman" w:cs="Times New Roman"/>
                                <w:b/>
                              </w:rPr>
                            </w:pPr>
                            <w:ins w:id="604"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0"/>
                                            <a:stretch>
                                              <a:fillRect/>
                                            </a:stretch>
                                          </pic:blipFill>
                                          <pic:spPr>
                                            <a:xfrm>
                                              <a:off x="0" y="0"/>
                                              <a:ext cx="3670300" cy="2755900"/>
                                            </a:xfrm>
                                            <a:prstGeom prst="rect">
                                              <a:avLst/>
                                            </a:prstGeom>
                                          </pic:spPr>
                                        </pic:pic>
                                      </a:graphicData>
                                    </a:graphic>
                                  </wp:inline>
                                </w:drawing>
                              </w:r>
                            </w:ins>
                          </w:p>
                          <w:p w14:paraId="591426E2" w14:textId="7C0229A0" w:rsidR="001C58BB" w:rsidRPr="00054B32" w:rsidRDefault="001C58BB" w:rsidP="001C58BB">
                            <w:pPr>
                              <w:jc w:val="both"/>
                              <w:rPr>
                                <w:rFonts w:ascii="Times New Roman" w:hAnsi="Times New Roman" w:cs="Times New Roman"/>
                              </w:rPr>
                            </w:pPr>
                            <w:r>
                              <w:rPr>
                                <w:rFonts w:ascii="Times New Roman" w:hAnsi="Times New Roman" w:cs="Times New Roman"/>
                                <w:b/>
                              </w:rPr>
                              <w:t xml:space="preserve">Figure 6-figure supplement </w:t>
                            </w:r>
                            <w:r>
                              <w:rPr>
                                <w:rFonts w:ascii="Times New Roman" w:hAnsi="Times New Roman" w:cs="Times New Roman"/>
                                <w:b/>
                              </w:rPr>
                              <w:t>3</w:t>
                            </w:r>
                            <w:r>
                              <w:rPr>
                                <w:rFonts w:ascii="Times New Roman" w:hAnsi="Times New Roman" w:cs="Times New Roman"/>
                                <w:b/>
                              </w:rPr>
                              <w:t>.</w:t>
                            </w:r>
                            <w:ins w:id="605" w:author="Bo Shen" w:date="2023-01-26T17:12:00Z">
                              <w:r>
                                <w:rPr>
                                  <w:rFonts w:ascii="Times New Roman" w:hAnsi="Times New Roman" w:cs="Times New Roman"/>
                                </w:rPr>
                                <w:t xml:space="preserve"> </w:t>
                              </w:r>
                            </w:ins>
                            <w:ins w:id="606" w:author="Bo Shen" w:date="2023-01-27T09:40:00Z">
                              <w:r w:rsidR="00EF06D8">
                                <w:rPr>
                                  <w:rFonts w:ascii="Times New Roman" w:hAnsi="Times New Roman" w:cs="Times New Roman"/>
                                </w:rPr>
                                <w:t>Collinearity</w:t>
                              </w:r>
                            </w:ins>
                            <w:ins w:id="607" w:author="Bo Shen" w:date="2023-01-27T09:35:00Z">
                              <w:r>
                                <w:rPr>
                                  <w:rFonts w:ascii="Times New Roman" w:hAnsi="Times New Roman" w:cs="Times New Roman"/>
                                </w:rPr>
                                <w:t xml:space="preserve"> between</w:t>
                              </w:r>
                            </w:ins>
                            <w:ins w:id="608" w:author="Bo Shen" w:date="2023-01-27T09:36:00Z">
                              <w:r>
                                <w:rPr>
                                  <w:rFonts w:ascii="Times New Roman" w:hAnsi="Times New Roman" w:cs="Times New Roman"/>
                                </w:rPr>
                                <w:t xml:space="preserve"> self-</w:t>
                              </w:r>
                              <w:proofErr w:type="spellStart"/>
                              <w:r>
                                <w:rPr>
                                  <w:rFonts w:ascii="Times New Roman" w:hAnsi="Times New Roman" w:cs="Times New Roman"/>
                                </w:rPr>
                                <w:t>exictation</w:t>
                              </w:r>
                            </w:ins>
                            <w:proofErr w:type="spellEnd"/>
                            <w:ins w:id="609" w:author="Bo Shen" w:date="2023-01-27T09:35:00Z">
                              <w:r>
                                <w:rPr>
                                  <w:rFonts w:ascii="Times New Roman" w:hAnsi="Times New Roman" w:cs="Times New Roman"/>
                                </w:rPr>
                                <w:t xml:space="preserve"> </w:t>
                              </w:r>
                            </w:ins>
                            <m:oMath>
                              <m:r>
                                <w:ins w:id="610" w:author="Bo Shen" w:date="2023-01-27T09:35:00Z">
                                  <w:rPr>
                                    <w:rFonts w:ascii="Cambria Math" w:hAnsi="Cambria Math" w:cs="Times New Roman"/>
                                  </w:rPr>
                                  <m:t>α</m:t>
                                </w:ins>
                              </m:r>
                            </m:oMath>
                            <w:ins w:id="611" w:author="Bo Shen" w:date="2023-01-27T09:35:00Z">
                              <w:r>
                                <w:rPr>
                                  <w:rFonts w:ascii="Times New Roman" w:hAnsi="Times New Roman" w:cs="Times New Roman"/>
                                </w:rPr>
                                <w:t xml:space="preserve"> and</w:t>
                              </w:r>
                            </w:ins>
                            <w:ins w:id="612" w:author="Bo Shen" w:date="2023-01-27T09:36:00Z">
                              <w:r>
                                <w:rPr>
                                  <w:rFonts w:ascii="Times New Roman" w:hAnsi="Times New Roman" w:cs="Times New Roman"/>
                                </w:rPr>
                                <w:t xml:space="preserve"> baseline gain control</w:t>
                              </w:r>
                            </w:ins>
                            <w:ins w:id="613" w:author="Bo Shen" w:date="2023-01-27T09:35:00Z">
                              <w:r>
                                <w:rPr>
                                  <w:rFonts w:ascii="Times New Roman" w:hAnsi="Times New Roman" w:cs="Times New Roman"/>
                                </w:rPr>
                                <w:t xml:space="preserve"> </w:t>
                              </w:r>
                            </w:ins>
                            <m:oMath>
                              <m:sSub>
                                <m:sSubPr>
                                  <m:ctrlPr>
                                    <w:ins w:id="614" w:author="Bo Shen" w:date="2023-01-27T09:36:00Z">
                                      <w:rPr>
                                        <w:rFonts w:ascii="Cambria Math" w:hAnsi="Cambria Math" w:cs="Times New Roman"/>
                                        <w:i/>
                                      </w:rPr>
                                    </w:ins>
                                  </m:ctrlPr>
                                </m:sSubPr>
                                <m:e>
                                  <m:r>
                                    <w:ins w:id="615" w:author="Bo Shen" w:date="2023-01-27T09:36:00Z">
                                      <w:rPr>
                                        <w:rFonts w:ascii="Cambria Math" w:hAnsi="Cambria Math" w:cs="Times New Roman"/>
                                      </w:rPr>
                                      <m:t>G</m:t>
                                    </w:ins>
                                  </m:r>
                                </m:e>
                                <m:sub>
                                  <m:r>
                                    <w:ins w:id="616" w:author="Bo Shen" w:date="2023-01-27T09:36:00Z">
                                      <w:rPr>
                                        <w:rFonts w:ascii="Cambria Math" w:hAnsi="Cambria Math" w:cs="Times New Roman"/>
                                      </w:rPr>
                                      <m:t>0</m:t>
                                    </w:ins>
                                  </m:r>
                                </m:sub>
                              </m:sSub>
                            </m:oMath>
                            <w:ins w:id="617" w:author="Bo Shen" w:date="2023-01-27T09:36:00Z">
                              <w:r>
                                <w:rPr>
                                  <w:rFonts w:ascii="Times New Roman" w:hAnsi="Times New Roman" w:cs="Times New Roman"/>
                                </w:rPr>
                                <w:t xml:space="preserve">. </w:t>
                              </w:r>
                            </w:ins>
                            <w:ins w:id="618" w:author="Bo Shen" w:date="2023-01-27T09:43:00Z">
                              <w:r w:rsidR="00EA7198">
                                <w:rPr>
                                  <w:rFonts w:ascii="Times New Roman" w:hAnsi="Times New Roman" w:cs="Times New Roman" w:hint="eastAsia"/>
                                </w:rPr>
                                <w:t>T</w:t>
                              </w:r>
                            </w:ins>
                            <w:ins w:id="619" w:author="Bo Shen" w:date="2023-01-27T09:37:00Z">
                              <w:r w:rsidR="00EF06D8">
                                <w:rPr>
                                  <w:rFonts w:ascii="Times New Roman" w:hAnsi="Times New Roman" w:cs="Times New Roman"/>
                                </w:rPr>
                                <w:t xml:space="preserve">he log-likelihood </w:t>
                              </w:r>
                            </w:ins>
                            <w:ins w:id="620" w:author="Bo Shen" w:date="2023-01-27T09:43:00Z">
                              <w:r w:rsidR="00EA7198">
                                <w:rPr>
                                  <w:rFonts w:ascii="Times New Roman" w:hAnsi="Times New Roman" w:cs="Times New Roman"/>
                                </w:rPr>
                                <w:t xml:space="preserve">space </w:t>
                              </w:r>
                            </w:ins>
                            <w:ins w:id="621" w:author="Bo Shen" w:date="2023-01-27T09:44:00Z">
                              <w:r w:rsidR="00EA7198">
                                <w:rPr>
                                  <w:rFonts w:ascii="Times New Roman" w:hAnsi="Times New Roman" w:cs="Times New Roman"/>
                                </w:rPr>
                                <w:t xml:space="preserve">showed high </w:t>
                              </w:r>
                              <w:proofErr w:type="spellStart"/>
                              <w:r w:rsidR="00EA7198">
                                <w:rPr>
                                  <w:rFonts w:ascii="Times New Roman" w:hAnsi="Times New Roman" w:cs="Times New Roman"/>
                                </w:rPr>
                                <w:t>colinearity</w:t>
                              </w:r>
                              <w:proofErr w:type="spellEnd"/>
                              <w:r w:rsidR="00EA7198">
                                <w:rPr>
                                  <w:rFonts w:ascii="Times New Roman" w:hAnsi="Times New Roman" w:cs="Times New Roman"/>
                                </w:rPr>
                                <w:t xml:space="preserve"> between </w:t>
                              </w:r>
                            </w:ins>
                            <m:oMath>
                              <m:r>
                                <w:ins w:id="622" w:author="Bo Shen" w:date="2023-01-27T09:37:00Z">
                                  <w:rPr>
                                    <w:rFonts w:ascii="Cambria Math" w:hAnsi="Cambria Math" w:cs="Times New Roman"/>
                                  </w:rPr>
                                  <m:t>α</m:t>
                                </w:ins>
                              </m:r>
                            </m:oMath>
                            <w:ins w:id="623" w:author="Bo Shen" w:date="2023-01-27T09:37:00Z">
                              <w:r w:rsidR="00EF06D8">
                                <w:rPr>
                                  <w:rFonts w:ascii="Times New Roman" w:hAnsi="Times New Roman" w:cs="Times New Roman"/>
                                </w:rPr>
                                <w:t xml:space="preserve"> and </w:t>
                              </w:r>
                            </w:ins>
                            <m:oMath>
                              <m:sSub>
                                <m:sSubPr>
                                  <m:ctrlPr>
                                    <w:ins w:id="624" w:author="Bo Shen" w:date="2023-01-27T09:38:00Z">
                                      <w:rPr>
                                        <w:rFonts w:ascii="Cambria Math" w:hAnsi="Cambria Math" w:cs="Times New Roman"/>
                                        <w:i/>
                                      </w:rPr>
                                    </w:ins>
                                  </m:ctrlPr>
                                </m:sSubPr>
                                <m:e>
                                  <m:r>
                                    <w:ins w:id="625" w:author="Bo Shen" w:date="2023-01-27T09:38:00Z">
                                      <w:rPr>
                                        <w:rFonts w:ascii="Cambria Math" w:hAnsi="Cambria Math" w:cs="Times New Roman"/>
                                      </w:rPr>
                                      <m:t>G</m:t>
                                    </w:ins>
                                  </m:r>
                                </m:e>
                                <m:sub>
                                  <m:r>
                                    <w:ins w:id="626" w:author="Bo Shen" w:date="2023-01-27T09:38:00Z">
                                      <w:rPr>
                                        <w:rFonts w:ascii="Cambria Math" w:hAnsi="Cambria Math" w:cs="Times New Roman"/>
                                      </w:rPr>
                                      <m:t>0</m:t>
                                    </w:ins>
                                  </m:r>
                                </m:sub>
                              </m:sSub>
                              <m:r>
                                <w:ins w:id="627" w:author="Bo Shen" w:date="2023-01-27T09:44:00Z">
                                  <w:rPr>
                                    <w:rFonts w:ascii="Cambria Math" w:hAnsi="Cambria Math" w:cs="Times New Roman"/>
                                  </w:rPr>
                                  <m:t>.</m:t>
                                </w:ins>
                              </m:r>
                            </m:oMath>
                            <w:ins w:id="628" w:author="Bo Shen" w:date="2023-01-27T09:44:00Z">
                              <w:r w:rsidR="00EA7198">
                                <w:rPr>
                                  <w:rFonts w:ascii="Times New Roman" w:hAnsi="Times New Roman" w:cs="Times New Roman"/>
                                </w:rPr>
                                <w:t xml:space="preserve"> </w:t>
                              </w:r>
                            </w:ins>
                            <w:ins w:id="629" w:author="Bo Shen" w:date="2023-01-27T09:38:00Z">
                              <w:r w:rsidR="00EF06D8">
                                <w:rPr>
                                  <w:rFonts w:ascii="Times New Roman" w:hAnsi="Times New Roman" w:cs="Times New Roman"/>
                                </w:rPr>
                                <w:t xml:space="preserve">Other parameters were set as the best fitted values </w:t>
                              </w:r>
                            </w:ins>
                            <w:ins w:id="630" w:author="Bo Shen" w:date="2023-01-27T09:46:00Z">
                              <w:r w:rsidR="008E17FA">
                                <w:rPr>
                                  <w:rFonts w:ascii="Times New Roman" w:hAnsi="Times New Roman" w:cs="Times New Roman" w:hint="eastAsia"/>
                                </w:rPr>
                                <w:t>shown</w:t>
                              </w:r>
                              <w:r w:rsidR="008E17FA">
                                <w:rPr>
                                  <w:rFonts w:ascii="Times New Roman" w:hAnsi="Times New Roman" w:cs="Times New Roman"/>
                                </w:rPr>
                                <w:t xml:space="preserve"> </w:t>
                              </w:r>
                            </w:ins>
                            <w:ins w:id="631" w:author="Bo Shen" w:date="2023-01-27T09:38:00Z">
                              <w:r w:rsidR="00EF06D8">
                                <w:rPr>
                                  <w:rFonts w:ascii="Times New Roman" w:hAnsi="Times New Roman" w:cs="Times New Roman"/>
                                </w:rPr>
                                <w:t>in Figure 6.</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92B5E25" id="Text Box 38" o:spid="_x0000_s1036" type="#_x0000_t202" style="position:absolute;margin-left:-1.85pt;margin-top:8.6pt;width:470.75pt;height:28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" fillcolor="white [3201]" strokeweight=".5pt">
                <v:textbox>
                  <w:txbxContent>
                    <w:p w14:paraId="40E62B33" w14:textId="38131AC0" w:rsidR="001C58BB" w:rsidRDefault="00EF06D8" w:rsidP="001C58BB">
                      <w:pPr>
                        <w:spacing w:line="480" w:lineRule="auto"/>
                        <w:jc w:val="center"/>
                        <w:rPr>
                          <w:rFonts w:ascii="Times New Roman" w:hAnsi="Times New Roman" w:cs="Times New Roman"/>
                          <w:b/>
                        </w:rPr>
                      </w:pPr>
                      <w:ins w:id="632"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0"/>
                                      <a:stretch>
                                        <a:fillRect/>
                                      </a:stretch>
                                    </pic:blipFill>
                                    <pic:spPr>
                                      <a:xfrm>
                                        <a:off x="0" y="0"/>
                                        <a:ext cx="3670300" cy="2755900"/>
                                      </a:xfrm>
                                      <a:prstGeom prst="rect">
                                        <a:avLst/>
                                      </a:prstGeom>
                                    </pic:spPr>
                                  </pic:pic>
                                </a:graphicData>
                              </a:graphic>
                            </wp:inline>
                          </w:drawing>
                        </w:r>
                      </w:ins>
                    </w:p>
                    <w:p w14:paraId="591426E2" w14:textId="7C0229A0" w:rsidR="001C58BB" w:rsidRPr="00054B32" w:rsidRDefault="001C58BB" w:rsidP="001C58BB">
                      <w:pPr>
                        <w:jc w:val="both"/>
                        <w:rPr>
                          <w:rFonts w:ascii="Times New Roman" w:hAnsi="Times New Roman" w:cs="Times New Roman"/>
                        </w:rPr>
                      </w:pPr>
                      <w:r>
                        <w:rPr>
                          <w:rFonts w:ascii="Times New Roman" w:hAnsi="Times New Roman" w:cs="Times New Roman"/>
                          <w:b/>
                        </w:rPr>
                        <w:t xml:space="preserve">Figure 6-figure supplement </w:t>
                      </w:r>
                      <w:r>
                        <w:rPr>
                          <w:rFonts w:ascii="Times New Roman" w:hAnsi="Times New Roman" w:cs="Times New Roman"/>
                          <w:b/>
                        </w:rPr>
                        <w:t>3</w:t>
                      </w:r>
                      <w:r>
                        <w:rPr>
                          <w:rFonts w:ascii="Times New Roman" w:hAnsi="Times New Roman" w:cs="Times New Roman"/>
                          <w:b/>
                        </w:rPr>
                        <w:t>.</w:t>
                      </w:r>
                      <w:ins w:id="633" w:author="Bo Shen" w:date="2023-01-26T17:12:00Z">
                        <w:r>
                          <w:rPr>
                            <w:rFonts w:ascii="Times New Roman" w:hAnsi="Times New Roman" w:cs="Times New Roman"/>
                          </w:rPr>
                          <w:t xml:space="preserve"> </w:t>
                        </w:r>
                      </w:ins>
                      <w:ins w:id="634" w:author="Bo Shen" w:date="2023-01-27T09:40:00Z">
                        <w:r w:rsidR="00EF06D8">
                          <w:rPr>
                            <w:rFonts w:ascii="Times New Roman" w:hAnsi="Times New Roman" w:cs="Times New Roman"/>
                          </w:rPr>
                          <w:t>Collinearity</w:t>
                        </w:r>
                      </w:ins>
                      <w:ins w:id="635" w:author="Bo Shen" w:date="2023-01-27T09:35:00Z">
                        <w:r>
                          <w:rPr>
                            <w:rFonts w:ascii="Times New Roman" w:hAnsi="Times New Roman" w:cs="Times New Roman"/>
                          </w:rPr>
                          <w:t xml:space="preserve"> between</w:t>
                        </w:r>
                      </w:ins>
                      <w:ins w:id="636" w:author="Bo Shen" w:date="2023-01-27T09:36:00Z">
                        <w:r>
                          <w:rPr>
                            <w:rFonts w:ascii="Times New Roman" w:hAnsi="Times New Roman" w:cs="Times New Roman"/>
                          </w:rPr>
                          <w:t xml:space="preserve"> self-</w:t>
                        </w:r>
                        <w:proofErr w:type="spellStart"/>
                        <w:r>
                          <w:rPr>
                            <w:rFonts w:ascii="Times New Roman" w:hAnsi="Times New Roman" w:cs="Times New Roman"/>
                          </w:rPr>
                          <w:t>exictation</w:t>
                        </w:r>
                      </w:ins>
                      <w:proofErr w:type="spellEnd"/>
                      <w:ins w:id="637" w:author="Bo Shen" w:date="2023-01-27T09:35:00Z">
                        <w:r>
                          <w:rPr>
                            <w:rFonts w:ascii="Times New Roman" w:hAnsi="Times New Roman" w:cs="Times New Roman"/>
                          </w:rPr>
                          <w:t xml:space="preserve"> </w:t>
                        </w:r>
                      </w:ins>
                      <m:oMath>
                        <m:r>
                          <w:ins w:id="638" w:author="Bo Shen" w:date="2023-01-27T09:35:00Z">
                            <w:rPr>
                              <w:rFonts w:ascii="Cambria Math" w:hAnsi="Cambria Math" w:cs="Times New Roman"/>
                            </w:rPr>
                            <m:t>α</m:t>
                          </w:ins>
                        </m:r>
                      </m:oMath>
                      <w:ins w:id="639" w:author="Bo Shen" w:date="2023-01-27T09:35:00Z">
                        <w:r>
                          <w:rPr>
                            <w:rFonts w:ascii="Times New Roman" w:hAnsi="Times New Roman" w:cs="Times New Roman"/>
                          </w:rPr>
                          <w:t xml:space="preserve"> and</w:t>
                        </w:r>
                      </w:ins>
                      <w:ins w:id="640" w:author="Bo Shen" w:date="2023-01-27T09:36:00Z">
                        <w:r>
                          <w:rPr>
                            <w:rFonts w:ascii="Times New Roman" w:hAnsi="Times New Roman" w:cs="Times New Roman"/>
                          </w:rPr>
                          <w:t xml:space="preserve"> baseline gain control</w:t>
                        </w:r>
                      </w:ins>
                      <w:ins w:id="641" w:author="Bo Shen" w:date="2023-01-27T09:35:00Z">
                        <w:r>
                          <w:rPr>
                            <w:rFonts w:ascii="Times New Roman" w:hAnsi="Times New Roman" w:cs="Times New Roman"/>
                          </w:rPr>
                          <w:t xml:space="preserve"> </w:t>
                        </w:r>
                      </w:ins>
                      <m:oMath>
                        <m:sSub>
                          <m:sSubPr>
                            <m:ctrlPr>
                              <w:ins w:id="642" w:author="Bo Shen" w:date="2023-01-27T09:36:00Z">
                                <w:rPr>
                                  <w:rFonts w:ascii="Cambria Math" w:hAnsi="Cambria Math" w:cs="Times New Roman"/>
                                  <w:i/>
                                </w:rPr>
                              </w:ins>
                            </m:ctrlPr>
                          </m:sSubPr>
                          <m:e>
                            <m:r>
                              <w:ins w:id="643" w:author="Bo Shen" w:date="2023-01-27T09:36:00Z">
                                <w:rPr>
                                  <w:rFonts w:ascii="Cambria Math" w:hAnsi="Cambria Math" w:cs="Times New Roman"/>
                                </w:rPr>
                                <m:t>G</m:t>
                              </w:ins>
                            </m:r>
                          </m:e>
                          <m:sub>
                            <m:r>
                              <w:ins w:id="644" w:author="Bo Shen" w:date="2023-01-27T09:36:00Z">
                                <w:rPr>
                                  <w:rFonts w:ascii="Cambria Math" w:hAnsi="Cambria Math" w:cs="Times New Roman"/>
                                </w:rPr>
                                <m:t>0</m:t>
                              </w:ins>
                            </m:r>
                          </m:sub>
                        </m:sSub>
                      </m:oMath>
                      <w:ins w:id="645" w:author="Bo Shen" w:date="2023-01-27T09:36:00Z">
                        <w:r>
                          <w:rPr>
                            <w:rFonts w:ascii="Times New Roman" w:hAnsi="Times New Roman" w:cs="Times New Roman"/>
                          </w:rPr>
                          <w:t xml:space="preserve">. </w:t>
                        </w:r>
                      </w:ins>
                      <w:ins w:id="646" w:author="Bo Shen" w:date="2023-01-27T09:43:00Z">
                        <w:r w:rsidR="00EA7198">
                          <w:rPr>
                            <w:rFonts w:ascii="Times New Roman" w:hAnsi="Times New Roman" w:cs="Times New Roman" w:hint="eastAsia"/>
                          </w:rPr>
                          <w:t>T</w:t>
                        </w:r>
                      </w:ins>
                      <w:ins w:id="647" w:author="Bo Shen" w:date="2023-01-27T09:37:00Z">
                        <w:r w:rsidR="00EF06D8">
                          <w:rPr>
                            <w:rFonts w:ascii="Times New Roman" w:hAnsi="Times New Roman" w:cs="Times New Roman"/>
                          </w:rPr>
                          <w:t xml:space="preserve">he log-likelihood </w:t>
                        </w:r>
                      </w:ins>
                      <w:ins w:id="648" w:author="Bo Shen" w:date="2023-01-27T09:43:00Z">
                        <w:r w:rsidR="00EA7198">
                          <w:rPr>
                            <w:rFonts w:ascii="Times New Roman" w:hAnsi="Times New Roman" w:cs="Times New Roman"/>
                          </w:rPr>
                          <w:t xml:space="preserve">space </w:t>
                        </w:r>
                      </w:ins>
                      <w:ins w:id="649" w:author="Bo Shen" w:date="2023-01-27T09:44:00Z">
                        <w:r w:rsidR="00EA7198">
                          <w:rPr>
                            <w:rFonts w:ascii="Times New Roman" w:hAnsi="Times New Roman" w:cs="Times New Roman"/>
                          </w:rPr>
                          <w:t xml:space="preserve">showed high </w:t>
                        </w:r>
                        <w:proofErr w:type="spellStart"/>
                        <w:r w:rsidR="00EA7198">
                          <w:rPr>
                            <w:rFonts w:ascii="Times New Roman" w:hAnsi="Times New Roman" w:cs="Times New Roman"/>
                          </w:rPr>
                          <w:t>colinearity</w:t>
                        </w:r>
                        <w:proofErr w:type="spellEnd"/>
                        <w:r w:rsidR="00EA7198">
                          <w:rPr>
                            <w:rFonts w:ascii="Times New Roman" w:hAnsi="Times New Roman" w:cs="Times New Roman"/>
                          </w:rPr>
                          <w:t xml:space="preserve"> between </w:t>
                        </w:r>
                      </w:ins>
                      <m:oMath>
                        <m:r>
                          <w:ins w:id="650" w:author="Bo Shen" w:date="2023-01-27T09:37:00Z">
                            <w:rPr>
                              <w:rFonts w:ascii="Cambria Math" w:hAnsi="Cambria Math" w:cs="Times New Roman"/>
                            </w:rPr>
                            <m:t>α</m:t>
                          </w:ins>
                        </m:r>
                      </m:oMath>
                      <w:ins w:id="651" w:author="Bo Shen" w:date="2023-01-27T09:37:00Z">
                        <w:r w:rsidR="00EF06D8">
                          <w:rPr>
                            <w:rFonts w:ascii="Times New Roman" w:hAnsi="Times New Roman" w:cs="Times New Roman"/>
                          </w:rPr>
                          <w:t xml:space="preserve"> and </w:t>
                        </w:r>
                      </w:ins>
                      <m:oMath>
                        <m:sSub>
                          <m:sSubPr>
                            <m:ctrlPr>
                              <w:ins w:id="652" w:author="Bo Shen" w:date="2023-01-27T09:38:00Z">
                                <w:rPr>
                                  <w:rFonts w:ascii="Cambria Math" w:hAnsi="Cambria Math" w:cs="Times New Roman"/>
                                  <w:i/>
                                </w:rPr>
                              </w:ins>
                            </m:ctrlPr>
                          </m:sSubPr>
                          <m:e>
                            <m:r>
                              <w:ins w:id="653" w:author="Bo Shen" w:date="2023-01-27T09:38:00Z">
                                <w:rPr>
                                  <w:rFonts w:ascii="Cambria Math" w:hAnsi="Cambria Math" w:cs="Times New Roman"/>
                                </w:rPr>
                                <m:t>G</m:t>
                              </w:ins>
                            </m:r>
                          </m:e>
                          <m:sub>
                            <m:r>
                              <w:ins w:id="654" w:author="Bo Shen" w:date="2023-01-27T09:38:00Z">
                                <w:rPr>
                                  <w:rFonts w:ascii="Cambria Math" w:hAnsi="Cambria Math" w:cs="Times New Roman"/>
                                </w:rPr>
                                <m:t>0</m:t>
                              </w:ins>
                            </m:r>
                          </m:sub>
                        </m:sSub>
                        <m:r>
                          <w:ins w:id="655" w:author="Bo Shen" w:date="2023-01-27T09:44:00Z">
                            <w:rPr>
                              <w:rFonts w:ascii="Cambria Math" w:hAnsi="Cambria Math" w:cs="Times New Roman"/>
                            </w:rPr>
                            <m:t>.</m:t>
                          </w:ins>
                        </m:r>
                      </m:oMath>
                      <w:ins w:id="656" w:author="Bo Shen" w:date="2023-01-27T09:44:00Z">
                        <w:r w:rsidR="00EA7198">
                          <w:rPr>
                            <w:rFonts w:ascii="Times New Roman" w:hAnsi="Times New Roman" w:cs="Times New Roman"/>
                          </w:rPr>
                          <w:t xml:space="preserve"> </w:t>
                        </w:r>
                      </w:ins>
                      <w:ins w:id="657" w:author="Bo Shen" w:date="2023-01-27T09:38:00Z">
                        <w:r w:rsidR="00EF06D8">
                          <w:rPr>
                            <w:rFonts w:ascii="Times New Roman" w:hAnsi="Times New Roman" w:cs="Times New Roman"/>
                          </w:rPr>
                          <w:t xml:space="preserve">Other parameters were set as the best fitted values </w:t>
                        </w:r>
                      </w:ins>
                      <w:ins w:id="658" w:author="Bo Shen" w:date="2023-01-27T09:46:00Z">
                        <w:r w:rsidR="008E17FA">
                          <w:rPr>
                            <w:rFonts w:ascii="Times New Roman" w:hAnsi="Times New Roman" w:cs="Times New Roman" w:hint="eastAsia"/>
                          </w:rPr>
                          <w:t>shown</w:t>
                        </w:r>
                        <w:r w:rsidR="008E17FA">
                          <w:rPr>
                            <w:rFonts w:ascii="Times New Roman" w:hAnsi="Times New Roman" w:cs="Times New Roman"/>
                          </w:rPr>
                          <w:t xml:space="preserve"> </w:t>
                        </w:r>
                      </w:ins>
                      <w:ins w:id="659" w:author="Bo Shen" w:date="2023-01-27T09:38:00Z">
                        <w:r w:rsidR="00EF06D8">
                          <w:rPr>
                            <w:rFonts w:ascii="Times New Roman" w:hAnsi="Times New Roman" w:cs="Times New Roman"/>
                          </w:rPr>
                          <w:t>in Figure 6.</w:t>
                        </w:r>
                      </w:ins>
                    </w:p>
                  </w:txbxContent>
                </v:textbox>
              </v:shape>
            </w:pict>
          </mc:Fallback>
        </mc:AlternateContent>
      </w:r>
      <w:ins w:id="660" w:author="Bo Shen" w:date="2023-01-27T09:33:00Z">
        <w:r>
          <w:rPr>
            <w:rFonts w:ascii="Times New Roman" w:hAnsi="Times New Roman" w:cs="Times New Roman"/>
            <w:i/>
            <w:color w:val="000000" w:themeColor="text1"/>
          </w:rPr>
          <w:br w:type="page"/>
        </w:r>
      </w:ins>
    </w:p>
    <w:p w14:paraId="1178ACA2" w14:textId="77777777" w:rsidR="001C58BB" w:rsidRDefault="001C58BB">
      <w:pPr>
        <w:rPr>
          <w:ins w:id="661" w:author="Bo Shen" w:date="2023-01-27T09:33:00Z"/>
          <w:rFonts w:ascii="Times New Roman" w:hAnsi="Times New Roman" w:cs="Times New Roman"/>
          <w:i/>
          <w:color w:val="000000" w:themeColor="text1"/>
        </w:rPr>
      </w:pPr>
    </w:p>
    <w:p w14:paraId="518834EB" w14:textId="77777777" w:rsidR="00E36B40" w:rsidRPr="00E36B40" w:rsidRDefault="00E36B40">
      <w:pPr>
        <w:rPr>
          <w:ins w:id="662" w:author="Bo Shen" w:date="2023-01-26T16:25:00Z"/>
          <w:rFonts w:ascii="Times New Roman" w:hAnsi="Times New Roman" w:cs="Times New Roman"/>
          <w:iCs/>
          <w:color w:val="000000" w:themeColor="text1"/>
        </w:rPr>
      </w:pPr>
    </w:p>
    <w:p w14:paraId="00FA5561" w14:textId="77777777" w:rsidR="00E36B40" w:rsidRDefault="00E36B40">
      <w:pPr>
        <w:rPr>
          <w:ins w:id="663" w:author="Bo Shen" w:date="2023-01-26T16:25:00Z"/>
          <w:rFonts w:ascii="Times New Roman" w:hAnsi="Times New Roman" w:cs="Times New Roman"/>
          <w:i/>
          <w:color w:val="000000" w:themeColor="text1"/>
        </w:rPr>
      </w:pPr>
    </w:p>
    <w:p w14:paraId="391AC1F1" w14:textId="77777777" w:rsidR="00E36B40" w:rsidRDefault="00E36B40">
      <w:pPr>
        <w:rPr>
          <w:ins w:id="664" w:author="Bo Shen" w:date="2023-01-26T16:25:00Z"/>
          <w:rFonts w:ascii="Times New Roman" w:hAnsi="Times New Roman" w:cs="Times New Roman"/>
          <w:i/>
          <w:color w:val="000000" w:themeColor="text1"/>
        </w:rPr>
      </w:pPr>
    </w:p>
    <w:p w14:paraId="28B77CA2" w14:textId="77777777" w:rsidR="00E36B40" w:rsidRDefault="00E36B40">
      <w:pPr>
        <w:rPr>
          <w:ins w:id="665" w:author="Bo Shen" w:date="2023-01-26T16:25:00Z"/>
          <w:rFonts w:ascii="Times New Roman" w:hAnsi="Times New Roman" w:cs="Times New Roman"/>
          <w:i/>
          <w:color w:val="000000" w:themeColor="text1"/>
        </w:rPr>
      </w:pPr>
    </w:p>
    <w:p w14:paraId="243F039F" w14:textId="6A3FB2B3" w:rsidR="003A7944" w:rsidRDefault="003A7944">
      <w:pPr>
        <w:rPr>
          <w:rFonts w:ascii="Times New Roman" w:hAnsi="Times New Roman" w:cs="Times New Roman"/>
          <w:i/>
          <w:color w:val="000000" w:themeColor="text1"/>
        </w:rPr>
      </w:pPr>
      <w:r>
        <w:rPr>
          <w:noProof/>
          <w:lang w:eastAsia="en-US"/>
        </w:rPr>
        <mc:AlternateContent>
          <mc:Choice Requires="wps">
            <w:drawing>
              <wp:anchor distT="0" distB="0" distL="114300" distR="114300" simplePos="0" relativeHeight="251674624" behindDoc="0" locked="0" layoutInCell="1" allowOverlap="1" wp14:anchorId="3CB8EF4C" wp14:editId="1DC10343">
                <wp:simplePos x="0" y="0"/>
                <wp:positionH relativeFrom="column">
                  <wp:posOffset>-552450</wp:posOffset>
                </wp:positionH>
                <wp:positionV relativeFrom="paragraph">
                  <wp:posOffset>-488315</wp:posOffset>
                </wp:positionV>
                <wp:extent cx="7049386" cy="8771861"/>
                <wp:effectExtent l="0" t="0" r="12065" b="17145"/>
                <wp:wrapNone/>
                <wp:docPr id="5" name="Text Box 5"/>
                <wp:cNvGraphicFramePr/>
                <a:graphic xmlns:a="http://schemas.openxmlformats.org/drawingml/2006/main">
                  <a:graphicData uri="http://schemas.microsoft.com/office/word/2010/wordprocessingShape">
                    <wps:wsp>
                      <wps:cNvSpPr txBox="1"/>
                      <wps:spPr>
                        <a:xfrm>
                          <a:off x="0" y="0"/>
                          <a:ext cx="7049386" cy="8771861"/>
                        </a:xfrm>
                        <a:prstGeom prst="rect">
                          <a:avLst/>
                        </a:prstGeom>
                        <a:solidFill>
                          <a:schemeClr val="lt1"/>
                        </a:solidFill>
                        <a:ln w="6350">
                          <a:solidFill>
                            <a:prstClr val="black"/>
                          </a:solidFill>
                        </a:ln>
                      </wps:spPr>
                      <wps:txbx>
                        <w:txbxContent>
                          <w:p w14:paraId="27F0FE57" w14:textId="77777777" w:rsidR="009F0487" w:rsidRDefault="009F0487" w:rsidP="003A7944">
                            <w:pPr>
                              <w:spacing w:line="480" w:lineRule="auto"/>
                              <w:jc w:val="center"/>
                              <w:rPr>
                                <w:rFonts w:ascii="Times New Roman" w:hAnsi="Times New Roman" w:cs="Times New Roman"/>
                                <w:b/>
                              </w:rPr>
                            </w:pPr>
                            <w:r>
                              <w:rPr>
                                <w:rFonts w:ascii="Times New Roman" w:hAnsi="Times New Roman" w:cs="Times New Roman"/>
                                <w:b/>
                                <w:noProof/>
                                <w:lang w:eastAsia="en-US"/>
                              </w:rPr>
                              <w:drawing>
                                <wp:inline distT="0" distB="0" distL="0" distR="0" wp14:anchorId="12CEB827" wp14:editId="1F7B7A59">
                                  <wp:extent cx="5943600" cy="49041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3.eps"/>
                                          <pic:cNvPicPr/>
                                        </pic:nvPicPr>
                                        <pic:blipFill>
                                          <a:blip r:embed="rId21"/>
                                          <a:stretch>
                                            <a:fillRect/>
                                          </a:stretch>
                                        </pic:blipFill>
                                        <pic:spPr>
                                          <a:xfrm>
                                            <a:off x="0" y="0"/>
                                            <a:ext cx="5943600" cy="4904105"/>
                                          </a:xfrm>
                                          <a:prstGeom prst="rect">
                                            <a:avLst/>
                                          </a:prstGeom>
                                        </pic:spPr>
                                      </pic:pic>
                                    </a:graphicData>
                                  </a:graphic>
                                </wp:inline>
                              </w:drawing>
                            </w:r>
                          </w:p>
                          <w:p w14:paraId="635A119E" w14:textId="70427AF9" w:rsidR="009F0487" w:rsidRPr="00054B32" w:rsidRDefault="009F0487" w:rsidP="003A7944">
                            <w:pPr>
                              <w:jc w:val="both"/>
                              <w:rPr>
                                <w:rFonts w:ascii="Times New Roman" w:hAnsi="Times New Roman" w:cs="Times New Roman"/>
                              </w:rPr>
                            </w:pPr>
                            <w:r>
                              <w:rPr>
                                <w:rFonts w:ascii="Times New Roman" w:hAnsi="Times New Roman" w:cs="Times New Roman"/>
                                <w:b/>
                              </w:rPr>
                              <w:t xml:space="preserve">Figure 6-figure supplement </w:t>
                            </w:r>
                            <w:ins w:id="666" w:author="Bo Shen" w:date="2023-01-27T09:35:00Z">
                              <w:r w:rsidR="001C58BB">
                                <w:rPr>
                                  <w:rFonts w:ascii="Times New Roman" w:hAnsi="Times New Roman" w:cs="Times New Roman"/>
                                  <w:b/>
                                </w:rPr>
                                <w:t>4</w:t>
                              </w:r>
                            </w:ins>
                            <w:del w:id="667" w:author="Bo Shen" w:date="2023-01-26T16:27:00Z">
                              <w:r w:rsidDel="00F803D9">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r w:rsidRPr="0024505B">
                              <w:rPr>
                                <w:rFonts w:ascii="Times New Roman" w:hAnsi="Times New Roman" w:cs="Times New Roman"/>
                              </w:rPr>
                              <w:t xml:space="preserve">Fit the original RNM to the classical dataset (Roitman and Shadlen, 2002). </w:t>
                            </w:r>
                            <w:r w:rsidRPr="0071418A">
                              <w:rPr>
                                <w:rFonts w:ascii="Times New Roman" w:hAnsi="Times New Roman" w:cs="Times New Roman"/>
                                <w:b/>
                              </w:rPr>
                              <w:t>A.</w:t>
                            </w:r>
                            <w:r w:rsidRPr="00DC3A43">
                              <w:rPr>
                                <w:rFonts w:ascii="Times New Roman" w:hAnsi="Times New Roman" w:cs="Times New Roman"/>
                              </w:rPr>
                              <w:t xml:space="preserve"> Model predict</w:t>
                            </w:r>
                            <w:r>
                              <w:rPr>
                                <w:rFonts w:ascii="Times New Roman" w:hAnsi="Times New Roman" w:cs="Times New Roman"/>
                              </w:rPr>
                              <w:t>s</w:t>
                            </w:r>
                            <w:r w:rsidRPr="00DC3A43">
                              <w:rPr>
                                <w:rFonts w:ascii="Times New Roman" w:hAnsi="Times New Roman" w:cs="Times New Roman"/>
                              </w:rPr>
                              <w:t xml:space="preserve"> RT distributions (lines) match</w:t>
                            </w:r>
                            <w:r>
                              <w:rPr>
                                <w:rFonts w:ascii="Times New Roman" w:hAnsi="Times New Roman" w:cs="Times New Roman"/>
                              </w:rPr>
                              <w:t xml:space="preserve"> </w:t>
                            </w:r>
                            <w:r w:rsidRPr="00DC3A43">
                              <w:rPr>
                                <w:rFonts w:ascii="Times New Roman" w:hAnsi="Times New Roman" w:cs="Times New Roman"/>
                              </w:rPr>
                              <w:t xml:space="preserve">the histogram of empirical RT distribution (bars), with correct and error trials separated (indicated by color) across levels of input strength (% coherence). </w:t>
                            </w:r>
                            <w:r w:rsidRPr="0071418A">
                              <w:rPr>
                                <w:rFonts w:ascii="Times New Roman" w:hAnsi="Times New Roman" w:cs="Times New Roman"/>
                                <w:b/>
                              </w:rPr>
                              <w:t>B.</w:t>
                            </w:r>
                            <w:r w:rsidRPr="00DC3A43">
                              <w:rPr>
                                <w:rFonts w:ascii="Times New Roman" w:hAnsi="Times New Roman" w:cs="Times New Roman"/>
                              </w:rPr>
                              <w:t xml:space="preserve"> </w:t>
                            </w:r>
                            <w:r>
                              <w:rPr>
                                <w:rFonts w:ascii="Times New Roman" w:hAnsi="Times New Roman" w:cs="Times New Roman"/>
                              </w:rPr>
                              <w:t xml:space="preserve">Re-plot the fitting results in </w:t>
                            </w:r>
                            <w:del w:id="668" w:author="Bo Shen" w:date="2022-11-28T13:49:00Z">
                              <w:r w:rsidDel="00662EFE">
                                <w:rPr>
                                  <w:rFonts w:ascii="Times New Roman" w:hAnsi="Times New Roman" w:cs="Times New Roman"/>
                                </w:rPr>
                                <w:delText>a quantile-quantile (Q-Q) plot</w:delText>
                              </w:r>
                            </w:del>
                            <w:ins w:id="669" w:author="Bo Shen" w:date="2022-11-28T13:49:00Z">
                              <w:r>
                                <w:rPr>
                                  <w:rFonts w:ascii="Times New Roman" w:hAnsi="Times New Roman" w:cs="Times New Roman"/>
                                </w:rPr>
                                <w:t>QPP</w:t>
                              </w:r>
                            </w:ins>
                            <w:r>
                              <w:rPr>
                                <w:rFonts w:ascii="Times New Roman" w:hAnsi="Times New Roman" w:cs="Times New Roman"/>
                              </w:rPr>
                              <w:t xml:space="preserve">, with nine quantiles of RT from each condition stacked on the choice proportion of the condition (0 - .5 are error trials, shown in red cross; .5 - 1 are correct trials, shown in green cross). Model predicts well the choice proportion and the shape of RT distribution. </w:t>
                            </w:r>
                            <w:r w:rsidRPr="00E0199C">
                              <w:rPr>
                                <w:rFonts w:ascii="Times New Roman" w:hAnsi="Times New Roman" w:cs="Times New Roman"/>
                                <w:b/>
                              </w:rPr>
                              <w:t>C.</w:t>
                            </w:r>
                            <w:r>
                              <w:rPr>
                                <w:rFonts w:ascii="Times New Roman" w:hAnsi="Times New Roman" w:cs="Times New Roman"/>
                              </w:rPr>
                              <w:t xml:space="preserve"> </w:t>
                            </w:r>
                            <w:r w:rsidRPr="00DC3A43">
                              <w:rPr>
                                <w:rFonts w:ascii="Times New Roman" w:hAnsi="Times New Roman" w:cs="Times New Roman" w:hint="eastAsia"/>
                              </w:rPr>
                              <w:t>M</w:t>
                            </w:r>
                            <w:r w:rsidRPr="00DC3A43">
                              <w:rPr>
                                <w:rFonts w:ascii="Times New Roman" w:hAnsi="Times New Roman" w:cs="Times New Roman"/>
                              </w:rPr>
                              <w:t>odel predicted psychometric function</w:t>
                            </w:r>
                            <w:r>
                              <w:rPr>
                                <w:rFonts w:ascii="Times New Roman" w:hAnsi="Times New Roman" w:cs="Times New Roman"/>
                              </w:rPr>
                              <w:t xml:space="preserve"> and chronometric function aggregated </w:t>
                            </w:r>
                            <w:r w:rsidRPr="00DC3A43">
                              <w:rPr>
                                <w:rFonts w:ascii="Times New Roman" w:hAnsi="Times New Roman" w:cs="Times New Roman"/>
                              </w:rPr>
                              <w:t>input strength</w:t>
                            </w:r>
                            <w:r>
                              <w:rPr>
                                <w:rFonts w:ascii="Times New Roman" w:hAnsi="Times New Roman" w:cs="Times New Roman"/>
                              </w:rPr>
                              <w:t>. Upper panel: Choice accuracy</w:t>
                            </w:r>
                            <w:r w:rsidRPr="00DC3A43">
                              <w:rPr>
                                <w:rFonts w:ascii="Times New Roman" w:hAnsi="Times New Roman" w:cs="Times New Roman"/>
                              </w:rPr>
                              <w:t xml:space="preserve"> (lines) fit well to the empirical data (cross).</w:t>
                            </w:r>
                            <w:r w:rsidRPr="00E0199C">
                              <w:rPr>
                                <w:rFonts w:ascii="Times New Roman" w:hAnsi="Times New Roman" w:cs="Times New Roman"/>
                              </w:rPr>
                              <w:t xml:space="preserve"> Lower panel:</w:t>
                            </w:r>
                            <w:r>
                              <w:rPr>
                                <w:rFonts w:ascii="Times New Roman" w:hAnsi="Times New Roman" w:cs="Times New Roman"/>
                                <w:b/>
                              </w:rPr>
                              <w:t xml:space="preserve"> </w:t>
                            </w:r>
                            <w:r w:rsidRPr="00DC3A43">
                              <w:rPr>
                                <w:rFonts w:ascii="Times New Roman" w:hAnsi="Times New Roman" w:cs="Times New Roman"/>
                              </w:rPr>
                              <w:t xml:space="preserve">The predicted </w:t>
                            </w:r>
                            <w:r>
                              <w:rPr>
                                <w:rFonts w:ascii="Times New Roman" w:hAnsi="Times New Roman" w:cs="Times New Roman"/>
                              </w:rPr>
                              <w:t xml:space="preserve">RT </w:t>
                            </w:r>
                            <w:r w:rsidRPr="00DC3A43">
                              <w:rPr>
                                <w:rFonts w:ascii="Times New Roman" w:hAnsi="Times New Roman" w:cs="Times New Roman"/>
                              </w:rPr>
                              <w:t>for correct (solid line) and error (dashed line) trials capture</w:t>
                            </w:r>
                            <w:r>
                              <w:rPr>
                                <w:rFonts w:ascii="Times New Roman" w:hAnsi="Times New Roman" w:cs="Times New Roman"/>
                              </w:rPr>
                              <w:t>s</w:t>
                            </w:r>
                            <w:r w:rsidRPr="00DC3A43">
                              <w:rPr>
                                <w:rFonts w:ascii="Times New Roman" w:hAnsi="Times New Roman" w:cs="Times New Roman"/>
                              </w:rPr>
                              <w:t xml:space="preserve"> well the RT for correct (filled dots) and error (empty dots) trials in empirical data. </w:t>
                            </w:r>
                            <w:r w:rsidRPr="0071418A">
                              <w:rPr>
                                <w:rFonts w:ascii="Times New Roman" w:hAnsi="Times New Roman" w:cs="Times New Roman"/>
                                <w:b/>
                              </w:rPr>
                              <w:t>D.</w:t>
                            </w:r>
                            <w:r w:rsidRPr="00DC3A43">
                              <w:rPr>
                                <w:rFonts w:ascii="Times New Roman" w:hAnsi="Times New Roman" w:cs="Times New Roman"/>
                              </w:rPr>
                              <w:t xml:space="preserve"> </w:t>
                            </w:r>
                            <w:r>
                              <w:rPr>
                                <w:rFonts w:ascii="Times New Roman" w:hAnsi="Times New Roman" w:cs="Times New Roman"/>
                              </w:rPr>
                              <w:t>The aggregated neural dynamics from the b</w:t>
                            </w:r>
                            <w:r w:rsidRPr="00DC3A43">
                              <w:rPr>
                                <w:rFonts w:ascii="Times New Roman" w:hAnsi="Times New Roman" w:cs="Times New Roman"/>
                              </w:rPr>
                              <w:t>est</w:t>
                            </w:r>
                            <w:r>
                              <w:rPr>
                                <w:rFonts w:ascii="Times New Roman" w:hAnsi="Times New Roman" w:cs="Times New Roman"/>
                              </w:rPr>
                              <w:t>-</w:t>
                            </w:r>
                            <w:r w:rsidRPr="00DC3A43">
                              <w:rPr>
                                <w:rFonts w:ascii="Times New Roman" w:hAnsi="Times New Roman" w:cs="Times New Roman"/>
                              </w:rPr>
                              <w:t>fit model</w:t>
                            </w:r>
                            <w:r>
                              <w:rPr>
                                <w:rFonts w:ascii="Times New Roman" w:hAnsi="Times New Roman" w:cs="Times New Roman"/>
                              </w:rPr>
                              <w:t xml:space="preserve"> of RNM</w:t>
                            </w:r>
                            <w:r w:rsidRPr="00DC3A43">
                              <w:rPr>
                                <w:rFonts w:ascii="Times New Roman" w:hAnsi="Times New Roman" w:cs="Times New Roman"/>
                              </w:rPr>
                              <w:t xml:space="preserve">. Left, </w:t>
                            </w:r>
                            <w:r>
                              <w:rPr>
                                <w:rFonts w:ascii="Times New Roman" w:hAnsi="Times New Roman" w:cs="Times New Roman"/>
                              </w:rPr>
                              <w:t xml:space="preserve">mean-field </w:t>
                            </w:r>
                            <w:r w:rsidRPr="00DC3A43">
                              <w:rPr>
                                <w:rFonts w:ascii="Times New Roman" w:hAnsi="Times New Roman" w:cs="Times New Roman"/>
                              </w:rPr>
                              <w:t>activities</w:t>
                            </w:r>
                            <w:r>
                              <w:rPr>
                                <w:rFonts w:ascii="Times New Roman" w:hAnsi="Times New Roman" w:cs="Times New Roman"/>
                              </w:rPr>
                              <w:t xml:space="preserve"> on the excitatory pools</w:t>
                            </w:r>
                            <w:r w:rsidRPr="00DC3A43">
                              <w:rPr>
                                <w:rFonts w:ascii="Times New Roman" w:hAnsi="Times New Roman" w:cs="Times New Roman"/>
                              </w:rPr>
                              <w:t xml:space="preserve"> aligned to the onset of stimulus inputs. </w:t>
                            </w:r>
                            <w:r>
                              <w:rPr>
                                <w:rFonts w:ascii="Times New Roman" w:hAnsi="Times New Roman" w:cs="Times New Roman"/>
                              </w:rPr>
                              <w:t xml:space="preserve">The best fitted mutual inhibition parameter is 0. The ramping-up speeds differ over input strengths (see detailed pattern in </w:t>
                            </w:r>
                            <w:r w:rsidRPr="000119C7">
                              <w:rPr>
                                <w:rFonts w:ascii="Times New Roman" w:hAnsi="Times New Roman" w:cs="Times New Roman"/>
                                <w:b/>
                              </w:rPr>
                              <w:t>E</w:t>
                            </w:r>
                            <w:r>
                              <w:rPr>
                                <w:rFonts w:ascii="Times New Roman" w:hAnsi="Times New Roman" w:cs="Times New Roman"/>
                              </w:rPr>
                              <w:t xml:space="preserve">). Whereas the dynamics didn’t show competitions between the chosen </w:t>
                            </w:r>
                            <w:r w:rsidRPr="00DC3A43">
                              <w:rPr>
                                <w:rFonts w:ascii="Times New Roman" w:hAnsi="Times New Roman" w:cs="Times New Roman"/>
                              </w:rPr>
                              <w:t>(solid lines)</w:t>
                            </w:r>
                            <w:r>
                              <w:rPr>
                                <w:rFonts w:ascii="Times New Roman" w:hAnsi="Times New Roman" w:cs="Times New Roman"/>
                              </w:rPr>
                              <w:t xml:space="preserve"> and unchosen </w:t>
                            </w:r>
                            <w:r w:rsidRPr="00DC3A43">
                              <w:rPr>
                                <w:rFonts w:ascii="Times New Roman" w:hAnsi="Times New Roman" w:cs="Times New Roman"/>
                              </w:rPr>
                              <w:t xml:space="preserve">(dashed lines) </w:t>
                            </w:r>
                            <w:r>
                              <w:rPr>
                                <w:rFonts w:ascii="Times New Roman" w:hAnsi="Times New Roman" w:cs="Times New Roman"/>
                              </w:rPr>
                              <w:t xml:space="preserve">signals. </w:t>
                            </w:r>
                            <w:r w:rsidRPr="00DC3A43">
                              <w:rPr>
                                <w:rFonts w:ascii="Times New Roman" w:hAnsi="Times New Roman" w:cs="Times New Roman"/>
                              </w:rPr>
                              <w:t xml:space="preserve">Right, </w:t>
                            </w:r>
                            <w:r>
                              <w:rPr>
                                <w:rFonts w:ascii="Times New Roman" w:hAnsi="Times New Roman" w:cs="Times New Roman"/>
                              </w:rPr>
                              <w:t xml:space="preserve">mean-field </w:t>
                            </w:r>
                            <w:r w:rsidRPr="00DC3A43">
                              <w:rPr>
                                <w:rFonts w:ascii="Times New Roman" w:hAnsi="Times New Roman" w:cs="Times New Roman"/>
                              </w:rPr>
                              <w:t xml:space="preserve">activities </w:t>
                            </w:r>
                            <w:r>
                              <w:rPr>
                                <w:rFonts w:ascii="Times New Roman" w:hAnsi="Times New Roman" w:cs="Times New Roman"/>
                              </w:rPr>
                              <w:t xml:space="preserve">on the excitatory pools </w:t>
                            </w:r>
                            <w:r w:rsidRPr="00DC3A43">
                              <w:rPr>
                                <w:rFonts w:ascii="Times New Roman" w:hAnsi="Times New Roman" w:cs="Times New Roman"/>
                              </w:rPr>
                              <w:t xml:space="preserve">aligned to the time of </w:t>
                            </w:r>
                            <w:r>
                              <w:rPr>
                                <w:rFonts w:ascii="Times New Roman" w:hAnsi="Times New Roman" w:cs="Times New Roman"/>
                              </w:rPr>
                              <w:t>choice execution</w:t>
                            </w:r>
                            <w:r w:rsidRPr="00DC3A43">
                              <w:rPr>
                                <w:rFonts w:ascii="Times New Roman" w:hAnsi="Times New Roman" w:cs="Times New Roman"/>
                              </w:rPr>
                              <w:t>.</w:t>
                            </w:r>
                            <w:r>
                              <w:rPr>
                                <w:rFonts w:ascii="Times New Roman" w:hAnsi="Times New Roman" w:cs="Times New Roman"/>
                              </w:rPr>
                              <w:t xml:space="preserve"> The chosen signals overshot the threshold 15Hz because of the self-excitation in the circuits. The unchosen signals show graded coding of the input strengths (see detailed pattern in </w:t>
                            </w:r>
                            <w:r w:rsidRPr="00D73F50">
                              <w:rPr>
                                <w:rFonts w:ascii="Times New Roman" w:hAnsi="Times New Roman" w:cs="Times New Roman"/>
                                <w:b/>
                              </w:rPr>
                              <w:t>F</w:t>
                            </w:r>
                            <w:r>
                              <w:rPr>
                                <w:rFonts w:ascii="Times New Roman" w:hAnsi="Times New Roman" w:cs="Times New Roman"/>
                              </w:rPr>
                              <w:t>).</w:t>
                            </w:r>
                            <w:r w:rsidRPr="00DC3A43">
                              <w:rPr>
                                <w:rFonts w:ascii="Times New Roman" w:hAnsi="Times New Roman" w:cs="Times New Roman"/>
                              </w:rPr>
                              <w:t xml:space="preserve"> </w:t>
                            </w:r>
                            <w:r w:rsidRPr="000557A1">
                              <w:rPr>
                                <w:rFonts w:ascii="Times New Roman" w:hAnsi="Times New Roman" w:cs="Times New Roman"/>
                                <w:b/>
                              </w:rPr>
                              <w:t>E.</w:t>
                            </w:r>
                            <w:r w:rsidRPr="00DC3A43">
                              <w:rPr>
                                <w:rFonts w:ascii="Times New Roman" w:hAnsi="Times New Roman" w:cs="Times New Roman"/>
                              </w:rPr>
                              <w:t xml:space="preserve"> Effect of input strength on </w:t>
                            </w:r>
                            <w:proofErr w:type="gramStart"/>
                            <w:r w:rsidRPr="00DC3A43">
                              <w:rPr>
                                <w:rFonts w:ascii="Times New Roman" w:hAnsi="Times New Roman" w:cs="Times New Roman"/>
                              </w:rPr>
                              <w:t>early stage</w:t>
                            </w:r>
                            <w:proofErr w:type="gramEnd"/>
                            <w:r w:rsidRPr="00DC3A43">
                              <w:rPr>
                                <w:rFonts w:ascii="Times New Roman" w:hAnsi="Times New Roman" w:cs="Times New Roman"/>
                              </w:rPr>
                              <w:t xml:space="preserve"> model activity shortly after stimulus onset, at times indicated by arrows a (chosen side) and b (unchosen side). </w:t>
                            </w:r>
                            <w:r>
                              <w:rPr>
                                <w:rFonts w:ascii="Times New Roman" w:hAnsi="Times New Roman" w:cs="Times New Roman"/>
                              </w:rPr>
                              <w:t>T</w:t>
                            </w:r>
                            <w:r w:rsidRPr="00DC3A43">
                              <w:rPr>
                                <w:rFonts w:ascii="Times New Roman" w:hAnsi="Times New Roman" w:cs="Times New Roman"/>
                              </w:rPr>
                              <w:t>he activit</w:t>
                            </w:r>
                            <w:r>
                              <w:rPr>
                                <w:rFonts w:ascii="Times New Roman" w:hAnsi="Times New Roman" w:cs="Times New Roman"/>
                              </w:rPr>
                              <w:t>ies</w:t>
                            </w:r>
                            <w:r w:rsidRPr="00DC3A43">
                              <w:rPr>
                                <w:rFonts w:ascii="Times New Roman" w:hAnsi="Times New Roman" w:cs="Times New Roman"/>
                              </w:rPr>
                              <w:t xml:space="preserve"> linearly increase and decrease with input strength</w:t>
                            </w:r>
                            <w:r>
                              <w:rPr>
                                <w:rFonts w:ascii="Times New Roman" w:hAnsi="Times New Roman" w:cs="Times New Roman"/>
                              </w:rPr>
                              <w:t xml:space="preserve"> but exhibit very subtle competition</w:t>
                            </w:r>
                            <w:r w:rsidRPr="00DC3A43">
                              <w:rPr>
                                <w:rFonts w:ascii="Times New Roman" w:hAnsi="Times New Roman" w:cs="Times New Roman"/>
                              </w:rPr>
                              <w:t xml:space="preserve">. </w:t>
                            </w:r>
                            <w:r w:rsidRPr="000557A1">
                              <w:rPr>
                                <w:rFonts w:ascii="Times New Roman" w:hAnsi="Times New Roman" w:cs="Times New Roman"/>
                                <w:b/>
                              </w:rPr>
                              <w:t>F.</w:t>
                            </w:r>
                            <w:r w:rsidRPr="00DC3A43">
                              <w:rPr>
                                <w:rFonts w:ascii="Times New Roman" w:hAnsi="Times New Roman" w:cs="Times New Roman"/>
                              </w:rPr>
                              <w:t xml:space="preserve"> Effect of input strength on </w:t>
                            </w:r>
                            <w:proofErr w:type="gramStart"/>
                            <w:r w:rsidRPr="00DC3A43">
                              <w:rPr>
                                <w:rFonts w:ascii="Times New Roman" w:hAnsi="Times New Roman" w:cs="Times New Roman"/>
                              </w:rPr>
                              <w:t>late stage</w:t>
                            </w:r>
                            <w:proofErr w:type="gramEnd"/>
                            <w:r w:rsidRPr="00DC3A43">
                              <w:rPr>
                                <w:rFonts w:ascii="Times New Roman" w:hAnsi="Times New Roman" w:cs="Times New Roman"/>
                              </w:rPr>
                              <w:t xml:space="preserve"> model activity </w:t>
                            </w:r>
                            <w:r>
                              <w:rPr>
                                <w:rFonts w:ascii="Times New Roman" w:hAnsi="Times New Roman" w:cs="Times New Roman"/>
                              </w:rPr>
                              <w:t xml:space="preserve">on the time point of </w:t>
                            </w:r>
                            <w:r w:rsidRPr="00DC3A43">
                              <w:rPr>
                                <w:rFonts w:ascii="Times New Roman" w:hAnsi="Times New Roman" w:cs="Times New Roman"/>
                              </w:rPr>
                              <w:t xml:space="preserve">choice, indicated by arrows c and d. </w:t>
                            </w:r>
                            <w:r>
                              <w:rPr>
                                <w:rFonts w:ascii="Times New Roman" w:hAnsi="Times New Roman" w:cs="Times New Roman"/>
                              </w:rPr>
                              <w:t>C</w:t>
                            </w:r>
                            <w:r w:rsidRPr="00DC3A43">
                              <w:rPr>
                                <w:rFonts w:ascii="Times New Roman" w:hAnsi="Times New Roman" w:cs="Times New Roman"/>
                              </w:rPr>
                              <w:t>hosen unit activity reaches a common decision bound and show little input dependence, while unchosen activity remains</w:t>
                            </w:r>
                            <w:r>
                              <w:rPr>
                                <w:rFonts w:ascii="Times New Roman" w:hAnsi="Times New Roman" w:cs="Times New Roman"/>
                              </w:rPr>
                              <w:t xml:space="preserve"> at lower levels,</w:t>
                            </w:r>
                            <w:r w:rsidRPr="00DC3A43">
                              <w:rPr>
                                <w:rFonts w:ascii="Times New Roman" w:hAnsi="Times New Roman" w:cs="Times New Roman"/>
                              </w:rPr>
                              <w:t xml:space="preserve"> </w:t>
                            </w:r>
                            <w:r>
                              <w:rPr>
                                <w:rFonts w:ascii="Times New Roman" w:hAnsi="Times New Roman" w:cs="Times New Roman"/>
                              </w:rPr>
                              <w:t xml:space="preserve">graded coding of </w:t>
                            </w:r>
                            <w:r w:rsidRPr="00DC3A43">
                              <w:rPr>
                                <w:rFonts w:ascii="Times New Roman" w:hAnsi="Times New Roman" w:cs="Times New Roman"/>
                              </w:rPr>
                              <w:t>input strength</w:t>
                            </w:r>
                            <w:r>
                              <w:rPr>
                                <w:rFonts w:ascii="Times New Roman" w:hAnsi="Times New Roman" w:cs="Times New Roman"/>
                              </w:rPr>
                              <w:t>s</w:t>
                            </w:r>
                            <w:r w:rsidRPr="00DC3A43">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CB8EF4C" id="Text Box 5" o:spid="_x0000_s1037" type="#_x0000_t202" style="position:absolute;margin-left:-43.5pt;margin-top:-38.45pt;width:555.05pt;height:690.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" fillcolor="white [3201]" strokeweight=".5pt">
                <v:textbox>
                  <w:txbxContent>
                    <w:p w14:paraId="27F0FE57" w14:textId="77777777" w:rsidR="009F0487" w:rsidRDefault="009F0487" w:rsidP="003A7944">
                      <w:pPr>
                        <w:spacing w:line="480" w:lineRule="auto"/>
                        <w:jc w:val="center"/>
                        <w:rPr>
                          <w:rFonts w:ascii="Times New Roman" w:hAnsi="Times New Roman" w:cs="Times New Roman"/>
                          <w:b/>
                        </w:rPr>
                      </w:pPr>
                      <w:r>
                        <w:rPr>
                          <w:rFonts w:ascii="Times New Roman" w:hAnsi="Times New Roman" w:cs="Times New Roman"/>
                          <w:b/>
                          <w:noProof/>
                          <w:lang w:eastAsia="en-US"/>
                        </w:rPr>
                        <w:drawing>
                          <wp:inline distT="0" distB="0" distL="0" distR="0" wp14:anchorId="12CEB827" wp14:editId="1F7B7A59">
                            <wp:extent cx="5943600" cy="49041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3.eps"/>
                                    <pic:cNvPicPr/>
                                  </pic:nvPicPr>
                                  <pic:blipFill>
                                    <a:blip r:embed="rId21"/>
                                    <a:stretch>
                                      <a:fillRect/>
                                    </a:stretch>
                                  </pic:blipFill>
                                  <pic:spPr>
                                    <a:xfrm>
                                      <a:off x="0" y="0"/>
                                      <a:ext cx="5943600" cy="4904105"/>
                                    </a:xfrm>
                                    <a:prstGeom prst="rect">
                                      <a:avLst/>
                                    </a:prstGeom>
                                  </pic:spPr>
                                </pic:pic>
                              </a:graphicData>
                            </a:graphic>
                          </wp:inline>
                        </w:drawing>
                      </w:r>
                    </w:p>
                    <w:p w14:paraId="635A119E" w14:textId="70427AF9" w:rsidR="009F0487" w:rsidRPr="00054B32" w:rsidRDefault="009F0487" w:rsidP="003A7944">
                      <w:pPr>
                        <w:jc w:val="both"/>
                        <w:rPr>
                          <w:rFonts w:ascii="Times New Roman" w:hAnsi="Times New Roman" w:cs="Times New Roman"/>
                        </w:rPr>
                      </w:pPr>
                      <w:r>
                        <w:rPr>
                          <w:rFonts w:ascii="Times New Roman" w:hAnsi="Times New Roman" w:cs="Times New Roman"/>
                          <w:b/>
                        </w:rPr>
                        <w:t xml:space="preserve">Figure 6-figure supplement </w:t>
                      </w:r>
                      <w:ins w:id="670" w:author="Bo Shen" w:date="2023-01-27T09:35:00Z">
                        <w:r w:rsidR="001C58BB">
                          <w:rPr>
                            <w:rFonts w:ascii="Times New Roman" w:hAnsi="Times New Roman" w:cs="Times New Roman"/>
                            <w:b/>
                          </w:rPr>
                          <w:t>4</w:t>
                        </w:r>
                      </w:ins>
                      <w:del w:id="671" w:author="Bo Shen" w:date="2023-01-26T16:27:00Z">
                        <w:r w:rsidDel="00F803D9">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r w:rsidRPr="0024505B">
                        <w:rPr>
                          <w:rFonts w:ascii="Times New Roman" w:hAnsi="Times New Roman" w:cs="Times New Roman"/>
                        </w:rPr>
                        <w:t xml:space="preserve">Fit the original RNM to the classical dataset (Roitman and Shadlen, 2002). </w:t>
                      </w:r>
                      <w:r w:rsidRPr="0071418A">
                        <w:rPr>
                          <w:rFonts w:ascii="Times New Roman" w:hAnsi="Times New Roman" w:cs="Times New Roman"/>
                          <w:b/>
                        </w:rPr>
                        <w:t>A.</w:t>
                      </w:r>
                      <w:r w:rsidRPr="00DC3A43">
                        <w:rPr>
                          <w:rFonts w:ascii="Times New Roman" w:hAnsi="Times New Roman" w:cs="Times New Roman"/>
                        </w:rPr>
                        <w:t xml:space="preserve"> Model predict</w:t>
                      </w:r>
                      <w:r>
                        <w:rPr>
                          <w:rFonts w:ascii="Times New Roman" w:hAnsi="Times New Roman" w:cs="Times New Roman"/>
                        </w:rPr>
                        <w:t>s</w:t>
                      </w:r>
                      <w:r w:rsidRPr="00DC3A43">
                        <w:rPr>
                          <w:rFonts w:ascii="Times New Roman" w:hAnsi="Times New Roman" w:cs="Times New Roman"/>
                        </w:rPr>
                        <w:t xml:space="preserve"> RT distributions (lines) match</w:t>
                      </w:r>
                      <w:r>
                        <w:rPr>
                          <w:rFonts w:ascii="Times New Roman" w:hAnsi="Times New Roman" w:cs="Times New Roman"/>
                        </w:rPr>
                        <w:t xml:space="preserve"> </w:t>
                      </w:r>
                      <w:r w:rsidRPr="00DC3A43">
                        <w:rPr>
                          <w:rFonts w:ascii="Times New Roman" w:hAnsi="Times New Roman" w:cs="Times New Roman"/>
                        </w:rPr>
                        <w:t xml:space="preserve">the histogram of empirical RT distribution (bars), with correct and error trials separated (indicated by color) across levels of input strength (% coherence). </w:t>
                      </w:r>
                      <w:r w:rsidRPr="0071418A">
                        <w:rPr>
                          <w:rFonts w:ascii="Times New Roman" w:hAnsi="Times New Roman" w:cs="Times New Roman"/>
                          <w:b/>
                        </w:rPr>
                        <w:t>B.</w:t>
                      </w:r>
                      <w:r w:rsidRPr="00DC3A43">
                        <w:rPr>
                          <w:rFonts w:ascii="Times New Roman" w:hAnsi="Times New Roman" w:cs="Times New Roman"/>
                        </w:rPr>
                        <w:t xml:space="preserve"> </w:t>
                      </w:r>
                      <w:r>
                        <w:rPr>
                          <w:rFonts w:ascii="Times New Roman" w:hAnsi="Times New Roman" w:cs="Times New Roman"/>
                        </w:rPr>
                        <w:t xml:space="preserve">Re-plot the fitting results in </w:t>
                      </w:r>
                      <w:del w:id="672" w:author="Bo Shen" w:date="2022-11-28T13:49:00Z">
                        <w:r w:rsidDel="00662EFE">
                          <w:rPr>
                            <w:rFonts w:ascii="Times New Roman" w:hAnsi="Times New Roman" w:cs="Times New Roman"/>
                          </w:rPr>
                          <w:delText>a quantile-quantile (Q-Q) plot</w:delText>
                        </w:r>
                      </w:del>
                      <w:ins w:id="673" w:author="Bo Shen" w:date="2022-11-28T13:49:00Z">
                        <w:r>
                          <w:rPr>
                            <w:rFonts w:ascii="Times New Roman" w:hAnsi="Times New Roman" w:cs="Times New Roman"/>
                          </w:rPr>
                          <w:t>QPP</w:t>
                        </w:r>
                      </w:ins>
                      <w:r>
                        <w:rPr>
                          <w:rFonts w:ascii="Times New Roman" w:hAnsi="Times New Roman" w:cs="Times New Roman"/>
                        </w:rPr>
                        <w:t xml:space="preserve">, with nine quantiles of RT from each condition stacked on the choice proportion of the condition (0 - .5 are error trials, shown in red cross; .5 - 1 are correct trials, shown in green cross). Model predicts well the choice proportion and the shape of RT distribution. </w:t>
                      </w:r>
                      <w:r w:rsidRPr="00E0199C">
                        <w:rPr>
                          <w:rFonts w:ascii="Times New Roman" w:hAnsi="Times New Roman" w:cs="Times New Roman"/>
                          <w:b/>
                        </w:rPr>
                        <w:t>C.</w:t>
                      </w:r>
                      <w:r>
                        <w:rPr>
                          <w:rFonts w:ascii="Times New Roman" w:hAnsi="Times New Roman" w:cs="Times New Roman"/>
                        </w:rPr>
                        <w:t xml:space="preserve"> </w:t>
                      </w:r>
                      <w:r w:rsidRPr="00DC3A43">
                        <w:rPr>
                          <w:rFonts w:ascii="Times New Roman" w:hAnsi="Times New Roman" w:cs="Times New Roman" w:hint="eastAsia"/>
                        </w:rPr>
                        <w:t>M</w:t>
                      </w:r>
                      <w:r w:rsidRPr="00DC3A43">
                        <w:rPr>
                          <w:rFonts w:ascii="Times New Roman" w:hAnsi="Times New Roman" w:cs="Times New Roman"/>
                        </w:rPr>
                        <w:t>odel predicted psychometric function</w:t>
                      </w:r>
                      <w:r>
                        <w:rPr>
                          <w:rFonts w:ascii="Times New Roman" w:hAnsi="Times New Roman" w:cs="Times New Roman"/>
                        </w:rPr>
                        <w:t xml:space="preserve"> and chronometric function aggregated </w:t>
                      </w:r>
                      <w:r w:rsidRPr="00DC3A43">
                        <w:rPr>
                          <w:rFonts w:ascii="Times New Roman" w:hAnsi="Times New Roman" w:cs="Times New Roman"/>
                        </w:rPr>
                        <w:t>input strength</w:t>
                      </w:r>
                      <w:r>
                        <w:rPr>
                          <w:rFonts w:ascii="Times New Roman" w:hAnsi="Times New Roman" w:cs="Times New Roman"/>
                        </w:rPr>
                        <w:t>. Upper panel: Choice accuracy</w:t>
                      </w:r>
                      <w:r w:rsidRPr="00DC3A43">
                        <w:rPr>
                          <w:rFonts w:ascii="Times New Roman" w:hAnsi="Times New Roman" w:cs="Times New Roman"/>
                        </w:rPr>
                        <w:t xml:space="preserve"> (lines) fit well to the empirical data (cross).</w:t>
                      </w:r>
                      <w:r w:rsidRPr="00E0199C">
                        <w:rPr>
                          <w:rFonts w:ascii="Times New Roman" w:hAnsi="Times New Roman" w:cs="Times New Roman"/>
                        </w:rPr>
                        <w:t xml:space="preserve"> Lower panel:</w:t>
                      </w:r>
                      <w:r>
                        <w:rPr>
                          <w:rFonts w:ascii="Times New Roman" w:hAnsi="Times New Roman" w:cs="Times New Roman"/>
                          <w:b/>
                        </w:rPr>
                        <w:t xml:space="preserve"> </w:t>
                      </w:r>
                      <w:r w:rsidRPr="00DC3A43">
                        <w:rPr>
                          <w:rFonts w:ascii="Times New Roman" w:hAnsi="Times New Roman" w:cs="Times New Roman"/>
                        </w:rPr>
                        <w:t xml:space="preserve">The predicted </w:t>
                      </w:r>
                      <w:r>
                        <w:rPr>
                          <w:rFonts w:ascii="Times New Roman" w:hAnsi="Times New Roman" w:cs="Times New Roman"/>
                        </w:rPr>
                        <w:t xml:space="preserve">RT </w:t>
                      </w:r>
                      <w:r w:rsidRPr="00DC3A43">
                        <w:rPr>
                          <w:rFonts w:ascii="Times New Roman" w:hAnsi="Times New Roman" w:cs="Times New Roman"/>
                        </w:rPr>
                        <w:t>for correct (solid line) and error (dashed line) trials capture</w:t>
                      </w:r>
                      <w:r>
                        <w:rPr>
                          <w:rFonts w:ascii="Times New Roman" w:hAnsi="Times New Roman" w:cs="Times New Roman"/>
                        </w:rPr>
                        <w:t>s</w:t>
                      </w:r>
                      <w:r w:rsidRPr="00DC3A43">
                        <w:rPr>
                          <w:rFonts w:ascii="Times New Roman" w:hAnsi="Times New Roman" w:cs="Times New Roman"/>
                        </w:rPr>
                        <w:t xml:space="preserve"> well the RT for correct (filled dots) and error (empty dots) trials in empirical data. </w:t>
                      </w:r>
                      <w:r w:rsidRPr="0071418A">
                        <w:rPr>
                          <w:rFonts w:ascii="Times New Roman" w:hAnsi="Times New Roman" w:cs="Times New Roman"/>
                          <w:b/>
                        </w:rPr>
                        <w:t>D.</w:t>
                      </w:r>
                      <w:r w:rsidRPr="00DC3A43">
                        <w:rPr>
                          <w:rFonts w:ascii="Times New Roman" w:hAnsi="Times New Roman" w:cs="Times New Roman"/>
                        </w:rPr>
                        <w:t xml:space="preserve"> </w:t>
                      </w:r>
                      <w:r>
                        <w:rPr>
                          <w:rFonts w:ascii="Times New Roman" w:hAnsi="Times New Roman" w:cs="Times New Roman"/>
                        </w:rPr>
                        <w:t>The aggregated neural dynamics from the b</w:t>
                      </w:r>
                      <w:r w:rsidRPr="00DC3A43">
                        <w:rPr>
                          <w:rFonts w:ascii="Times New Roman" w:hAnsi="Times New Roman" w:cs="Times New Roman"/>
                        </w:rPr>
                        <w:t>est</w:t>
                      </w:r>
                      <w:r>
                        <w:rPr>
                          <w:rFonts w:ascii="Times New Roman" w:hAnsi="Times New Roman" w:cs="Times New Roman"/>
                        </w:rPr>
                        <w:t>-</w:t>
                      </w:r>
                      <w:r w:rsidRPr="00DC3A43">
                        <w:rPr>
                          <w:rFonts w:ascii="Times New Roman" w:hAnsi="Times New Roman" w:cs="Times New Roman"/>
                        </w:rPr>
                        <w:t>fit model</w:t>
                      </w:r>
                      <w:r>
                        <w:rPr>
                          <w:rFonts w:ascii="Times New Roman" w:hAnsi="Times New Roman" w:cs="Times New Roman"/>
                        </w:rPr>
                        <w:t xml:space="preserve"> of RNM</w:t>
                      </w:r>
                      <w:r w:rsidRPr="00DC3A43">
                        <w:rPr>
                          <w:rFonts w:ascii="Times New Roman" w:hAnsi="Times New Roman" w:cs="Times New Roman"/>
                        </w:rPr>
                        <w:t xml:space="preserve">. Left, </w:t>
                      </w:r>
                      <w:r>
                        <w:rPr>
                          <w:rFonts w:ascii="Times New Roman" w:hAnsi="Times New Roman" w:cs="Times New Roman"/>
                        </w:rPr>
                        <w:t xml:space="preserve">mean-field </w:t>
                      </w:r>
                      <w:r w:rsidRPr="00DC3A43">
                        <w:rPr>
                          <w:rFonts w:ascii="Times New Roman" w:hAnsi="Times New Roman" w:cs="Times New Roman"/>
                        </w:rPr>
                        <w:t>activities</w:t>
                      </w:r>
                      <w:r>
                        <w:rPr>
                          <w:rFonts w:ascii="Times New Roman" w:hAnsi="Times New Roman" w:cs="Times New Roman"/>
                        </w:rPr>
                        <w:t xml:space="preserve"> on the excitatory pools</w:t>
                      </w:r>
                      <w:r w:rsidRPr="00DC3A43">
                        <w:rPr>
                          <w:rFonts w:ascii="Times New Roman" w:hAnsi="Times New Roman" w:cs="Times New Roman"/>
                        </w:rPr>
                        <w:t xml:space="preserve"> aligned to the onset of stimulus inputs. </w:t>
                      </w:r>
                      <w:r>
                        <w:rPr>
                          <w:rFonts w:ascii="Times New Roman" w:hAnsi="Times New Roman" w:cs="Times New Roman"/>
                        </w:rPr>
                        <w:t xml:space="preserve">The best fitted mutual inhibition parameter is 0. The ramping-up speeds differ over input strengths (see detailed pattern in </w:t>
                      </w:r>
                      <w:r w:rsidRPr="000119C7">
                        <w:rPr>
                          <w:rFonts w:ascii="Times New Roman" w:hAnsi="Times New Roman" w:cs="Times New Roman"/>
                          <w:b/>
                        </w:rPr>
                        <w:t>E</w:t>
                      </w:r>
                      <w:r>
                        <w:rPr>
                          <w:rFonts w:ascii="Times New Roman" w:hAnsi="Times New Roman" w:cs="Times New Roman"/>
                        </w:rPr>
                        <w:t xml:space="preserve">). Whereas the dynamics didn’t show competitions between the chosen </w:t>
                      </w:r>
                      <w:r w:rsidRPr="00DC3A43">
                        <w:rPr>
                          <w:rFonts w:ascii="Times New Roman" w:hAnsi="Times New Roman" w:cs="Times New Roman"/>
                        </w:rPr>
                        <w:t>(solid lines)</w:t>
                      </w:r>
                      <w:r>
                        <w:rPr>
                          <w:rFonts w:ascii="Times New Roman" w:hAnsi="Times New Roman" w:cs="Times New Roman"/>
                        </w:rPr>
                        <w:t xml:space="preserve"> and unchosen </w:t>
                      </w:r>
                      <w:r w:rsidRPr="00DC3A43">
                        <w:rPr>
                          <w:rFonts w:ascii="Times New Roman" w:hAnsi="Times New Roman" w:cs="Times New Roman"/>
                        </w:rPr>
                        <w:t xml:space="preserve">(dashed lines) </w:t>
                      </w:r>
                      <w:r>
                        <w:rPr>
                          <w:rFonts w:ascii="Times New Roman" w:hAnsi="Times New Roman" w:cs="Times New Roman"/>
                        </w:rPr>
                        <w:t xml:space="preserve">signals. </w:t>
                      </w:r>
                      <w:r w:rsidRPr="00DC3A43">
                        <w:rPr>
                          <w:rFonts w:ascii="Times New Roman" w:hAnsi="Times New Roman" w:cs="Times New Roman"/>
                        </w:rPr>
                        <w:t xml:space="preserve">Right, </w:t>
                      </w:r>
                      <w:r>
                        <w:rPr>
                          <w:rFonts w:ascii="Times New Roman" w:hAnsi="Times New Roman" w:cs="Times New Roman"/>
                        </w:rPr>
                        <w:t xml:space="preserve">mean-field </w:t>
                      </w:r>
                      <w:r w:rsidRPr="00DC3A43">
                        <w:rPr>
                          <w:rFonts w:ascii="Times New Roman" w:hAnsi="Times New Roman" w:cs="Times New Roman"/>
                        </w:rPr>
                        <w:t xml:space="preserve">activities </w:t>
                      </w:r>
                      <w:r>
                        <w:rPr>
                          <w:rFonts w:ascii="Times New Roman" w:hAnsi="Times New Roman" w:cs="Times New Roman"/>
                        </w:rPr>
                        <w:t xml:space="preserve">on the excitatory pools </w:t>
                      </w:r>
                      <w:r w:rsidRPr="00DC3A43">
                        <w:rPr>
                          <w:rFonts w:ascii="Times New Roman" w:hAnsi="Times New Roman" w:cs="Times New Roman"/>
                        </w:rPr>
                        <w:t xml:space="preserve">aligned to the time of </w:t>
                      </w:r>
                      <w:r>
                        <w:rPr>
                          <w:rFonts w:ascii="Times New Roman" w:hAnsi="Times New Roman" w:cs="Times New Roman"/>
                        </w:rPr>
                        <w:t>choice execution</w:t>
                      </w:r>
                      <w:r w:rsidRPr="00DC3A43">
                        <w:rPr>
                          <w:rFonts w:ascii="Times New Roman" w:hAnsi="Times New Roman" w:cs="Times New Roman"/>
                        </w:rPr>
                        <w:t>.</w:t>
                      </w:r>
                      <w:r>
                        <w:rPr>
                          <w:rFonts w:ascii="Times New Roman" w:hAnsi="Times New Roman" w:cs="Times New Roman"/>
                        </w:rPr>
                        <w:t xml:space="preserve"> The chosen signals overshot the threshold 15Hz because of the self-excitation in the circuits. The unchosen signals show graded coding of the input strengths (see detailed pattern in </w:t>
                      </w:r>
                      <w:r w:rsidRPr="00D73F50">
                        <w:rPr>
                          <w:rFonts w:ascii="Times New Roman" w:hAnsi="Times New Roman" w:cs="Times New Roman"/>
                          <w:b/>
                        </w:rPr>
                        <w:t>F</w:t>
                      </w:r>
                      <w:r>
                        <w:rPr>
                          <w:rFonts w:ascii="Times New Roman" w:hAnsi="Times New Roman" w:cs="Times New Roman"/>
                        </w:rPr>
                        <w:t>).</w:t>
                      </w:r>
                      <w:r w:rsidRPr="00DC3A43">
                        <w:rPr>
                          <w:rFonts w:ascii="Times New Roman" w:hAnsi="Times New Roman" w:cs="Times New Roman"/>
                        </w:rPr>
                        <w:t xml:space="preserve"> </w:t>
                      </w:r>
                      <w:r w:rsidRPr="000557A1">
                        <w:rPr>
                          <w:rFonts w:ascii="Times New Roman" w:hAnsi="Times New Roman" w:cs="Times New Roman"/>
                          <w:b/>
                        </w:rPr>
                        <w:t>E.</w:t>
                      </w:r>
                      <w:r w:rsidRPr="00DC3A43">
                        <w:rPr>
                          <w:rFonts w:ascii="Times New Roman" w:hAnsi="Times New Roman" w:cs="Times New Roman"/>
                        </w:rPr>
                        <w:t xml:space="preserve"> Effect of input strength on </w:t>
                      </w:r>
                      <w:proofErr w:type="gramStart"/>
                      <w:r w:rsidRPr="00DC3A43">
                        <w:rPr>
                          <w:rFonts w:ascii="Times New Roman" w:hAnsi="Times New Roman" w:cs="Times New Roman"/>
                        </w:rPr>
                        <w:t>early stage</w:t>
                      </w:r>
                      <w:proofErr w:type="gramEnd"/>
                      <w:r w:rsidRPr="00DC3A43">
                        <w:rPr>
                          <w:rFonts w:ascii="Times New Roman" w:hAnsi="Times New Roman" w:cs="Times New Roman"/>
                        </w:rPr>
                        <w:t xml:space="preserve"> model activity shortly after stimulus onset, at times indicated by arrows a (chosen side) and b (unchosen side). </w:t>
                      </w:r>
                      <w:r>
                        <w:rPr>
                          <w:rFonts w:ascii="Times New Roman" w:hAnsi="Times New Roman" w:cs="Times New Roman"/>
                        </w:rPr>
                        <w:t>T</w:t>
                      </w:r>
                      <w:r w:rsidRPr="00DC3A43">
                        <w:rPr>
                          <w:rFonts w:ascii="Times New Roman" w:hAnsi="Times New Roman" w:cs="Times New Roman"/>
                        </w:rPr>
                        <w:t>he activit</w:t>
                      </w:r>
                      <w:r>
                        <w:rPr>
                          <w:rFonts w:ascii="Times New Roman" w:hAnsi="Times New Roman" w:cs="Times New Roman"/>
                        </w:rPr>
                        <w:t>ies</w:t>
                      </w:r>
                      <w:r w:rsidRPr="00DC3A43">
                        <w:rPr>
                          <w:rFonts w:ascii="Times New Roman" w:hAnsi="Times New Roman" w:cs="Times New Roman"/>
                        </w:rPr>
                        <w:t xml:space="preserve"> linearly increase and decrease with input strength</w:t>
                      </w:r>
                      <w:r>
                        <w:rPr>
                          <w:rFonts w:ascii="Times New Roman" w:hAnsi="Times New Roman" w:cs="Times New Roman"/>
                        </w:rPr>
                        <w:t xml:space="preserve"> but exhibit very subtle competition</w:t>
                      </w:r>
                      <w:r w:rsidRPr="00DC3A43">
                        <w:rPr>
                          <w:rFonts w:ascii="Times New Roman" w:hAnsi="Times New Roman" w:cs="Times New Roman"/>
                        </w:rPr>
                        <w:t xml:space="preserve">. </w:t>
                      </w:r>
                      <w:r w:rsidRPr="000557A1">
                        <w:rPr>
                          <w:rFonts w:ascii="Times New Roman" w:hAnsi="Times New Roman" w:cs="Times New Roman"/>
                          <w:b/>
                        </w:rPr>
                        <w:t>F.</w:t>
                      </w:r>
                      <w:r w:rsidRPr="00DC3A43">
                        <w:rPr>
                          <w:rFonts w:ascii="Times New Roman" w:hAnsi="Times New Roman" w:cs="Times New Roman"/>
                        </w:rPr>
                        <w:t xml:space="preserve"> Effect of input strength on </w:t>
                      </w:r>
                      <w:proofErr w:type="gramStart"/>
                      <w:r w:rsidRPr="00DC3A43">
                        <w:rPr>
                          <w:rFonts w:ascii="Times New Roman" w:hAnsi="Times New Roman" w:cs="Times New Roman"/>
                        </w:rPr>
                        <w:t>late stage</w:t>
                      </w:r>
                      <w:proofErr w:type="gramEnd"/>
                      <w:r w:rsidRPr="00DC3A43">
                        <w:rPr>
                          <w:rFonts w:ascii="Times New Roman" w:hAnsi="Times New Roman" w:cs="Times New Roman"/>
                        </w:rPr>
                        <w:t xml:space="preserve"> model activity </w:t>
                      </w:r>
                      <w:r>
                        <w:rPr>
                          <w:rFonts w:ascii="Times New Roman" w:hAnsi="Times New Roman" w:cs="Times New Roman"/>
                        </w:rPr>
                        <w:t xml:space="preserve">on the time point of </w:t>
                      </w:r>
                      <w:r w:rsidRPr="00DC3A43">
                        <w:rPr>
                          <w:rFonts w:ascii="Times New Roman" w:hAnsi="Times New Roman" w:cs="Times New Roman"/>
                        </w:rPr>
                        <w:t xml:space="preserve">choice, indicated by arrows c and d. </w:t>
                      </w:r>
                      <w:r>
                        <w:rPr>
                          <w:rFonts w:ascii="Times New Roman" w:hAnsi="Times New Roman" w:cs="Times New Roman"/>
                        </w:rPr>
                        <w:t>C</w:t>
                      </w:r>
                      <w:r w:rsidRPr="00DC3A43">
                        <w:rPr>
                          <w:rFonts w:ascii="Times New Roman" w:hAnsi="Times New Roman" w:cs="Times New Roman"/>
                        </w:rPr>
                        <w:t>hosen unit activity reaches a common decision bound and show little input dependence, while unchosen activity remains</w:t>
                      </w:r>
                      <w:r>
                        <w:rPr>
                          <w:rFonts w:ascii="Times New Roman" w:hAnsi="Times New Roman" w:cs="Times New Roman"/>
                        </w:rPr>
                        <w:t xml:space="preserve"> at lower levels,</w:t>
                      </w:r>
                      <w:r w:rsidRPr="00DC3A43">
                        <w:rPr>
                          <w:rFonts w:ascii="Times New Roman" w:hAnsi="Times New Roman" w:cs="Times New Roman"/>
                        </w:rPr>
                        <w:t xml:space="preserve"> </w:t>
                      </w:r>
                      <w:r>
                        <w:rPr>
                          <w:rFonts w:ascii="Times New Roman" w:hAnsi="Times New Roman" w:cs="Times New Roman"/>
                        </w:rPr>
                        <w:t xml:space="preserve">graded coding of </w:t>
                      </w:r>
                      <w:r w:rsidRPr="00DC3A43">
                        <w:rPr>
                          <w:rFonts w:ascii="Times New Roman" w:hAnsi="Times New Roman" w:cs="Times New Roman"/>
                        </w:rPr>
                        <w:t>input strength</w:t>
                      </w:r>
                      <w:r>
                        <w:rPr>
                          <w:rFonts w:ascii="Times New Roman" w:hAnsi="Times New Roman" w:cs="Times New Roman"/>
                        </w:rPr>
                        <w:t>s</w:t>
                      </w:r>
                      <w:r w:rsidRPr="00DC3A43">
                        <w:rPr>
                          <w:rFonts w:ascii="Times New Roman" w:hAnsi="Times New Roman" w:cs="Times New Roman"/>
                        </w:rPr>
                        <w:t>.</w:t>
                      </w:r>
                    </w:p>
                  </w:txbxContent>
                </v:textbox>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69DA4F8B" w14:textId="31BC6A19" w:rsidR="00EA5E1F" w:rsidRPr="0060258A" w:rsidRDefault="00394340"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 xml:space="preserve">The LDDM </w:t>
      </w:r>
      <w:r w:rsidR="00EA5E1F" w:rsidRPr="0060258A">
        <w:rPr>
          <w:rFonts w:ascii="Times New Roman" w:hAnsi="Times New Roman" w:cs="Times New Roman"/>
          <w:i/>
          <w:color w:val="000000" w:themeColor="text1"/>
        </w:rPr>
        <w:t>integrates normalized value coding and WTA choices</w:t>
      </w:r>
    </w:p>
    <w:p w14:paraId="4F5BD138" w14:textId="77777777" w:rsidR="006D3BCC" w:rsidRPr="0060258A" w:rsidRDefault="006D3BCC" w:rsidP="00886C3F">
      <w:pPr>
        <w:spacing w:line="480" w:lineRule="auto"/>
        <w:jc w:val="both"/>
        <w:rPr>
          <w:rFonts w:ascii="Times New Roman" w:hAnsi="Times New Roman" w:cs="Times New Roman"/>
          <w:color w:val="000000" w:themeColor="text1"/>
        </w:rPr>
      </w:pPr>
    </w:p>
    <w:p w14:paraId="60FB5A0B" w14:textId="6EA66F83" w:rsidR="00513E68" w:rsidRPr="0060258A" w:rsidRDefault="00BC55D2"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w:t>
      </w:r>
      <w:r w:rsidR="00703CE4" w:rsidRPr="0060258A">
        <w:rPr>
          <w:rFonts w:ascii="Times New Roman" w:hAnsi="Times New Roman" w:cs="Times New Roman"/>
          <w:color w:val="000000" w:themeColor="text1"/>
        </w:rPr>
        <w:t xml:space="preserve"> the LDDM </w:t>
      </w:r>
      <w:r w:rsidRPr="0060258A">
        <w:rPr>
          <w:rFonts w:ascii="Times New Roman" w:hAnsi="Times New Roman" w:cs="Times New Roman"/>
          <w:color w:val="000000" w:themeColor="text1"/>
        </w:rPr>
        <w:t>separately replicates</w:t>
      </w:r>
      <w:r w:rsidR="00703CE4" w:rsidRPr="0060258A">
        <w:rPr>
          <w:rFonts w:ascii="Times New Roman" w:hAnsi="Times New Roman" w:cs="Times New Roman"/>
          <w:color w:val="000000" w:themeColor="text1"/>
        </w:rPr>
        <w:t xml:space="preserve"> normalized value coding and WTA </w:t>
      </w:r>
      <w:r w:rsidRPr="0060258A">
        <w:rPr>
          <w:rFonts w:ascii="Times New Roman" w:hAnsi="Times New Roman" w:cs="Times New Roman"/>
          <w:color w:val="000000" w:themeColor="text1"/>
        </w:rPr>
        <w:t>dynamics</w:t>
      </w:r>
      <w:r w:rsidR="0037792F"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shown in</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different empirical studies,</w:t>
      </w:r>
      <w:r w:rsidR="000F5F38" w:rsidRPr="0060258A">
        <w:rPr>
          <w:rFonts w:ascii="Times New Roman" w:hAnsi="Times New Roman" w:cs="Times New Roman"/>
          <w:color w:val="000000" w:themeColor="text1"/>
        </w:rPr>
        <w:t xml:space="preserve"> a key distinguishing feature of the LDDM is that it can capture </w:t>
      </w:r>
      <w:r w:rsidRPr="0060258A">
        <w:rPr>
          <w:rFonts w:ascii="Times New Roman" w:hAnsi="Times New Roman" w:cs="Times New Roman"/>
          <w:color w:val="000000" w:themeColor="text1"/>
        </w:rPr>
        <w:t>both</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phenomena within a single experimental context</w:t>
      </w:r>
      <w:r w:rsidR="00703CE4" w:rsidRPr="0060258A">
        <w:rPr>
          <w:rFonts w:ascii="Times New Roman" w:hAnsi="Times New Roman" w:cs="Times New Roman"/>
          <w:color w:val="000000" w:themeColor="text1"/>
        </w:rPr>
        <w:t xml:space="preserve">. Numerous studies using the random-dot motion paradigm </w:t>
      </w:r>
      <w:r w:rsidR="00EE517D" w:rsidRPr="0060258A">
        <w:rPr>
          <w:rFonts w:ascii="Times New Roman" w:hAnsi="Times New Roman" w:cs="Times New Roman"/>
          <w:color w:val="000000" w:themeColor="text1"/>
        </w:rPr>
        <w:t>show two stages of dynamics</w:t>
      </w:r>
      <w:r w:rsidR="000743E0" w:rsidRPr="0060258A">
        <w:rPr>
          <w:rFonts w:ascii="Times New Roman" w:hAnsi="Times New Roman" w:cs="Times New Roman"/>
          <w:color w:val="000000" w:themeColor="text1"/>
        </w:rPr>
        <w:t>:</w:t>
      </w:r>
      <w:r w:rsidR="00EE517D"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 xml:space="preserve">target (action) </w:t>
      </w:r>
      <w:r w:rsidR="000246A0" w:rsidRPr="0060258A">
        <w:rPr>
          <w:rFonts w:ascii="Times New Roman" w:hAnsi="Times New Roman" w:cs="Times New Roman"/>
          <w:color w:val="000000" w:themeColor="text1"/>
        </w:rPr>
        <w:t xml:space="preserve">representation </w:t>
      </w:r>
      <w:r w:rsidR="00BB12A9" w:rsidRPr="0060258A">
        <w:rPr>
          <w:rFonts w:ascii="Times New Roman" w:hAnsi="Times New Roman" w:cs="Times New Roman"/>
          <w:color w:val="000000" w:themeColor="text1"/>
        </w:rPr>
        <w:t>during</w:t>
      </w:r>
      <w:r w:rsidR="000743E0" w:rsidRPr="0060258A">
        <w:rPr>
          <w:rFonts w:ascii="Times New Roman" w:hAnsi="Times New Roman" w:cs="Times New Roman"/>
          <w:color w:val="000000" w:themeColor="text1"/>
        </w:rPr>
        <w:t xml:space="preserve"> </w:t>
      </w:r>
      <w:r w:rsidR="00BB12A9" w:rsidRPr="0060258A">
        <w:rPr>
          <w:rFonts w:ascii="Times New Roman" w:hAnsi="Times New Roman" w:cs="Times New Roman"/>
          <w:color w:val="000000" w:themeColor="text1"/>
        </w:rPr>
        <w:t>the pr</w:t>
      </w:r>
      <w:r w:rsidR="00952B20" w:rsidRPr="0060258A">
        <w:rPr>
          <w:rFonts w:ascii="Times New Roman" w:hAnsi="Times New Roman" w:cs="Times New Roman"/>
          <w:color w:val="000000" w:themeColor="text1"/>
        </w:rPr>
        <w:t>e-</w:t>
      </w:r>
      <w:r w:rsidR="00BB12A9"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w:t>
      </w:r>
      <w:r w:rsidR="00EE517D" w:rsidRPr="0060258A">
        <w:rPr>
          <w:rFonts w:ascii="Times New Roman" w:hAnsi="Times New Roman" w:cs="Times New Roman"/>
          <w:color w:val="000000" w:themeColor="text1"/>
        </w:rPr>
        <w:t xml:space="preserve">and </w:t>
      </w:r>
      <w:r w:rsidR="00392059" w:rsidRPr="0060258A">
        <w:rPr>
          <w:rFonts w:ascii="Times New Roman" w:hAnsi="Times New Roman" w:cs="Times New Roman"/>
          <w:color w:val="000000" w:themeColor="text1"/>
        </w:rPr>
        <w:t xml:space="preserve">WTA </w:t>
      </w:r>
      <w:r w:rsidR="005A4478" w:rsidRPr="0060258A">
        <w:rPr>
          <w:rFonts w:ascii="Times New Roman" w:hAnsi="Times New Roman" w:cs="Times New Roman"/>
          <w:color w:val="000000" w:themeColor="text1"/>
        </w:rPr>
        <w:t>selection</w:t>
      </w:r>
      <w:r w:rsidR="00EE517D"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after</w:t>
      </w:r>
      <w:r w:rsidR="00A17857" w:rsidRPr="0060258A">
        <w:rPr>
          <w:rFonts w:ascii="Times New Roman" w:hAnsi="Times New Roman" w:cs="Times New Roman"/>
          <w:color w:val="000000" w:themeColor="text1"/>
        </w:rPr>
        <w:t xml:space="preserve"> the </w:t>
      </w:r>
      <w:r w:rsidR="00F470F3" w:rsidRPr="0060258A">
        <w:rPr>
          <w:rFonts w:ascii="Times New Roman" w:hAnsi="Times New Roman" w:cs="Times New Roman"/>
          <w:color w:val="000000" w:themeColor="text1"/>
        </w:rPr>
        <w:t xml:space="preserve">go cue following </w:t>
      </w:r>
      <w:r w:rsidR="000246A0" w:rsidRPr="0060258A">
        <w:rPr>
          <w:rFonts w:ascii="Times New Roman" w:hAnsi="Times New Roman" w:cs="Times New Roman"/>
          <w:color w:val="000000" w:themeColor="text1"/>
        </w:rPr>
        <w:t>motion stimuli</w:t>
      </w:r>
      <w:ins w:id="674" w:author="Bo Shen" w:date="2023-01-25T14:51:00Z">
        <w:r w:rsidR="00ED0899">
          <w:rPr>
            <w:rFonts w:ascii="Times New Roman" w:hAnsi="Times New Roman" w:cs="Times New Roman"/>
            <w:color w:val="000000" w:themeColor="text1"/>
          </w:rPr>
          <w:t xml:space="preserve"> </w:t>
        </w:r>
      </w:ins>
      <w:r w:rsidR="00965B6F"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00965B6F"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rie et al., 2010)</w:t>
      </w:r>
      <w:r w:rsidR="00965B6F" w:rsidRPr="0060258A">
        <w:rPr>
          <w:rFonts w:ascii="Times New Roman" w:hAnsi="Times New Roman" w:cs="Times New Roman"/>
          <w:color w:val="000000" w:themeColor="text1"/>
        </w:rPr>
        <w:fldChar w:fldCharType="end"/>
      </w:r>
      <w:r w:rsidR="00703CE4"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N</w:t>
      </w:r>
      <w:r w:rsidR="00965B6F" w:rsidRPr="0060258A">
        <w:rPr>
          <w:rFonts w:ascii="Times New Roman" w:hAnsi="Times New Roman" w:cs="Times New Roman"/>
          <w:color w:val="000000" w:themeColor="text1"/>
        </w:rPr>
        <w:t xml:space="preserve">eural activity </w:t>
      </w:r>
      <w:r w:rsidR="00EA4C70" w:rsidRPr="0060258A">
        <w:rPr>
          <w:rFonts w:ascii="Times New Roman" w:hAnsi="Times New Roman" w:cs="Times New Roman"/>
          <w:color w:val="000000" w:themeColor="text1"/>
        </w:rPr>
        <w:t xml:space="preserve">in </w:t>
      </w:r>
      <w:r w:rsidR="000743E0" w:rsidRPr="0060258A">
        <w:rPr>
          <w:rFonts w:ascii="Times New Roman" w:hAnsi="Times New Roman" w:cs="Times New Roman"/>
          <w:color w:val="000000" w:themeColor="text1"/>
        </w:rPr>
        <w:t xml:space="preserve">the </w:t>
      </w:r>
      <w:r w:rsidR="00EA4C70" w:rsidRPr="0060258A">
        <w:rPr>
          <w:rFonts w:ascii="Times New Roman" w:hAnsi="Times New Roman" w:cs="Times New Roman"/>
          <w:color w:val="000000" w:themeColor="text1"/>
        </w:rPr>
        <w:t>pr</w:t>
      </w:r>
      <w:r w:rsidR="00952B20" w:rsidRPr="0060258A">
        <w:rPr>
          <w:rFonts w:ascii="Times New Roman" w:hAnsi="Times New Roman" w:cs="Times New Roman"/>
          <w:color w:val="000000" w:themeColor="text1"/>
        </w:rPr>
        <w:t>e-</w:t>
      </w:r>
      <w:r w:rsidR="00EA4C70"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shows </w:t>
      </w:r>
      <w:r w:rsidR="000743E0" w:rsidRPr="0060258A">
        <w:rPr>
          <w:rFonts w:ascii="Times New Roman" w:hAnsi="Times New Roman" w:cs="Times New Roman"/>
          <w:color w:val="000000" w:themeColor="text1"/>
        </w:rPr>
        <w:t xml:space="preserve">a </w:t>
      </w:r>
      <w:r w:rsidR="000246A0" w:rsidRPr="0060258A">
        <w:rPr>
          <w:rFonts w:ascii="Times New Roman" w:hAnsi="Times New Roman" w:cs="Times New Roman"/>
          <w:color w:val="000000" w:themeColor="text1"/>
        </w:rPr>
        <w:t>characteristic phasic-sustain</w:t>
      </w:r>
      <w:r w:rsidR="000743E0" w:rsidRPr="0060258A">
        <w:rPr>
          <w:rFonts w:ascii="Times New Roman" w:hAnsi="Times New Roman" w:cs="Times New Roman"/>
          <w:color w:val="000000" w:themeColor="text1"/>
        </w:rPr>
        <w:t>ed</w:t>
      </w:r>
      <w:r w:rsidR="000246A0" w:rsidRPr="0060258A">
        <w:rPr>
          <w:rFonts w:ascii="Times New Roman" w:hAnsi="Times New Roman" w:cs="Times New Roman"/>
          <w:color w:val="000000" w:themeColor="text1"/>
        </w:rPr>
        <w:t xml:space="preserve"> dynamic </w:t>
      </w:r>
      <w:r w:rsidR="000743E0" w:rsidRPr="0060258A">
        <w:rPr>
          <w:rFonts w:ascii="Times New Roman" w:hAnsi="Times New Roman" w:cs="Times New Roman"/>
          <w:color w:val="000000" w:themeColor="text1"/>
        </w:rPr>
        <w:t>to</w:t>
      </w:r>
      <w:r w:rsidR="000246A0" w:rsidRPr="0060258A">
        <w:rPr>
          <w:rFonts w:ascii="Times New Roman" w:hAnsi="Times New Roman" w:cs="Times New Roman"/>
          <w:color w:val="000000" w:themeColor="text1"/>
        </w:rPr>
        <w:t xml:space="preserve"> the presentation of visual cues</w:t>
      </w:r>
      <w:r w:rsidR="000743E0" w:rsidRPr="0060258A">
        <w:rPr>
          <w:rFonts w:ascii="Times New Roman" w:hAnsi="Times New Roman" w:cs="Times New Roman"/>
          <w:color w:val="000000" w:themeColor="text1"/>
        </w:rPr>
        <w:t>; rather than purely sensory information, activity during this stage</w:t>
      </w:r>
      <w:r w:rsidR="00B61ADF" w:rsidRPr="0060258A">
        <w:rPr>
          <w:rFonts w:ascii="Times New Roman" w:hAnsi="Times New Roman" w:cs="Times New Roman"/>
          <w:color w:val="000000" w:themeColor="text1"/>
        </w:rPr>
        <w:t xml:space="preserve"> reflect</w:t>
      </w:r>
      <w:r w:rsidR="000743E0" w:rsidRPr="0060258A">
        <w:rPr>
          <w:rFonts w:ascii="Times New Roman" w:hAnsi="Times New Roman" w:cs="Times New Roman"/>
          <w:color w:val="000000" w:themeColor="text1"/>
        </w:rPr>
        <w:t>s</w:t>
      </w:r>
      <w:r w:rsidR="000246A0" w:rsidRPr="0060258A">
        <w:rPr>
          <w:rFonts w:ascii="Times New Roman" w:hAnsi="Times New Roman" w:cs="Times New Roman"/>
          <w:color w:val="000000" w:themeColor="text1"/>
        </w:rPr>
        <w:t xml:space="preserve"> </w:t>
      </w:r>
      <w:r w:rsidR="00EA4C70" w:rsidRPr="0060258A">
        <w:rPr>
          <w:rFonts w:ascii="Times New Roman" w:hAnsi="Times New Roman" w:cs="Times New Roman"/>
          <w:color w:val="000000" w:themeColor="text1"/>
        </w:rPr>
        <w:t>the magnitude</w:t>
      </w:r>
      <w:r w:rsidR="000246A0" w:rsidRPr="0060258A">
        <w:rPr>
          <w:rFonts w:ascii="Times New Roman" w:hAnsi="Times New Roman" w:cs="Times New Roman"/>
          <w:color w:val="000000" w:themeColor="text1"/>
        </w:rPr>
        <w:t xml:space="preserve"> and </w:t>
      </w:r>
      <w:r w:rsidR="00EA4C70" w:rsidRPr="0060258A">
        <w:rPr>
          <w:rFonts w:ascii="Times New Roman" w:hAnsi="Times New Roman" w:cs="Times New Roman"/>
          <w:color w:val="000000" w:themeColor="text1"/>
        </w:rPr>
        <w:t>probability of reward associated with the visual cue</w:t>
      </w:r>
      <w:r w:rsidR="004B462A" w:rsidRPr="0060258A">
        <w:rPr>
          <w:rFonts w:ascii="Times New Roman" w:hAnsi="Times New Roman" w:cs="Times New Roman"/>
          <w:color w:val="000000" w:themeColor="text1"/>
        </w:rPr>
        <w:t>s</w:t>
      </w:r>
      <w:ins w:id="675" w:author="Bo Shen" w:date="2023-01-25T14:51:00Z">
        <w:r w:rsidR="00ED0899">
          <w:rPr>
            <w:rFonts w:ascii="Times New Roman" w:hAnsi="Times New Roman" w:cs="Times New Roman"/>
            <w:color w:val="000000" w:themeColor="text1"/>
          </w:rPr>
          <w:t xml:space="preserve"> </w:t>
        </w:r>
      </w:ins>
      <w:r w:rsidR="00392059"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00392059"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w:t>
      </w:r>
      <w:r w:rsidR="00392059" w:rsidRPr="0060258A">
        <w:rPr>
          <w:rFonts w:ascii="Times New Roman" w:hAnsi="Times New Roman" w:cs="Times New Roman"/>
          <w:color w:val="000000" w:themeColor="text1"/>
        </w:rPr>
        <w:fldChar w:fldCharType="end"/>
      </w:r>
      <w:r w:rsidR="00EA4C70" w:rsidRPr="0060258A">
        <w:rPr>
          <w:rFonts w:ascii="Times New Roman" w:hAnsi="Times New Roman" w:cs="Times New Roman"/>
          <w:color w:val="000000" w:themeColor="text1"/>
        </w:rPr>
        <w:t>.</w:t>
      </w:r>
      <w:r w:rsidR="00114BB1"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A</w:t>
      </w:r>
      <w:r w:rsidR="00CC6878" w:rsidRPr="0060258A">
        <w:rPr>
          <w:rFonts w:ascii="Times New Roman" w:hAnsi="Times New Roman" w:cs="Times New Roman"/>
          <w:color w:val="000000" w:themeColor="text1"/>
        </w:rPr>
        <w:t xml:space="preserve">fter </w:t>
      </w:r>
      <w:r w:rsidR="00F470F3" w:rsidRPr="0060258A">
        <w:rPr>
          <w:rFonts w:ascii="Times New Roman" w:hAnsi="Times New Roman" w:cs="Times New Roman"/>
          <w:color w:val="000000" w:themeColor="text1"/>
        </w:rPr>
        <w:t>the go cue</w:t>
      </w:r>
      <w:r w:rsidR="00672BC6" w:rsidRPr="0060258A">
        <w:rPr>
          <w:rFonts w:ascii="Times New Roman" w:hAnsi="Times New Roman" w:cs="Times New Roman"/>
          <w:color w:val="000000" w:themeColor="text1"/>
        </w:rPr>
        <w:t>, WTA dynamics</w:t>
      </w:r>
      <w:r w:rsidR="002E2BF5"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reflects an</w:t>
      </w:r>
      <w:r w:rsidR="00CC6878" w:rsidRPr="0060258A">
        <w:rPr>
          <w:rFonts w:ascii="Times New Roman" w:hAnsi="Times New Roman" w:cs="Times New Roman"/>
          <w:color w:val="000000" w:themeColor="text1"/>
        </w:rPr>
        <w:t xml:space="preserve"> integrat</w:t>
      </w:r>
      <w:r w:rsidR="00672BC6" w:rsidRPr="0060258A">
        <w:rPr>
          <w:rFonts w:ascii="Times New Roman" w:hAnsi="Times New Roman" w:cs="Times New Roman"/>
          <w:color w:val="000000" w:themeColor="text1"/>
        </w:rPr>
        <w:t>ion</w:t>
      </w:r>
      <w:r w:rsidR="00CC6878" w:rsidRPr="0060258A">
        <w:rPr>
          <w:rFonts w:ascii="Times New Roman" w:hAnsi="Times New Roman" w:cs="Times New Roman"/>
          <w:color w:val="000000" w:themeColor="text1"/>
        </w:rPr>
        <w:t xml:space="preserve"> </w:t>
      </w:r>
      <w:r w:rsidR="002E2BF5" w:rsidRPr="0060258A">
        <w:rPr>
          <w:rFonts w:ascii="Times New Roman" w:hAnsi="Times New Roman" w:cs="Times New Roman"/>
          <w:color w:val="000000" w:themeColor="text1"/>
        </w:rPr>
        <w:t>of motion</w:t>
      </w:r>
      <w:r w:rsidR="00672BC6" w:rsidRPr="0060258A">
        <w:rPr>
          <w:rFonts w:ascii="Times New Roman" w:hAnsi="Times New Roman" w:cs="Times New Roman"/>
          <w:color w:val="000000" w:themeColor="text1"/>
        </w:rPr>
        <w:t xml:space="preserve"> information</w:t>
      </w:r>
      <w:r w:rsidR="00CC6878" w:rsidRPr="0060258A">
        <w:rPr>
          <w:rFonts w:ascii="Times New Roman" w:hAnsi="Times New Roman" w:cs="Times New Roman"/>
          <w:color w:val="000000" w:themeColor="text1"/>
        </w:rPr>
        <w:t xml:space="preserve"> and </w:t>
      </w:r>
      <w:r w:rsidR="00672BC6" w:rsidRPr="0060258A">
        <w:rPr>
          <w:rFonts w:ascii="Times New Roman" w:hAnsi="Times New Roman" w:cs="Times New Roman"/>
          <w:color w:val="000000" w:themeColor="text1"/>
        </w:rPr>
        <w:t>implements</w:t>
      </w:r>
      <w:r w:rsidR="00CC6878" w:rsidRPr="0060258A">
        <w:rPr>
          <w:rFonts w:ascii="Times New Roman" w:hAnsi="Times New Roman" w:cs="Times New Roman"/>
          <w:color w:val="000000" w:themeColor="text1"/>
        </w:rPr>
        <w:t xml:space="preserve"> a transition from </w:t>
      </w:r>
      <w:r w:rsidR="00672BC6" w:rsidRPr="0060258A">
        <w:rPr>
          <w:rFonts w:ascii="Times New Roman" w:hAnsi="Times New Roman" w:cs="Times New Roman"/>
          <w:color w:val="000000" w:themeColor="text1"/>
        </w:rPr>
        <w:t xml:space="preserve">initial </w:t>
      </w:r>
      <w:r w:rsidR="00CC6878" w:rsidRPr="0060258A">
        <w:rPr>
          <w:rFonts w:ascii="Times New Roman" w:hAnsi="Times New Roman" w:cs="Times New Roman"/>
          <w:color w:val="000000" w:themeColor="text1"/>
        </w:rPr>
        <w:t>value coding to a categorical coding of choice</w:t>
      </w:r>
      <w:r w:rsidR="002E2BF5" w:rsidRPr="0060258A">
        <w:rPr>
          <w:rFonts w:ascii="Times New Roman" w:hAnsi="Times New Roman" w:cs="Times New Roman"/>
          <w:color w:val="000000" w:themeColor="text1"/>
        </w:rPr>
        <w:t xml:space="preserve"> in the late stage of decision</w:t>
      </w:r>
      <w:r w:rsidR="00D47657"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00D47657"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Ding &amp; Gold, 2010; Kiani et al., 2008; Roitman &amp; Shadlen, 2002; Rorie et al., 2010; Shadlen &amp; Newsome, 2001)</w:t>
      </w:r>
      <w:r w:rsidR="00D47657" w:rsidRPr="0060258A">
        <w:rPr>
          <w:rFonts w:ascii="Times New Roman" w:hAnsi="Times New Roman" w:cs="Times New Roman"/>
          <w:color w:val="000000" w:themeColor="text1"/>
        </w:rPr>
        <w:fldChar w:fldCharType="end"/>
      </w:r>
      <w:r w:rsidR="00CC6878" w:rsidRPr="0060258A">
        <w:rPr>
          <w:rFonts w:ascii="Times New Roman" w:hAnsi="Times New Roman" w:cs="Times New Roman"/>
          <w:color w:val="000000" w:themeColor="text1"/>
        </w:rPr>
        <w:t xml:space="preserve">. </w:t>
      </w:r>
      <w:r w:rsidR="00533584" w:rsidRPr="0060258A">
        <w:rPr>
          <w:rFonts w:ascii="Times New Roman" w:hAnsi="Times New Roman" w:cs="Times New Roman"/>
          <w:color w:val="000000" w:themeColor="text1"/>
        </w:rPr>
        <w:t>Studies of economic choice show a similar set of dynamics, a context dependent valuation followed, after a go-cue, by a shift to WTA</w:t>
      </w:r>
      <w:r w:rsidR="00533584"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533584"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 2014; Louie &amp; Glimcher, 2010; Pastor-Bernier &amp; Cisek, 2011; Sugrue et al., 2004)</w:t>
      </w:r>
      <w:r w:rsidR="00533584" w:rsidRPr="0060258A">
        <w:rPr>
          <w:rFonts w:ascii="Times New Roman" w:hAnsi="Times New Roman" w:cs="Times New Roman"/>
          <w:color w:val="000000" w:themeColor="text1"/>
        </w:rPr>
        <w:fldChar w:fldCharType="end"/>
      </w:r>
      <w:r w:rsidR="00533584"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 xml:space="preserve">Interestingly, </w:t>
      </w:r>
      <w:r w:rsidR="00BE72D5" w:rsidRPr="0060258A">
        <w:rPr>
          <w:rFonts w:ascii="Times New Roman" w:hAnsi="Times New Roman" w:cs="Times New Roman"/>
          <w:color w:val="000000" w:themeColor="text1"/>
        </w:rPr>
        <w:t>the number of alternatives</w:t>
      </w:r>
      <w:r w:rsidR="00D728A3" w:rsidRPr="0060258A">
        <w:rPr>
          <w:rFonts w:ascii="Times New Roman" w:hAnsi="Times New Roman" w:cs="Times New Roman"/>
          <w:color w:val="000000" w:themeColor="text1"/>
        </w:rPr>
        <w:t xml:space="preserve"> </w:t>
      </w:r>
      <w:r w:rsidR="00BE72D5" w:rsidRPr="0060258A">
        <w:rPr>
          <w:rFonts w:ascii="Times New Roman" w:hAnsi="Times New Roman" w:cs="Times New Roman"/>
          <w:color w:val="000000" w:themeColor="text1"/>
        </w:rPr>
        <w:t>affects the neural dynamics during both representation and choice</w:t>
      </w:r>
      <w:r w:rsidR="00555998"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555998"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asso &amp; Wurtz, 1997, 1998; Churchland et al., 2008)</w:t>
      </w:r>
      <w:r w:rsidR="00555998" w:rsidRPr="0060258A">
        <w:rPr>
          <w:rFonts w:ascii="Times New Roman" w:hAnsi="Times New Roman" w:cs="Times New Roman"/>
          <w:color w:val="000000" w:themeColor="text1"/>
        </w:rPr>
        <w:fldChar w:fldCharType="end"/>
      </w:r>
      <w:r w:rsidR="00555998" w:rsidRPr="0060258A">
        <w:rPr>
          <w:rFonts w:ascii="Times New Roman" w:hAnsi="Times New Roman" w:cs="Times New Roman"/>
          <w:color w:val="000000" w:themeColor="text1"/>
        </w:rPr>
        <w:t>.</w:t>
      </w:r>
      <w:r w:rsidR="006C6A1C"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When the choice set is</w:t>
      </w:r>
      <w:r w:rsidR="00555998" w:rsidRPr="0060258A">
        <w:rPr>
          <w:rFonts w:ascii="Times New Roman" w:hAnsi="Times New Roman" w:cs="Times New Roman"/>
          <w:color w:val="000000" w:themeColor="text1"/>
        </w:rPr>
        <w:t xml:space="preserve"> expand</w:t>
      </w:r>
      <w:r w:rsidR="00672BC6" w:rsidRPr="0060258A">
        <w:rPr>
          <w:rFonts w:ascii="Times New Roman" w:hAnsi="Times New Roman" w:cs="Times New Roman"/>
          <w:color w:val="000000" w:themeColor="text1"/>
        </w:rPr>
        <w:t>ed from</w:t>
      </w:r>
      <w:r w:rsidR="00555998" w:rsidRPr="0060258A">
        <w:rPr>
          <w:rFonts w:ascii="Times New Roman" w:hAnsi="Times New Roman" w:cs="Times New Roman"/>
          <w:color w:val="000000" w:themeColor="text1"/>
        </w:rPr>
        <w:t xml:space="preserve"> two options to four options, </w:t>
      </w:r>
      <w:r w:rsidR="00672BC6" w:rsidRPr="0060258A">
        <w:rPr>
          <w:rFonts w:ascii="Times New Roman" w:hAnsi="Times New Roman" w:cs="Times New Roman"/>
          <w:color w:val="000000" w:themeColor="text1"/>
        </w:rPr>
        <w:t xml:space="preserve">early </w:t>
      </w:r>
      <w:r w:rsidR="00555998" w:rsidRPr="0060258A">
        <w:rPr>
          <w:rFonts w:ascii="Times New Roman" w:hAnsi="Times New Roman" w:cs="Times New Roman"/>
          <w:color w:val="000000" w:themeColor="text1"/>
        </w:rPr>
        <w:t xml:space="preserve">representational activity </w:t>
      </w:r>
      <w:r w:rsidR="00672BC6" w:rsidRPr="0060258A">
        <w:rPr>
          <w:rFonts w:ascii="Times New Roman" w:hAnsi="Times New Roman" w:cs="Times New Roman"/>
          <w:color w:val="000000" w:themeColor="text1"/>
        </w:rPr>
        <w:t>is lower</w:t>
      </w:r>
      <w:r w:rsidR="00BE72D5" w:rsidRPr="0060258A">
        <w:rPr>
          <w:rFonts w:ascii="Times New Roman" w:hAnsi="Times New Roman" w:cs="Times New Roman"/>
          <w:color w:val="000000" w:themeColor="text1"/>
        </w:rPr>
        <w:t xml:space="preserve"> during pr</w:t>
      </w:r>
      <w:r w:rsidR="00D728A3" w:rsidRPr="0060258A">
        <w:rPr>
          <w:rFonts w:ascii="Times New Roman" w:hAnsi="Times New Roman" w:cs="Times New Roman"/>
          <w:color w:val="000000" w:themeColor="text1"/>
        </w:rPr>
        <w:t>e-</w:t>
      </w:r>
      <w:r w:rsidR="00BE72D5" w:rsidRPr="0060258A">
        <w:rPr>
          <w:rFonts w:ascii="Times New Roman" w:hAnsi="Times New Roman" w:cs="Times New Roman"/>
          <w:color w:val="000000" w:themeColor="text1"/>
        </w:rPr>
        <w:t xml:space="preserve">motion </w:t>
      </w:r>
      <w:r w:rsidR="00D728A3" w:rsidRPr="0060258A">
        <w:rPr>
          <w:rFonts w:ascii="Times New Roman" w:hAnsi="Times New Roman" w:cs="Times New Roman"/>
          <w:color w:val="000000" w:themeColor="text1"/>
        </w:rPr>
        <w:t>dynamic</w:t>
      </w:r>
      <w:r w:rsidR="00672BC6" w:rsidRPr="0060258A">
        <w:rPr>
          <w:rFonts w:ascii="Times New Roman" w:hAnsi="Times New Roman" w:cs="Times New Roman"/>
          <w:color w:val="000000" w:themeColor="text1"/>
        </w:rPr>
        <w:t>s</w:t>
      </w:r>
      <w:r w:rsidR="00E15F7E" w:rsidRPr="0060258A">
        <w:rPr>
          <w:rFonts w:ascii="Times New Roman" w:hAnsi="Times New Roman" w:cs="Times New Roman"/>
          <w:color w:val="000000" w:themeColor="text1"/>
        </w:rPr>
        <w:t xml:space="preserve"> (</w:t>
      </w:r>
      <w:r w:rsidR="00E15F7E"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E15F7E"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A</w:t>
      </w:r>
      <w:r w:rsidR="00E15F7E" w:rsidRPr="0060258A">
        <w:rPr>
          <w:rFonts w:ascii="Times New Roman" w:hAnsi="Times New Roman" w:cs="Times New Roman"/>
          <w:color w:val="000000" w:themeColor="text1"/>
        </w:rPr>
        <w:t>)</w:t>
      </w:r>
      <w:r w:rsidR="00BE72D5" w:rsidRPr="0060258A">
        <w:rPr>
          <w:rFonts w:ascii="Times New Roman" w:hAnsi="Times New Roman" w:cs="Times New Roman"/>
          <w:color w:val="000000" w:themeColor="text1"/>
        </w:rPr>
        <w:t xml:space="preserve"> and the </w:t>
      </w:r>
      <w:r w:rsidR="00672BC6" w:rsidRPr="0060258A">
        <w:rPr>
          <w:rFonts w:ascii="Times New Roman" w:hAnsi="Times New Roman" w:cs="Times New Roman"/>
          <w:color w:val="000000" w:themeColor="text1"/>
        </w:rPr>
        <w:t xml:space="preserve">speed of </w:t>
      </w:r>
      <w:r w:rsidR="00BE72D5" w:rsidRPr="0060258A">
        <w:rPr>
          <w:rFonts w:ascii="Times New Roman" w:hAnsi="Times New Roman" w:cs="Times New Roman"/>
          <w:color w:val="000000" w:themeColor="text1"/>
        </w:rPr>
        <w:t>WTA dynamic</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slow</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after motion </w:t>
      </w:r>
      <w:r w:rsidR="00672BC6" w:rsidRPr="0060258A">
        <w:rPr>
          <w:rFonts w:ascii="Times New Roman" w:hAnsi="Times New Roman" w:cs="Times New Roman"/>
          <w:color w:val="000000" w:themeColor="text1"/>
        </w:rPr>
        <w:t>onset</w:t>
      </w:r>
      <w:r w:rsidR="00BE72D5" w:rsidRPr="0060258A">
        <w:rPr>
          <w:rFonts w:ascii="Times New Roman" w:hAnsi="Times New Roman" w:cs="Times New Roman"/>
          <w:color w:val="000000" w:themeColor="text1"/>
        </w:rPr>
        <w:t xml:space="preserve"> (</w:t>
      </w:r>
      <w:r w:rsidR="00BE72D5"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BE72D5"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E15F7E" w:rsidRPr="0060258A">
        <w:rPr>
          <w:rFonts w:ascii="Times New Roman" w:hAnsi="Times New Roman" w:cs="Times New Roman"/>
          <w:b/>
          <w:color w:val="000000" w:themeColor="text1"/>
        </w:rPr>
        <w:t>C</w:t>
      </w:r>
      <w:r w:rsidR="00BE72D5" w:rsidRPr="0060258A">
        <w:rPr>
          <w:rFonts w:ascii="Times New Roman" w:hAnsi="Times New Roman" w:cs="Times New Roman"/>
          <w:color w:val="000000" w:themeColor="text1"/>
        </w:rPr>
        <w:t>).</w:t>
      </w:r>
      <w:r w:rsidR="000F5F38" w:rsidRPr="0060258A">
        <w:rPr>
          <w:rFonts w:ascii="Times New Roman" w:hAnsi="Times New Roman" w:cs="Times New Roman"/>
          <w:color w:val="000000" w:themeColor="text1"/>
        </w:rPr>
        <w:t xml:space="preserve"> </w:t>
      </w:r>
    </w:p>
    <w:p w14:paraId="6BDE9948" w14:textId="77777777" w:rsidR="00513E68" w:rsidRPr="0060258A" w:rsidRDefault="00513E68" w:rsidP="00886C3F">
      <w:pPr>
        <w:spacing w:line="480" w:lineRule="auto"/>
        <w:jc w:val="both"/>
        <w:rPr>
          <w:rFonts w:ascii="Times New Roman" w:hAnsi="Times New Roman" w:cs="Times New Roman"/>
          <w:color w:val="000000" w:themeColor="text1"/>
        </w:rPr>
      </w:pPr>
    </w:p>
    <w:p w14:paraId="016ABD3B" w14:textId="24C31FCC" w:rsidR="00A7103A" w:rsidRPr="0060258A" w:rsidRDefault="000F5F38"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cordingly, in this section w</w:t>
      </w:r>
      <w:r w:rsidR="00267B2E" w:rsidRPr="0060258A">
        <w:rPr>
          <w:rFonts w:ascii="Times New Roman" w:hAnsi="Times New Roman" w:cs="Times New Roman"/>
          <w:color w:val="000000" w:themeColor="text1"/>
        </w:rPr>
        <w:t xml:space="preserve">e </w:t>
      </w:r>
      <w:r w:rsidR="0049021F" w:rsidRPr="0060258A">
        <w:rPr>
          <w:rFonts w:ascii="Times New Roman" w:hAnsi="Times New Roman" w:cs="Times New Roman"/>
          <w:color w:val="000000" w:themeColor="text1"/>
        </w:rPr>
        <w:t>examined whether</w:t>
      </w:r>
      <w:r w:rsidR="00267B2E" w:rsidRPr="0060258A">
        <w:rPr>
          <w:rFonts w:ascii="Times New Roman" w:hAnsi="Times New Roman" w:cs="Times New Roman"/>
          <w:color w:val="000000" w:themeColor="text1"/>
        </w:rPr>
        <w:t xml:space="preserve"> t</w:t>
      </w:r>
      <w:r w:rsidR="00A7103A" w:rsidRPr="0060258A">
        <w:rPr>
          <w:rFonts w:ascii="Times New Roman" w:hAnsi="Times New Roman" w:cs="Times New Roman"/>
          <w:color w:val="000000" w:themeColor="text1"/>
        </w:rPr>
        <w:t xml:space="preserve">he LDDM </w:t>
      </w:r>
      <w:r w:rsidR="007035C8" w:rsidRPr="0060258A">
        <w:rPr>
          <w:rFonts w:ascii="Times New Roman" w:hAnsi="Times New Roman" w:cs="Times New Roman"/>
          <w:color w:val="000000" w:themeColor="text1"/>
        </w:rPr>
        <w:t xml:space="preserve">replicates </w:t>
      </w:r>
      <w:r w:rsidR="00267B2E"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 xml:space="preserve">impact of </w:t>
      </w:r>
      <w:r w:rsidR="0049021F"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number of alternatives</w:t>
      </w:r>
      <w:r w:rsidR="0049021F" w:rsidRPr="0060258A">
        <w:rPr>
          <w:rFonts w:ascii="Times New Roman" w:hAnsi="Times New Roman" w:cs="Times New Roman"/>
          <w:color w:val="000000" w:themeColor="text1"/>
        </w:rPr>
        <w:t xml:space="preserve"> on both early and late </w:t>
      </w:r>
      <w:r w:rsidR="00E443E0" w:rsidRPr="0060258A">
        <w:rPr>
          <w:rFonts w:ascii="Times New Roman" w:hAnsi="Times New Roman" w:cs="Times New Roman"/>
          <w:color w:val="000000" w:themeColor="text1"/>
        </w:rPr>
        <w:t xml:space="preserve">empirical </w:t>
      </w:r>
      <w:r w:rsidR="00513E68" w:rsidRPr="0060258A">
        <w:rPr>
          <w:rFonts w:ascii="Times New Roman" w:hAnsi="Times New Roman" w:cs="Times New Roman"/>
          <w:color w:val="000000" w:themeColor="text1"/>
        </w:rPr>
        <w:t>neural dynamics</w:t>
      </w:r>
      <w:r w:rsidRPr="0060258A">
        <w:rPr>
          <w:rFonts w:ascii="Times New Roman" w:hAnsi="Times New Roman" w:cs="Times New Roman"/>
          <w:color w:val="000000" w:themeColor="text1"/>
        </w:rPr>
        <w:t xml:space="preserve"> during both the representation </w:t>
      </w:r>
      <w:r w:rsidRPr="0060258A">
        <w:rPr>
          <w:rFonts w:ascii="Times New Roman" w:hAnsi="Times New Roman" w:cs="Times New Roman"/>
          <w:color w:val="000000" w:themeColor="text1"/>
        </w:rPr>
        <w:lastRenderedPageBreak/>
        <w:t>phases and the WTA phases observed in real neurons</w:t>
      </w:r>
      <w:r w:rsidR="00513E68"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Under four (versus two)</w:t>
      </w:r>
      <w:r w:rsidR="00513E68" w:rsidRPr="0060258A">
        <w:rPr>
          <w:rFonts w:ascii="Times New Roman" w:hAnsi="Times New Roman" w:cs="Times New Roman"/>
          <w:color w:val="000000" w:themeColor="text1"/>
        </w:rPr>
        <w:t xml:space="preserve"> alternatives, </w:t>
      </w:r>
      <w:r w:rsidR="0049021F" w:rsidRPr="0060258A">
        <w:rPr>
          <w:rFonts w:ascii="Times New Roman" w:hAnsi="Times New Roman" w:cs="Times New Roman"/>
          <w:color w:val="000000" w:themeColor="text1"/>
        </w:rPr>
        <w:t>LDDM</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R unit activity</w:t>
      </w:r>
      <w:r w:rsidR="00A0106F" w:rsidRPr="0060258A">
        <w:rPr>
          <w:rFonts w:ascii="Times New Roman" w:hAnsi="Times New Roman" w:cs="Times New Roman"/>
          <w:color w:val="000000" w:themeColor="text1"/>
        </w:rPr>
        <w:t xml:space="preserve"> during the representation stage decreases because of </w:t>
      </w:r>
      <w:r w:rsidR="0049021F" w:rsidRPr="0060258A">
        <w:rPr>
          <w:rFonts w:ascii="Times New Roman" w:hAnsi="Times New Roman" w:cs="Times New Roman"/>
          <w:color w:val="000000" w:themeColor="text1"/>
        </w:rPr>
        <w:t>increased</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recurrent</w:t>
      </w:r>
      <w:r w:rsidR="00A0106F" w:rsidRPr="0060258A">
        <w:rPr>
          <w:rFonts w:ascii="Times New Roman" w:hAnsi="Times New Roman" w:cs="Times New Roman"/>
          <w:color w:val="000000" w:themeColor="text1"/>
        </w:rPr>
        <w:t xml:space="preserve"> inhibition</w:t>
      </w:r>
      <w:r w:rsidR="007A7CCF" w:rsidRPr="0060258A">
        <w:rPr>
          <w:rFonts w:ascii="Times New Roman" w:hAnsi="Times New Roman" w:cs="Times New Roman"/>
          <w:color w:val="000000" w:themeColor="text1"/>
        </w:rPr>
        <w:t>,</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driven by</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multiple contextual inputs</w:t>
      </w:r>
      <w:r w:rsidR="003150A3" w:rsidRPr="0060258A">
        <w:rPr>
          <w:rFonts w:ascii="Times New Roman" w:hAnsi="Times New Roman" w:cs="Times New Roman"/>
          <w:color w:val="000000" w:themeColor="text1"/>
        </w:rPr>
        <w:t xml:space="preserve"> (left side in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D</w:t>
      </w:r>
      <w:r w:rsidR="003150A3" w:rsidRPr="0060258A">
        <w:rPr>
          <w:rFonts w:ascii="Times New Roman" w:hAnsi="Times New Roman" w:cs="Times New Roman"/>
          <w:color w:val="000000" w:themeColor="text1"/>
        </w:rPr>
        <w:t>)</w:t>
      </w:r>
      <w:r w:rsidR="002D2001" w:rsidRPr="0060258A">
        <w:rPr>
          <w:rFonts w:ascii="Times New Roman" w:hAnsi="Times New Roman" w:cs="Times New Roman"/>
          <w:color w:val="000000" w:themeColor="text1"/>
        </w:rPr>
        <w:t xml:space="preserve">. </w:t>
      </w:r>
      <w:r w:rsidR="003150A3" w:rsidRPr="0060258A">
        <w:rPr>
          <w:rFonts w:ascii="Times New Roman" w:hAnsi="Times New Roman" w:cs="Times New Roman"/>
          <w:color w:val="000000" w:themeColor="text1"/>
        </w:rPr>
        <w:t>Similarly, t</w:t>
      </w:r>
      <w:r w:rsidR="002D2001" w:rsidRPr="0060258A">
        <w:rPr>
          <w:rFonts w:ascii="Times New Roman" w:hAnsi="Times New Roman" w:cs="Times New Roman"/>
          <w:color w:val="000000" w:themeColor="text1"/>
        </w:rPr>
        <w:t>he ramp</w:t>
      </w:r>
      <w:r w:rsidR="007A7CCF" w:rsidRPr="0060258A">
        <w:rPr>
          <w:rFonts w:ascii="Times New Roman" w:hAnsi="Times New Roman" w:cs="Times New Roman"/>
          <w:color w:val="000000" w:themeColor="text1"/>
        </w:rPr>
        <w:t xml:space="preserve">ing </w:t>
      </w:r>
      <w:r w:rsidR="002D2001" w:rsidRPr="0060258A">
        <w:rPr>
          <w:rFonts w:ascii="Times New Roman" w:hAnsi="Times New Roman" w:cs="Times New Roman"/>
          <w:color w:val="000000" w:themeColor="text1"/>
        </w:rPr>
        <w:t xml:space="preserve">speed </w:t>
      </w:r>
      <w:r w:rsidR="003150A3" w:rsidRPr="0060258A">
        <w:rPr>
          <w:rFonts w:ascii="Times New Roman" w:hAnsi="Times New Roman" w:cs="Times New Roman"/>
          <w:color w:val="000000" w:themeColor="text1"/>
        </w:rPr>
        <w:t xml:space="preserve">after </w:t>
      </w:r>
      <w:r w:rsidR="007A7CCF" w:rsidRPr="0060258A">
        <w:rPr>
          <w:rFonts w:ascii="Times New Roman" w:hAnsi="Times New Roman" w:cs="Times New Roman"/>
          <w:color w:val="000000" w:themeColor="text1"/>
        </w:rPr>
        <w:t xml:space="preserve">motion </w:t>
      </w:r>
      <w:r w:rsidR="003150A3" w:rsidRPr="0060258A">
        <w:rPr>
          <w:rFonts w:ascii="Times New Roman" w:hAnsi="Times New Roman" w:cs="Times New Roman"/>
          <w:color w:val="000000" w:themeColor="text1"/>
        </w:rPr>
        <w:t xml:space="preserve">onset and disinhibition </w:t>
      </w:r>
      <w:r w:rsidR="007A7CCF" w:rsidRPr="0060258A">
        <w:rPr>
          <w:rFonts w:ascii="Times New Roman" w:hAnsi="Times New Roman" w:cs="Times New Roman"/>
          <w:color w:val="000000" w:themeColor="text1"/>
        </w:rPr>
        <w:t xml:space="preserve">decreases </w:t>
      </w:r>
      <w:r w:rsidR="003150A3" w:rsidRPr="0060258A">
        <w:rPr>
          <w:rFonts w:ascii="Times New Roman" w:hAnsi="Times New Roman" w:cs="Times New Roman"/>
          <w:color w:val="000000" w:themeColor="text1"/>
        </w:rPr>
        <w:t>in the 4-alternat</w:t>
      </w:r>
      <w:r w:rsidR="007A7CCF" w:rsidRPr="0060258A">
        <w:rPr>
          <w:rFonts w:ascii="Times New Roman" w:hAnsi="Times New Roman" w:cs="Times New Roman"/>
          <w:color w:val="000000" w:themeColor="text1"/>
        </w:rPr>
        <w:t>i</w:t>
      </w:r>
      <w:r w:rsidR="003150A3" w:rsidRPr="0060258A">
        <w:rPr>
          <w:rFonts w:ascii="Times New Roman" w:hAnsi="Times New Roman" w:cs="Times New Roman"/>
          <w:color w:val="000000" w:themeColor="text1"/>
        </w:rPr>
        <w:t xml:space="preserve">ve </w:t>
      </w:r>
      <w:r w:rsidR="007A7CCF" w:rsidRPr="0060258A">
        <w:rPr>
          <w:rFonts w:ascii="Times New Roman" w:hAnsi="Times New Roman" w:cs="Times New Roman"/>
          <w:color w:val="000000" w:themeColor="text1"/>
        </w:rPr>
        <w:t>(versus the 2-alternative) condition, despite identical</w:t>
      </w:r>
      <w:r w:rsidR="00E178E4" w:rsidRPr="0060258A">
        <w:rPr>
          <w:rFonts w:ascii="Times New Roman" w:hAnsi="Times New Roman" w:cs="Times New Roman"/>
          <w:color w:val="000000" w:themeColor="text1"/>
        </w:rPr>
        <w:t xml:space="preserve"> parameters</w:t>
      </w:r>
      <w:r w:rsidR="003150A3" w:rsidRPr="0060258A">
        <w:rPr>
          <w:rFonts w:ascii="Times New Roman" w:hAnsi="Times New Roman" w:cs="Times New Roman"/>
          <w:color w:val="000000" w:themeColor="text1"/>
        </w:rPr>
        <w:t xml:space="preserve">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E</w:t>
      </w:r>
      <w:r w:rsidR="003150A3" w:rsidRPr="0060258A">
        <w:rPr>
          <w:rFonts w:ascii="Times New Roman" w:hAnsi="Times New Roman" w:cs="Times New Roman"/>
          <w:color w:val="000000" w:themeColor="text1"/>
        </w:rPr>
        <w:t xml:space="preserve">). </w:t>
      </w:r>
      <w:r w:rsidR="004E46DB" w:rsidRPr="0060258A">
        <w:rPr>
          <w:rFonts w:ascii="Times New Roman" w:hAnsi="Times New Roman" w:cs="Times New Roman"/>
          <w:color w:val="000000" w:themeColor="text1"/>
        </w:rPr>
        <w:t xml:space="preserve">These results highlight the </w:t>
      </w:r>
      <w:r w:rsidR="00245F02" w:rsidRPr="0060258A">
        <w:rPr>
          <w:rFonts w:ascii="Times New Roman" w:hAnsi="Times New Roman" w:cs="Times New Roman"/>
          <w:color w:val="000000" w:themeColor="text1"/>
        </w:rPr>
        <w:t xml:space="preserve">LDDM as a potential mechanism of integrating normalized value coding and </w:t>
      </w:r>
      <w:r w:rsidR="00BE312E" w:rsidRPr="0060258A">
        <w:rPr>
          <w:rFonts w:ascii="Times New Roman" w:hAnsi="Times New Roman" w:cs="Times New Roman"/>
          <w:color w:val="000000" w:themeColor="text1"/>
        </w:rPr>
        <w:t xml:space="preserve">WTA </w:t>
      </w:r>
      <w:r w:rsidR="004F58F0" w:rsidRPr="0060258A">
        <w:rPr>
          <w:rFonts w:ascii="Times New Roman" w:hAnsi="Times New Roman" w:cs="Times New Roman"/>
          <w:color w:val="000000" w:themeColor="text1"/>
        </w:rPr>
        <w:t>competition</w:t>
      </w:r>
      <w:r w:rsidR="0063324F" w:rsidRPr="0060258A">
        <w:rPr>
          <w:rFonts w:ascii="Times New Roman" w:hAnsi="Times New Roman" w:cs="Times New Roman"/>
          <w:color w:val="000000" w:themeColor="text1"/>
        </w:rPr>
        <w:t xml:space="preserve"> within a single circuit architecture</w:t>
      </w:r>
      <w:r w:rsidR="004F58F0" w:rsidRPr="0060258A">
        <w:rPr>
          <w:rFonts w:ascii="Times New Roman" w:hAnsi="Times New Roman" w:cs="Times New Roman"/>
          <w:color w:val="000000" w:themeColor="text1"/>
        </w:rPr>
        <w:t>.</w:t>
      </w:r>
    </w:p>
    <w:p w14:paraId="54213F6E" w14:textId="58743A26" w:rsidR="00EA5E1F" w:rsidRPr="0060258A" w:rsidRDefault="00D66A16" w:rsidP="00B26F88">
      <w:pPr>
        <w:spacing w:line="480" w:lineRule="auto"/>
        <w:jc w:val="both"/>
        <w:rPr>
          <w:rFonts w:ascii="Times New Roman" w:hAnsi="Times New Roman" w:cs="Times New Roman"/>
          <w:color w:val="000000" w:themeColor="text1"/>
        </w:rPr>
      </w:pPr>
      <w:r w:rsidRPr="0060258A">
        <w:rPr>
          <w:noProof/>
          <w:color w:val="000000" w:themeColor="text1"/>
          <w:lang w:eastAsia="en-US"/>
        </w:rPr>
        <mc:AlternateContent>
          <mc:Choice Requires="wps">
            <w:drawing>
              <wp:anchor distT="0" distB="0" distL="114300" distR="114300" simplePos="0" relativeHeight="251667456" behindDoc="0" locked="0" layoutInCell="1" allowOverlap="1" wp14:anchorId="1CC48ACF" wp14:editId="0576860A">
                <wp:simplePos x="0" y="0"/>
                <wp:positionH relativeFrom="column">
                  <wp:posOffset>9525</wp:posOffset>
                </wp:positionH>
                <wp:positionV relativeFrom="paragraph">
                  <wp:posOffset>85611</wp:posOffset>
                </wp:positionV>
                <wp:extent cx="5928852" cy="7084695"/>
                <wp:effectExtent l="0" t="0" r="15240" b="14605"/>
                <wp:wrapNone/>
                <wp:docPr id="11" name="Text Box 11"/>
                <wp:cNvGraphicFramePr/>
                <a:graphic xmlns:a="http://schemas.openxmlformats.org/drawingml/2006/main">
                  <a:graphicData uri="http://schemas.microsoft.com/office/word/2010/wordprocessingShape">
                    <wps:wsp>
                      <wps:cNvSpPr txBox="1"/>
                      <wps:spPr>
                        <a:xfrm>
                          <a:off x="0" y="0"/>
                          <a:ext cx="5928852" cy="7084695"/>
                        </a:xfrm>
                        <a:prstGeom prst="rect">
                          <a:avLst/>
                        </a:prstGeom>
                        <a:solidFill>
                          <a:schemeClr val="lt1"/>
                        </a:solidFill>
                        <a:ln w="6350">
                          <a:solidFill>
                            <a:prstClr val="black"/>
                          </a:solidFill>
                        </a:ln>
                      </wps:spPr>
                      <wps:txbx>
                        <w:txbxContent>
                          <w:p w14:paraId="36E6B8AE" w14:textId="3363E759" w:rsidR="009F0487" w:rsidRDefault="009F0487"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BB049A1">
                                  <wp:extent cx="5739130" cy="437324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2"/>
                                          <a:stretch>
                                            <a:fillRect/>
                                          </a:stretch>
                                        </pic:blipFill>
                                        <pic:spPr>
                                          <a:xfrm>
                                            <a:off x="0" y="0"/>
                                            <a:ext cx="5739130" cy="4373245"/>
                                          </a:xfrm>
                                          <a:prstGeom prst="rect">
                                            <a:avLst/>
                                          </a:prstGeom>
                                        </pic:spPr>
                                      </pic:pic>
                                    </a:graphicData>
                                  </a:graphic>
                                </wp:inline>
                              </w:drawing>
                            </w:r>
                          </w:p>
                          <w:p w14:paraId="114194F7" w14:textId="4AB526AA" w:rsidR="009F0487" w:rsidRDefault="009F0487" w:rsidP="003729F0">
                            <w:pPr>
                              <w:jc w:val="both"/>
                              <w:rPr>
                                <w:rFonts w:ascii="Times New Roman" w:hAnsi="Times New Roman" w:cs="Times New Roman"/>
                              </w:rPr>
                            </w:pPr>
                            <w:r w:rsidRPr="0009329A">
                              <w:rPr>
                                <w:rFonts w:ascii="Times New Roman" w:hAnsi="Times New Roman" w:cs="Times New Roman"/>
                                <w:b/>
                              </w:rPr>
                              <w:t xml:space="preserve">Figure </w:t>
                            </w:r>
                            <w:r>
                              <w:rPr>
                                <w:rFonts w:ascii="Times New Roman" w:hAnsi="Times New Roman" w:cs="Times New Roman"/>
                                <w:b/>
                              </w:rPr>
                              <w:t>7</w:t>
                            </w:r>
                            <w:r>
                              <w:rPr>
                                <w:rFonts w:ascii="Times New Roman" w:hAnsi="Times New Roman" w:cs="Times New Roman"/>
                              </w:rPr>
                              <w:t xml:space="preserve">. LDDM replicates both the normalized coding and WTA competition observed sequentially in single neurons examined in a multi-alternative choice task. </w:t>
                            </w:r>
                            <w:r w:rsidRPr="0009329A">
                              <w:rPr>
                                <w:rFonts w:ascii="Times New Roman" w:hAnsi="Times New Roman" w:cs="Times New Roman"/>
                                <w:b/>
                              </w:rPr>
                              <w:t>A</w:t>
                            </w:r>
                            <w:r>
                              <w:rPr>
                                <w:rFonts w:ascii="Times New Roman" w:hAnsi="Times New Roman" w:cs="Times New Roman"/>
                              </w:rPr>
                              <w:t xml:space="preserve">. Parietal neuron activity during pre-motion representation is decreased in 4-alternative (red) versus 2-alternative (black) trials. </w:t>
                            </w:r>
                            <w:r w:rsidRPr="0009329A">
                              <w:rPr>
                                <w:rFonts w:ascii="Times New Roman" w:hAnsi="Times New Roman" w:cs="Times New Roman"/>
                                <w:b/>
                              </w:rPr>
                              <w:t>B</w:t>
                            </w:r>
                            <w:r>
                              <w:rPr>
                                <w:rFonts w:ascii="Times New Roman" w:hAnsi="Times New Roman" w:cs="Times New Roman"/>
                              </w:rPr>
                              <w:t xml:space="preserve">. Neural activity during 2-alternative choice transitions from pre-motion target representation (left) and to post-motion onset WTA dynamics (right), shown for different input coherences (indicated by colors). </w:t>
                            </w:r>
                            <w:r w:rsidRPr="0009329A">
                              <w:rPr>
                                <w:rFonts w:ascii="Times New Roman" w:hAnsi="Times New Roman" w:cs="Times New Roman"/>
                                <w:b/>
                              </w:rPr>
                              <w:t>C</w:t>
                            </w:r>
                            <w:r>
                              <w:rPr>
                                <w:rFonts w:ascii="Times New Roman" w:hAnsi="Times New Roman" w:cs="Times New Roman"/>
                              </w:rPr>
                              <w:t>. Ramping speed in 2 (black) and 4 (red) alternative conditions, separated for choices towards</w:t>
                            </w:r>
                            <w:proofErr w:type="gramStart"/>
                            <w:r>
                              <w:rPr>
                                <w:rFonts w:ascii="Times New Roman" w:hAnsi="Times New Roman" w:cs="Times New Roman"/>
                              </w:rPr>
                              <w:t xml:space="preserve">   (</w:t>
                            </w:r>
                            <w:proofErr w:type="gramEnd"/>
                            <w:r>
                              <w:rPr>
                                <w:rFonts w:ascii="Times New Roman" w:hAnsi="Times New Roman" w:cs="Times New Roman"/>
                              </w:rPr>
                              <w:t>T</w:t>
                            </w:r>
                            <w:r w:rsidRPr="0009329A">
                              <w:rPr>
                                <w:rFonts w:ascii="Times New Roman" w:hAnsi="Times New Roman" w:cs="Times New Roman"/>
                                <w:vertAlign w:val="subscript"/>
                              </w:rPr>
                              <w:t>in</w:t>
                            </w:r>
                            <w:r>
                              <w:rPr>
                                <w:rFonts w:ascii="Times New Roman" w:hAnsi="Times New Roman" w:cs="Times New Roman"/>
                              </w:rPr>
                              <w:t>) and away from (T</w:t>
                            </w:r>
                            <w:r w:rsidRPr="0009329A">
                              <w:rPr>
                                <w:rFonts w:ascii="Times New Roman" w:hAnsi="Times New Roman" w:cs="Times New Roman"/>
                                <w:vertAlign w:val="subscript"/>
                              </w:rPr>
                              <w:t>out</w:t>
                            </w:r>
                            <w:r>
                              <w:rPr>
                                <w:rFonts w:ascii="Times New Roman" w:hAnsi="Times New Roman" w:cs="Times New Roman"/>
                              </w:rPr>
                              <w:t>) the neural response field (T</w:t>
                            </w:r>
                            <w:r w:rsidRPr="0009329A">
                              <w:rPr>
                                <w:rFonts w:ascii="Times New Roman" w:hAnsi="Times New Roman" w:cs="Times New Roman"/>
                                <w:vertAlign w:val="subscript"/>
                              </w:rPr>
                              <w:t>90</w:t>
                            </w:r>
                            <w:r>
                              <w:rPr>
                                <w:rFonts w:ascii="Times New Roman" w:hAnsi="Times New Roman" w:cs="Times New Roman"/>
                              </w:rPr>
                              <w:t xml:space="preserve"> in the original study designates choices for targets orthogonal to the Tin-Tout target, and is not examined here). </w:t>
                            </w:r>
                            <w:r w:rsidRPr="0009329A">
                              <w:rPr>
                                <w:rFonts w:ascii="Times New Roman" w:hAnsi="Times New Roman" w:cs="Times New Roman"/>
                                <w:b/>
                              </w:rPr>
                              <w:t>D</w:t>
                            </w:r>
                            <w:r>
                              <w:rPr>
                                <w:rFonts w:ascii="Times New Roman" w:hAnsi="Times New Roman" w:cs="Times New Roman"/>
                              </w:rPr>
                              <w:t xml:space="preserve">. Dynamics of LDDM </w:t>
                            </w:r>
                            <w:r w:rsidRPr="000472E1">
                              <w:rPr>
                                <w:rFonts w:ascii="Times New Roman" w:hAnsi="Times New Roman" w:cs="Times New Roman"/>
                                <w:i/>
                              </w:rPr>
                              <w:t>R</w:t>
                            </w:r>
                            <w:r>
                              <w:rPr>
                                <w:rFonts w:ascii="Times New Roman" w:hAnsi="Times New Roman" w:cs="Times New Roman"/>
                              </w:rPr>
                              <w:t xml:space="preserve"> unit activity during pre-motion representation without disinhibition (left) and after motion onset with disinhibition (right). </w:t>
                            </w:r>
                            <w:r>
                              <w:rPr>
                                <w:rFonts w:ascii="Times New Roman" w:hAnsi="Times New Roman" w:cs="Times New Roman"/>
                                <w:b/>
                              </w:rPr>
                              <w:t>E</w:t>
                            </w:r>
                            <w:r>
                              <w:rPr>
                                <w:rFonts w:ascii="Times New Roman" w:hAnsi="Times New Roman" w:cs="Times New Roman"/>
                              </w:rPr>
                              <w:t xml:space="preserve">. LDDM replicates the decrease in ramping rates (time period shaded in </w:t>
                            </w:r>
                            <w:r>
                              <w:rPr>
                                <w:rFonts w:ascii="Times New Roman" w:hAnsi="Times New Roman" w:cs="Times New Roman"/>
                                <w:b/>
                              </w:rPr>
                              <w:t>D</w:t>
                            </w:r>
                            <w:r>
                              <w:rPr>
                                <w:rFonts w:ascii="Times New Roman" w:hAnsi="Times New Roman" w:cs="Times New Roman"/>
                              </w:rPr>
                              <w:t xml:space="preserve">) from 2 (black) to 4 (red) alternatives after the motion onset, consistent with the empirical data. Panels </w:t>
                            </w:r>
                            <w:r w:rsidRPr="003729F0">
                              <w:rPr>
                                <w:rFonts w:ascii="Times New Roman" w:hAnsi="Times New Roman" w:cs="Times New Roman"/>
                                <w:b/>
                              </w:rPr>
                              <w:t>A – C</w:t>
                            </w:r>
                            <w:r>
                              <w:rPr>
                                <w:rFonts w:ascii="Times New Roman" w:hAnsi="Times New Roman" w:cs="Times New Roman"/>
                              </w:rPr>
                              <w:t xml:space="preserve"> are a</w:t>
                            </w:r>
                            <w:r w:rsidRPr="008B27BB">
                              <w:rPr>
                                <w:rFonts w:ascii="Times New Roman" w:hAnsi="Times New Roman" w:cs="Times New Roman"/>
                              </w:rPr>
                              <w:t xml:space="preserve">dapted with permission from </w:t>
                            </w:r>
                            <w:r>
                              <w:rPr>
                                <w:rFonts w:ascii="Times New Roman" w:hAnsi="Times New Roman" w:cs="Times New Roman"/>
                              </w:rPr>
                              <w:t>Churchland et al., 2008</w:t>
                            </w:r>
                            <w:r w:rsidRPr="008B27BB">
                              <w:rPr>
                                <w:rFonts w:ascii="Times New Roman" w:hAnsi="Times New Roman" w:cs="Times New Roman"/>
                              </w:rPr>
                              <w:t>.</w:t>
                            </w:r>
                          </w:p>
                          <w:p w14:paraId="4C47CA5F" w14:textId="4987D8A6" w:rsidR="009F0487" w:rsidRDefault="009F0487" w:rsidP="00D66A16">
                            <w:pPr>
                              <w:jc w:val="both"/>
                              <w:rPr>
                                <w:rFonts w:ascii="Times New Roman" w:hAnsi="Times New Roman" w:cs="Times New Roman"/>
                              </w:rPr>
                            </w:pPr>
                          </w:p>
                          <w:p w14:paraId="5A3A13AC" w14:textId="77777777" w:rsidR="009F0487" w:rsidRPr="00256221" w:rsidRDefault="009F0487" w:rsidP="00D66A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CC48ACF" id="Text Box 11" o:spid="_x0000_s1038" type="#_x0000_t202" style="position:absolute;left:0;text-align:left;margin-left:.75pt;margin-top:6.75pt;width:466.85pt;height:557.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" fillcolor="white [3201]" strokeweight=".5pt">
                <v:textbox>
                  <w:txbxContent>
                    <w:p w14:paraId="36E6B8AE" w14:textId="3363E759" w:rsidR="009F0487" w:rsidRDefault="009F0487"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BB049A1">
                            <wp:extent cx="5739130" cy="437324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2"/>
                                    <a:stretch>
                                      <a:fillRect/>
                                    </a:stretch>
                                  </pic:blipFill>
                                  <pic:spPr>
                                    <a:xfrm>
                                      <a:off x="0" y="0"/>
                                      <a:ext cx="5739130" cy="4373245"/>
                                    </a:xfrm>
                                    <a:prstGeom prst="rect">
                                      <a:avLst/>
                                    </a:prstGeom>
                                  </pic:spPr>
                                </pic:pic>
                              </a:graphicData>
                            </a:graphic>
                          </wp:inline>
                        </w:drawing>
                      </w:r>
                    </w:p>
                    <w:p w14:paraId="114194F7" w14:textId="4AB526AA" w:rsidR="009F0487" w:rsidRDefault="009F0487" w:rsidP="003729F0">
                      <w:pPr>
                        <w:jc w:val="both"/>
                        <w:rPr>
                          <w:rFonts w:ascii="Times New Roman" w:hAnsi="Times New Roman" w:cs="Times New Roman"/>
                        </w:rPr>
                      </w:pPr>
                      <w:r w:rsidRPr="0009329A">
                        <w:rPr>
                          <w:rFonts w:ascii="Times New Roman" w:hAnsi="Times New Roman" w:cs="Times New Roman"/>
                          <w:b/>
                        </w:rPr>
                        <w:t xml:space="preserve">Figure </w:t>
                      </w:r>
                      <w:r>
                        <w:rPr>
                          <w:rFonts w:ascii="Times New Roman" w:hAnsi="Times New Roman" w:cs="Times New Roman"/>
                          <w:b/>
                        </w:rPr>
                        <w:t>7</w:t>
                      </w:r>
                      <w:r>
                        <w:rPr>
                          <w:rFonts w:ascii="Times New Roman" w:hAnsi="Times New Roman" w:cs="Times New Roman"/>
                        </w:rPr>
                        <w:t xml:space="preserve">. LDDM replicates both the normalized coding and WTA competition observed sequentially in single neurons examined in a multi-alternative choice task. </w:t>
                      </w:r>
                      <w:r w:rsidRPr="0009329A">
                        <w:rPr>
                          <w:rFonts w:ascii="Times New Roman" w:hAnsi="Times New Roman" w:cs="Times New Roman"/>
                          <w:b/>
                        </w:rPr>
                        <w:t>A</w:t>
                      </w:r>
                      <w:r>
                        <w:rPr>
                          <w:rFonts w:ascii="Times New Roman" w:hAnsi="Times New Roman" w:cs="Times New Roman"/>
                        </w:rPr>
                        <w:t xml:space="preserve">. Parietal neuron activity during pre-motion representation is decreased in 4-alternative (red) versus 2-alternative (black) trials. </w:t>
                      </w:r>
                      <w:r w:rsidRPr="0009329A">
                        <w:rPr>
                          <w:rFonts w:ascii="Times New Roman" w:hAnsi="Times New Roman" w:cs="Times New Roman"/>
                          <w:b/>
                        </w:rPr>
                        <w:t>B</w:t>
                      </w:r>
                      <w:r>
                        <w:rPr>
                          <w:rFonts w:ascii="Times New Roman" w:hAnsi="Times New Roman" w:cs="Times New Roman"/>
                        </w:rPr>
                        <w:t xml:space="preserve">. Neural activity during 2-alternative choice transitions from pre-motion target representation (left) and to post-motion onset WTA dynamics (right), shown for different input coherences (indicated by colors). </w:t>
                      </w:r>
                      <w:r w:rsidRPr="0009329A">
                        <w:rPr>
                          <w:rFonts w:ascii="Times New Roman" w:hAnsi="Times New Roman" w:cs="Times New Roman"/>
                          <w:b/>
                        </w:rPr>
                        <w:t>C</w:t>
                      </w:r>
                      <w:r>
                        <w:rPr>
                          <w:rFonts w:ascii="Times New Roman" w:hAnsi="Times New Roman" w:cs="Times New Roman"/>
                        </w:rPr>
                        <w:t>. Ramping speed in 2 (black) and 4 (red) alternative conditions, separated for choices towards</w:t>
                      </w:r>
                      <w:proofErr w:type="gramStart"/>
                      <w:r>
                        <w:rPr>
                          <w:rFonts w:ascii="Times New Roman" w:hAnsi="Times New Roman" w:cs="Times New Roman"/>
                        </w:rPr>
                        <w:t xml:space="preserve">   (</w:t>
                      </w:r>
                      <w:proofErr w:type="gramEnd"/>
                      <w:r>
                        <w:rPr>
                          <w:rFonts w:ascii="Times New Roman" w:hAnsi="Times New Roman" w:cs="Times New Roman"/>
                        </w:rPr>
                        <w:t>T</w:t>
                      </w:r>
                      <w:r w:rsidRPr="0009329A">
                        <w:rPr>
                          <w:rFonts w:ascii="Times New Roman" w:hAnsi="Times New Roman" w:cs="Times New Roman"/>
                          <w:vertAlign w:val="subscript"/>
                        </w:rPr>
                        <w:t>in</w:t>
                      </w:r>
                      <w:r>
                        <w:rPr>
                          <w:rFonts w:ascii="Times New Roman" w:hAnsi="Times New Roman" w:cs="Times New Roman"/>
                        </w:rPr>
                        <w:t>) and away from (T</w:t>
                      </w:r>
                      <w:r w:rsidRPr="0009329A">
                        <w:rPr>
                          <w:rFonts w:ascii="Times New Roman" w:hAnsi="Times New Roman" w:cs="Times New Roman"/>
                          <w:vertAlign w:val="subscript"/>
                        </w:rPr>
                        <w:t>out</w:t>
                      </w:r>
                      <w:r>
                        <w:rPr>
                          <w:rFonts w:ascii="Times New Roman" w:hAnsi="Times New Roman" w:cs="Times New Roman"/>
                        </w:rPr>
                        <w:t>) the neural response field (T</w:t>
                      </w:r>
                      <w:r w:rsidRPr="0009329A">
                        <w:rPr>
                          <w:rFonts w:ascii="Times New Roman" w:hAnsi="Times New Roman" w:cs="Times New Roman"/>
                          <w:vertAlign w:val="subscript"/>
                        </w:rPr>
                        <w:t>90</w:t>
                      </w:r>
                      <w:r>
                        <w:rPr>
                          <w:rFonts w:ascii="Times New Roman" w:hAnsi="Times New Roman" w:cs="Times New Roman"/>
                        </w:rPr>
                        <w:t xml:space="preserve"> in the original study designates choices for targets orthogonal to the Tin-Tout target, and is not examined here). </w:t>
                      </w:r>
                      <w:r w:rsidRPr="0009329A">
                        <w:rPr>
                          <w:rFonts w:ascii="Times New Roman" w:hAnsi="Times New Roman" w:cs="Times New Roman"/>
                          <w:b/>
                        </w:rPr>
                        <w:t>D</w:t>
                      </w:r>
                      <w:r>
                        <w:rPr>
                          <w:rFonts w:ascii="Times New Roman" w:hAnsi="Times New Roman" w:cs="Times New Roman"/>
                        </w:rPr>
                        <w:t xml:space="preserve">. Dynamics of LDDM </w:t>
                      </w:r>
                      <w:r w:rsidRPr="000472E1">
                        <w:rPr>
                          <w:rFonts w:ascii="Times New Roman" w:hAnsi="Times New Roman" w:cs="Times New Roman"/>
                          <w:i/>
                        </w:rPr>
                        <w:t>R</w:t>
                      </w:r>
                      <w:r>
                        <w:rPr>
                          <w:rFonts w:ascii="Times New Roman" w:hAnsi="Times New Roman" w:cs="Times New Roman"/>
                        </w:rPr>
                        <w:t xml:space="preserve"> unit activity during pre-motion representation without disinhibition (left) and after motion onset with disinhibition (right). </w:t>
                      </w:r>
                      <w:r>
                        <w:rPr>
                          <w:rFonts w:ascii="Times New Roman" w:hAnsi="Times New Roman" w:cs="Times New Roman"/>
                          <w:b/>
                        </w:rPr>
                        <w:t>E</w:t>
                      </w:r>
                      <w:r>
                        <w:rPr>
                          <w:rFonts w:ascii="Times New Roman" w:hAnsi="Times New Roman" w:cs="Times New Roman"/>
                        </w:rPr>
                        <w:t xml:space="preserve">. LDDM replicates the decrease in ramping rates (time period shaded in </w:t>
                      </w:r>
                      <w:r>
                        <w:rPr>
                          <w:rFonts w:ascii="Times New Roman" w:hAnsi="Times New Roman" w:cs="Times New Roman"/>
                          <w:b/>
                        </w:rPr>
                        <w:t>D</w:t>
                      </w:r>
                      <w:r>
                        <w:rPr>
                          <w:rFonts w:ascii="Times New Roman" w:hAnsi="Times New Roman" w:cs="Times New Roman"/>
                        </w:rPr>
                        <w:t xml:space="preserve">) from 2 (black) to 4 (red) alternatives after the motion onset, consistent with the empirical data. Panels </w:t>
                      </w:r>
                      <w:r w:rsidRPr="003729F0">
                        <w:rPr>
                          <w:rFonts w:ascii="Times New Roman" w:hAnsi="Times New Roman" w:cs="Times New Roman"/>
                          <w:b/>
                        </w:rPr>
                        <w:t>A – C</w:t>
                      </w:r>
                      <w:r>
                        <w:rPr>
                          <w:rFonts w:ascii="Times New Roman" w:hAnsi="Times New Roman" w:cs="Times New Roman"/>
                        </w:rPr>
                        <w:t xml:space="preserve"> are a</w:t>
                      </w:r>
                      <w:r w:rsidRPr="008B27BB">
                        <w:rPr>
                          <w:rFonts w:ascii="Times New Roman" w:hAnsi="Times New Roman" w:cs="Times New Roman"/>
                        </w:rPr>
                        <w:t xml:space="preserve">dapted with permission from </w:t>
                      </w:r>
                      <w:r>
                        <w:rPr>
                          <w:rFonts w:ascii="Times New Roman" w:hAnsi="Times New Roman" w:cs="Times New Roman"/>
                        </w:rPr>
                        <w:t>Churchland et al., 2008</w:t>
                      </w:r>
                      <w:r w:rsidRPr="008B27BB">
                        <w:rPr>
                          <w:rFonts w:ascii="Times New Roman" w:hAnsi="Times New Roman" w:cs="Times New Roman"/>
                        </w:rPr>
                        <w:t>.</w:t>
                      </w:r>
                    </w:p>
                    <w:p w14:paraId="4C47CA5F" w14:textId="4987D8A6" w:rsidR="009F0487" w:rsidRDefault="009F0487" w:rsidP="00D66A16">
                      <w:pPr>
                        <w:jc w:val="both"/>
                        <w:rPr>
                          <w:rFonts w:ascii="Times New Roman" w:hAnsi="Times New Roman" w:cs="Times New Roman"/>
                        </w:rPr>
                      </w:pPr>
                    </w:p>
                    <w:p w14:paraId="5A3A13AC" w14:textId="77777777" w:rsidR="009F0487" w:rsidRPr="00256221" w:rsidRDefault="009F0487" w:rsidP="00D66A16"/>
                  </w:txbxContent>
                </v:textbox>
              </v:shape>
            </w:pict>
          </mc:Fallback>
        </mc:AlternateContent>
      </w:r>
      <w:r w:rsidR="00EA5E1F" w:rsidRPr="0060258A">
        <w:rPr>
          <w:rFonts w:ascii="Times New Roman" w:hAnsi="Times New Roman" w:cs="Times New Roman"/>
          <w:i/>
          <w:color w:val="000000" w:themeColor="text1"/>
        </w:rPr>
        <w:br w:type="page"/>
      </w:r>
    </w:p>
    <w:p w14:paraId="70408A9B" w14:textId="7D3AEF2B" w:rsidR="00886C3F" w:rsidRPr="0060258A" w:rsidRDefault="009926BB" w:rsidP="00886C3F">
      <w:pPr>
        <w:spacing w:line="480" w:lineRule="auto"/>
        <w:jc w:val="both"/>
        <w:rPr>
          <w:rFonts w:ascii="Times New Roman" w:hAnsi="Times New Roman" w:cs="Times New Roman"/>
          <w:i/>
          <w:color w:val="000000" w:themeColor="text1"/>
        </w:rPr>
      </w:pPr>
      <w:ins w:id="676" w:author="Bo Shen" w:date="2023-01-23T18:32:00Z">
        <w:r>
          <w:rPr>
            <w:rFonts w:ascii="Times New Roman" w:hAnsi="Times New Roman" w:cs="Times New Roman"/>
            <w:i/>
            <w:iCs/>
            <w:color w:val="000000" w:themeColor="text1"/>
          </w:rPr>
          <w:lastRenderedPageBreak/>
          <w:t>L</w:t>
        </w:r>
        <w:r w:rsidRPr="002244C7">
          <w:rPr>
            <w:rFonts w:ascii="Times New Roman" w:hAnsi="Times New Roman" w:cs="Times New Roman"/>
            <w:i/>
            <w:iCs/>
            <w:color w:val="000000" w:themeColor="text1"/>
          </w:rPr>
          <w:t>ine-attractor</w:t>
        </w:r>
      </w:ins>
      <w:del w:id="677" w:author="Bo Shen" w:date="2023-01-23T18:32:00Z">
        <w:r w:rsidR="003B2115" w:rsidRPr="0060258A" w:rsidDel="009926BB">
          <w:rPr>
            <w:rFonts w:ascii="Times New Roman" w:hAnsi="Times New Roman" w:cs="Times New Roman"/>
            <w:i/>
            <w:color w:val="000000" w:themeColor="text1"/>
          </w:rPr>
          <w:delText>A novel form of</w:delText>
        </w:r>
      </w:del>
      <w:r w:rsidR="003B2115" w:rsidRPr="0060258A">
        <w:rPr>
          <w:rFonts w:ascii="Times New Roman" w:hAnsi="Times New Roman" w:cs="Times New Roman"/>
          <w:i/>
          <w:color w:val="000000" w:themeColor="text1"/>
        </w:rPr>
        <w:t xml:space="preserve"> </w:t>
      </w:r>
      <w:r w:rsidR="00886C3F" w:rsidRPr="0060258A">
        <w:rPr>
          <w:rFonts w:ascii="Times New Roman" w:hAnsi="Times New Roman" w:cs="Times New Roman"/>
          <w:i/>
          <w:color w:val="000000" w:themeColor="text1"/>
        </w:rPr>
        <w:t>persistent activity</w:t>
      </w:r>
    </w:p>
    <w:p w14:paraId="058F6424" w14:textId="77777777" w:rsidR="001C68D2" w:rsidRPr="0060258A" w:rsidRDefault="001C68D2" w:rsidP="00886C3F">
      <w:pPr>
        <w:spacing w:line="480" w:lineRule="auto"/>
        <w:jc w:val="both"/>
        <w:rPr>
          <w:rFonts w:ascii="Times New Roman" w:hAnsi="Times New Roman" w:cs="Times New Roman"/>
          <w:i/>
          <w:color w:val="000000" w:themeColor="text1"/>
        </w:rPr>
      </w:pPr>
    </w:p>
    <w:p w14:paraId="085E4665" w14:textId="0257903D" w:rsidR="00EA57A0" w:rsidRPr="0060258A" w:rsidRDefault="00886C3F"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w:t>
      </w:r>
      <w:proofErr w:type="spellStart"/>
      <w:r w:rsidR="009C2159">
        <w:rPr>
          <w:rFonts w:ascii="Times New Roman" w:hAnsi="Times New Roman" w:cs="Times New Roman"/>
          <w:color w:val="000000" w:themeColor="text1"/>
        </w:rPr>
        <w:t>Kiani</w:t>
      </w:r>
      <w:proofErr w:type="spellEnd"/>
      <w:r w:rsidR="009C2159">
        <w:rPr>
          <w:rFonts w:ascii="Times New Roman" w:hAnsi="Times New Roman" w:cs="Times New Roman"/>
          <w:color w:val="000000" w:themeColor="text1"/>
        </w:rPr>
        <w:t xml:space="preserve">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w:t>
      </w:r>
      <w:proofErr w:type="spellStart"/>
      <w:r w:rsidR="009C2159">
        <w:rPr>
          <w:rFonts w:ascii="Times New Roman" w:hAnsi="Times New Roman" w:cs="Times New Roman"/>
          <w:color w:val="000000" w:themeColor="text1"/>
        </w:rPr>
        <w:t>Funahashi</w:t>
      </w:r>
      <w:proofErr w:type="spellEnd"/>
      <w:r w:rsidR="009C2159">
        <w:rPr>
          <w:rFonts w:ascii="Times New Roman" w:hAnsi="Times New Roman" w:cs="Times New Roman"/>
          <w:color w:val="000000" w:themeColor="text1"/>
        </w:rPr>
        <w:t xml:space="preserve">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w:t>
      </w:r>
      <w:r w:rsidR="00F214BB" w:rsidRPr="0060258A">
        <w:rPr>
          <w:rFonts w:ascii="Times New Roman" w:hAnsi="Times New Roman" w:cs="Times New Roman"/>
          <w:color w:val="000000" w:themeColor="text1"/>
        </w:rPr>
        <w:t xml:space="preserve"> because of point</w:t>
      </w:r>
      <w:r w:rsidR="001E1AF3"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attractor dynamics</w:t>
      </w:r>
      <w:r w:rsidR="00F214BB"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fFdUmhWw","properties":{"formattedCitation":"(Furman &amp; Wang, 2008; X.-J. Wang, 2002; Wong &amp; Wang, 2006)","plainCitation":"(Furman &amp; Wang, 2008; X.-J.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F214BB"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rman &amp; Wang, 2008; X.-J. Wang, 2002; Wong &amp; Wang, 2006)</w:t>
      </w:r>
      <w:r w:rsidR="00F214BB"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Here, we answer two questions: does the LDDM generate persistent activity, and how does this persistent activity differ from that in standard RNMs?</w:t>
      </w:r>
      <w:r w:rsidR="004E3C87" w:rsidRPr="0060258A">
        <w:rPr>
          <w:rFonts w:ascii="Times New Roman" w:hAnsi="Times New Roman" w:cs="Times New Roman"/>
          <w:color w:val="000000" w:themeColor="text1"/>
        </w:rPr>
        <w:t xml:space="preserve"> </w:t>
      </w:r>
    </w:p>
    <w:p w14:paraId="37D0C0F8" w14:textId="77777777" w:rsidR="00EA57A0" w:rsidRPr="0060258A" w:rsidRDefault="00EA57A0" w:rsidP="0072724B">
      <w:pPr>
        <w:spacing w:line="480" w:lineRule="auto"/>
        <w:jc w:val="both"/>
        <w:rPr>
          <w:rFonts w:ascii="Times New Roman" w:hAnsi="Times New Roman" w:cs="Times New Roman"/>
          <w:b/>
          <w:color w:val="000000" w:themeColor="text1"/>
        </w:rPr>
      </w:pPr>
    </w:p>
    <w:p w14:paraId="44F7DA1D" w14:textId="1C262887" w:rsidR="0072724B" w:rsidRPr="0060258A" w:rsidRDefault="00A27AB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w:t>
      </w:r>
      <w:r w:rsidR="007D5952" w:rsidRPr="0060258A">
        <w:rPr>
          <w:rFonts w:ascii="Times New Roman" w:hAnsi="Times New Roman" w:cs="Times New Roman"/>
          <w:b/>
          <w:color w:val="000000" w:themeColor="text1"/>
        </w:rPr>
        <w:t>Fig</w:t>
      </w:r>
      <w:r w:rsidR="00C42E72" w:rsidRPr="0060258A">
        <w:rPr>
          <w:rFonts w:ascii="Times New Roman" w:hAnsi="Times New Roman" w:cs="Times New Roman"/>
          <w:b/>
          <w:color w:val="000000" w:themeColor="text1"/>
        </w:rPr>
        <w:t>.</w:t>
      </w:r>
      <w:r w:rsidR="007D595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886C3F" w:rsidRPr="0060258A">
        <w:rPr>
          <w:rFonts w:ascii="Times New Roman" w:hAnsi="Times New Roman" w:cs="Times New Roman"/>
          <w:b/>
          <w:color w:val="000000" w:themeColor="text1"/>
        </w:rPr>
        <w:t>A</w:t>
      </w:r>
      <w:r w:rsidR="00886C3F" w:rsidRPr="0060258A">
        <w:rPr>
          <w:rFonts w:ascii="Times New Roman" w:hAnsi="Times New Roman" w:cs="Times New Roman"/>
          <w:color w:val="000000" w:themeColor="text1"/>
        </w:rPr>
        <w:t xml:space="preserve"> shows example</w:t>
      </w:r>
      <w:r w:rsidR="00AD478D" w:rsidRPr="0060258A">
        <w:rPr>
          <w:rFonts w:ascii="Times New Roman" w:hAnsi="Times New Roman" w:cs="Times New Roman"/>
          <w:color w:val="000000" w:themeColor="text1"/>
        </w:rPr>
        <w:t xml:space="preserve"> </w:t>
      </w:r>
      <w:r w:rsidR="00886C3F" w:rsidRPr="0060258A">
        <w:rPr>
          <w:rFonts w:ascii="Times New Roman" w:hAnsi="Times New Roman" w:cs="Times New Roman"/>
          <w:color w:val="000000" w:themeColor="text1"/>
        </w:rPr>
        <w:t xml:space="preserve">dynamics </w:t>
      </w:r>
      <w:r w:rsidR="00AD478D" w:rsidRPr="0060258A">
        <w:rPr>
          <w:rFonts w:ascii="Times New Roman" w:hAnsi="Times New Roman" w:cs="Times New Roman"/>
          <w:color w:val="000000" w:themeColor="text1"/>
        </w:rPr>
        <w:t xml:space="preserve">of </w:t>
      </w:r>
      <w:r w:rsidR="00470701" w:rsidRPr="0060258A">
        <w:rPr>
          <w:rFonts w:ascii="Times New Roman" w:hAnsi="Times New Roman" w:cs="Times New Roman"/>
          <w:color w:val="000000" w:themeColor="text1"/>
        </w:rPr>
        <w:t xml:space="preserve">two </w:t>
      </w:r>
      <w:r w:rsidR="00AD478D" w:rsidRPr="0060258A">
        <w:rPr>
          <w:rFonts w:ascii="Times New Roman" w:hAnsi="Times New Roman" w:cs="Times New Roman"/>
          <w:i/>
          <w:color w:val="000000" w:themeColor="text1"/>
        </w:rPr>
        <w:t>R</w:t>
      </w:r>
      <w:r w:rsidR="00AD478D" w:rsidRPr="0060258A">
        <w:rPr>
          <w:rFonts w:ascii="Times New Roman" w:hAnsi="Times New Roman" w:cs="Times New Roman"/>
          <w:color w:val="000000" w:themeColor="text1"/>
        </w:rPr>
        <w:t xml:space="preserve"> units </w:t>
      </w:r>
      <w:r w:rsidR="00886C3F" w:rsidRPr="0060258A">
        <w:rPr>
          <w:rFonts w:ascii="Times New Roman" w:hAnsi="Times New Roman" w:cs="Times New Roman"/>
          <w:color w:val="000000" w:themeColor="text1"/>
        </w:rPr>
        <w:t>before and after withdrawal of inputs</w:t>
      </w:r>
      <w:r w:rsidR="003F410D" w:rsidRPr="0060258A">
        <w:rPr>
          <w:rFonts w:ascii="Times New Roman" w:hAnsi="Times New Roman" w:cs="Times New Roman"/>
          <w:color w:val="000000" w:themeColor="text1"/>
        </w:rPr>
        <w:t xml:space="preserve"> </w:t>
      </w:r>
      <w:r w:rsidR="00022976" w:rsidRPr="0060258A">
        <w:rPr>
          <w:rFonts w:ascii="Times New Roman" w:hAnsi="Times New Roman" w:cs="Times New Roman"/>
          <w:color w:val="000000" w:themeColor="text1"/>
        </w:rPr>
        <w:t xml:space="preserve">while </w:t>
      </w:r>
      <w:r w:rsidR="003F410D" w:rsidRPr="0060258A">
        <w:rPr>
          <w:rFonts w:ascii="Times New Roman" w:hAnsi="Times New Roman" w:cs="Times New Roman"/>
          <w:color w:val="000000" w:themeColor="text1"/>
        </w:rPr>
        <w:t>disinhibition</w:t>
      </w:r>
      <w:r w:rsidR="00022976" w:rsidRPr="0060258A">
        <w:rPr>
          <w:rFonts w:ascii="Times New Roman" w:hAnsi="Times New Roman" w:cs="Times New Roman"/>
          <w:color w:val="000000" w:themeColor="text1"/>
        </w:rPr>
        <w:t xml:space="preserve"> is silent</w:t>
      </w:r>
      <w:r w:rsidR="00886C3F" w:rsidRPr="0060258A">
        <w:rPr>
          <w:rFonts w:ascii="Times New Roman" w:hAnsi="Times New Roman" w:cs="Times New Roman"/>
          <w:color w:val="000000" w:themeColor="text1"/>
        </w:rPr>
        <w:t xml:space="preserve">. Following input withdrawal, network </w:t>
      </w:r>
      <w:r w:rsidR="003606F5" w:rsidRPr="0060258A">
        <w:rPr>
          <w:rFonts w:ascii="Times New Roman" w:hAnsi="Times New Roman" w:cs="Times New Roman"/>
          <w:color w:val="000000" w:themeColor="text1"/>
        </w:rPr>
        <w:t xml:space="preserve">activity decreases but still </w:t>
      </w:r>
      <w:r w:rsidR="00886C3F" w:rsidRPr="0060258A">
        <w:rPr>
          <w:rFonts w:ascii="Times New Roman" w:hAnsi="Times New Roman" w:cs="Times New Roman"/>
          <w:color w:val="000000" w:themeColor="text1"/>
        </w:rPr>
        <w:t xml:space="preserve">preserves elevated </w:t>
      </w:r>
      <w:r w:rsidR="00022976" w:rsidRPr="0060258A">
        <w:rPr>
          <w:rFonts w:ascii="Times New Roman" w:hAnsi="Times New Roman" w:cs="Times New Roman"/>
          <w:color w:val="000000" w:themeColor="text1"/>
        </w:rPr>
        <w:t>firing rates</w:t>
      </w:r>
      <w:r w:rsidR="003606F5" w:rsidRPr="0060258A">
        <w:rPr>
          <w:rFonts w:ascii="Times New Roman" w:hAnsi="Times New Roman" w:cs="Times New Roman"/>
          <w:color w:val="000000" w:themeColor="text1"/>
        </w:rPr>
        <w:t xml:space="preserve">, governed by the self-excitation parameter </w:t>
      </w:r>
      <m:oMath>
        <m:r>
          <w:rPr>
            <w:rFonts w:ascii="Cambria Math" w:hAnsi="Cambria Math" w:cs="Times New Roman"/>
            <w:color w:val="000000" w:themeColor="text1"/>
          </w:rPr>
          <m:t>α</m:t>
        </m:r>
      </m:oMath>
      <w:r w:rsidR="00A2247E" w:rsidRPr="0060258A">
        <w:rPr>
          <w:rFonts w:ascii="Times New Roman" w:hAnsi="Times New Roman" w:cs="Times New Roman"/>
          <w:color w:val="000000" w:themeColor="text1"/>
        </w:rPr>
        <w:t xml:space="preserve"> </w:t>
      </w:r>
      <w:r w:rsidR="005772AA" w:rsidRPr="0060258A">
        <w:rPr>
          <w:rFonts w:ascii="Times New Roman" w:hAnsi="Times New Roman" w:cs="Times New Roman"/>
          <w:color w:val="000000" w:themeColor="text1"/>
        </w:rPr>
        <w:t>(</w:t>
      </w:r>
      <w:r w:rsidR="000F767C" w:rsidRPr="0060258A">
        <w:rPr>
          <w:rFonts w:ascii="Times New Roman" w:hAnsi="Times New Roman" w:cs="Times New Roman"/>
          <w:color w:val="000000" w:themeColor="text1"/>
        </w:rPr>
        <w:t>t</w:t>
      </w:r>
      <w:r w:rsidR="005772AA" w:rsidRPr="0060258A">
        <w:rPr>
          <w:rFonts w:ascii="Times New Roman" w:hAnsi="Times New Roman" w:cs="Times New Roman"/>
          <w:color w:val="000000" w:themeColor="text1"/>
        </w:rPr>
        <w:t xml:space="preserve">he network loses elevated activity when </w:t>
      </w:r>
      <m:oMath>
        <m:r>
          <w:rPr>
            <w:rFonts w:ascii="Cambria Math" w:hAnsi="Cambria Math" w:cs="Times New Roman"/>
            <w:color w:val="000000" w:themeColor="text1"/>
          </w:rPr>
          <m:t>α≤1</m:t>
        </m:r>
      </m:oMath>
      <w:r w:rsidR="005772AA" w:rsidRPr="0060258A">
        <w:rPr>
          <w:rFonts w:ascii="Times New Roman" w:hAnsi="Times New Roman" w:cs="Times New Roman"/>
          <w:color w:val="000000" w:themeColor="text1"/>
        </w:rPr>
        <w:t xml:space="preserve">). </w:t>
      </w:r>
      <w:r w:rsidR="00A2247E" w:rsidRPr="0060258A">
        <w:rPr>
          <w:rFonts w:ascii="Times New Roman" w:hAnsi="Times New Roman" w:cs="Times New Roman"/>
          <w:color w:val="000000" w:themeColor="text1"/>
        </w:rPr>
        <w:t xml:space="preserve">The </w:t>
      </w:r>
      <w:r w:rsidR="00D80740" w:rsidRPr="0060258A">
        <w:rPr>
          <w:rFonts w:ascii="Times New Roman" w:hAnsi="Times New Roman" w:cs="Times New Roman"/>
          <w:color w:val="000000" w:themeColor="text1"/>
        </w:rPr>
        <w:t xml:space="preserve">persistent </w:t>
      </w:r>
      <w:r w:rsidR="00A2247E" w:rsidRPr="0060258A">
        <w:rPr>
          <w:rFonts w:ascii="Times New Roman" w:hAnsi="Times New Roman" w:cs="Times New Roman"/>
          <w:color w:val="000000" w:themeColor="text1"/>
        </w:rPr>
        <w:t xml:space="preserve">activity ratio between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1</w:t>
      </w:r>
      <w:r w:rsidR="00A2247E" w:rsidRPr="0060258A">
        <w:rPr>
          <w:rFonts w:ascii="Times New Roman" w:hAnsi="Times New Roman" w:cs="Times New Roman"/>
          <w:color w:val="000000" w:themeColor="text1"/>
        </w:rPr>
        <w:t xml:space="preserve"> and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2</w:t>
      </w:r>
      <w:r w:rsidR="00A2247E" w:rsidRPr="0060258A">
        <w:rPr>
          <w:rFonts w:ascii="Times New Roman" w:hAnsi="Times New Roman" w:cs="Times New Roman"/>
          <w:color w:val="000000" w:themeColor="text1"/>
        </w:rPr>
        <w:t xml:space="preserve"> </w:t>
      </w:r>
      <w:r w:rsidR="00761FDD" w:rsidRPr="0060258A">
        <w:rPr>
          <w:rFonts w:ascii="Times New Roman" w:hAnsi="Times New Roman" w:cs="Times New Roman"/>
          <w:color w:val="000000" w:themeColor="text1"/>
        </w:rPr>
        <w:t>preserve</w:t>
      </w:r>
      <w:r w:rsidR="00D3727E" w:rsidRPr="0060258A">
        <w:rPr>
          <w:rFonts w:ascii="Times New Roman" w:hAnsi="Times New Roman" w:cs="Times New Roman"/>
          <w:color w:val="000000" w:themeColor="text1"/>
        </w:rPr>
        <w:t>s</w:t>
      </w:r>
      <w:r w:rsidR="00A2247E" w:rsidRPr="0060258A">
        <w:rPr>
          <w:rFonts w:ascii="Times New Roman" w:hAnsi="Times New Roman" w:cs="Times New Roman"/>
          <w:color w:val="000000" w:themeColor="text1"/>
        </w:rPr>
        <w:t xml:space="preserve"> </w:t>
      </w:r>
      <w:r w:rsidR="00F47DDB" w:rsidRPr="0060258A">
        <w:rPr>
          <w:rFonts w:ascii="Times New Roman" w:hAnsi="Times New Roman" w:cs="Times New Roman"/>
          <w:color w:val="000000" w:themeColor="text1"/>
        </w:rPr>
        <w:t xml:space="preserve">the ratio </w:t>
      </w:r>
      <w:r w:rsidR="00D8370F" w:rsidRPr="0060258A">
        <w:rPr>
          <w:rFonts w:ascii="Times New Roman" w:hAnsi="Times New Roman" w:cs="Times New Roman"/>
          <w:color w:val="000000" w:themeColor="text1"/>
        </w:rPr>
        <w:t>between</w:t>
      </w:r>
      <w:r w:rsidR="00F47DDB" w:rsidRPr="0060258A">
        <w:rPr>
          <w:rFonts w:ascii="Times New Roman" w:hAnsi="Times New Roman" w:cs="Times New Roman"/>
          <w:color w:val="000000" w:themeColor="text1"/>
        </w:rPr>
        <w:t xml:space="preserve"> the input values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1</w:t>
      </w:r>
      <w:r w:rsidR="00F47DDB" w:rsidRPr="0060258A">
        <w:rPr>
          <w:rFonts w:ascii="Times New Roman" w:hAnsi="Times New Roman" w:cs="Times New Roman"/>
          <w:color w:val="000000" w:themeColor="text1"/>
        </w:rPr>
        <w:t xml:space="preserve"> and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2</w:t>
      </w:r>
      <w:r w:rsidR="000A1CB1"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 contrast to</w:t>
      </w:r>
      <w:r w:rsidR="00B577FE" w:rsidRPr="0060258A">
        <w:rPr>
          <w:rFonts w:ascii="Times New Roman" w:hAnsi="Times New Roman" w:cs="Times New Roman"/>
          <w:color w:val="000000" w:themeColor="text1"/>
        </w:rPr>
        <w:t xml:space="preserve"> RNMs which only preserve categorical information </w:t>
      </w:r>
      <w:r w:rsidR="000A1CB1" w:rsidRPr="0060258A">
        <w:rPr>
          <w:rFonts w:ascii="Times New Roman" w:hAnsi="Times New Roman" w:cs="Times New Roman"/>
          <w:color w:val="000000" w:themeColor="text1"/>
        </w:rPr>
        <w:t xml:space="preserve">about </w:t>
      </w:r>
      <w:r w:rsidR="00B577FE" w:rsidRPr="0060258A">
        <w:rPr>
          <w:rFonts w:ascii="Times New Roman" w:hAnsi="Times New Roman" w:cs="Times New Roman"/>
          <w:color w:val="000000" w:themeColor="text1"/>
        </w:rPr>
        <w:t>the largest value</w:t>
      </w:r>
      <w:r w:rsidR="003E17EB" w:rsidRPr="0060258A">
        <w:rPr>
          <w:rFonts w:ascii="Times New Roman" w:hAnsi="Times New Roman" w:cs="Times New Roman"/>
          <w:color w:val="000000" w:themeColor="text1"/>
        </w:rPr>
        <w:t xml:space="preserve"> (see </w:t>
      </w:r>
      <w:r w:rsidR="00D502D3" w:rsidRPr="00D502D3">
        <w:rPr>
          <w:rFonts w:ascii="Times New Roman" w:hAnsi="Times New Roman" w:cs="Times New Roman"/>
          <w:b/>
          <w:color w:val="000000" w:themeColor="text1"/>
        </w:rPr>
        <w:t>Fig. 8-figure supplement 1</w:t>
      </w:r>
      <w:r w:rsidR="00D502D3">
        <w:rPr>
          <w:rFonts w:ascii="Times New Roman" w:hAnsi="Times New Roman" w:cs="Times New Roman"/>
          <w:color w:val="000000" w:themeColor="text1"/>
        </w:rPr>
        <w:t xml:space="preserve"> and </w:t>
      </w:r>
      <w:r w:rsidR="009C2A6F" w:rsidRPr="00D502D3">
        <w:rPr>
          <w:rFonts w:ascii="Times New Roman" w:hAnsi="Times New Roman" w:cs="Times New Roman"/>
          <w:b/>
          <w:color w:val="000000" w:themeColor="text1"/>
        </w:rPr>
        <w:t>Methods</w:t>
      </w:r>
      <w:r w:rsidR="0044594E">
        <w:rPr>
          <w:rFonts w:ascii="Times New Roman" w:hAnsi="Times New Roman" w:cs="Times New Roman"/>
          <w:b/>
          <w:color w:val="000000" w:themeColor="text1"/>
        </w:rPr>
        <w:t xml:space="preserve"> </w:t>
      </w:r>
      <w:bookmarkStart w:id="678" w:name="_Toc101170402"/>
      <w:r w:rsidR="0044594E" w:rsidRPr="00EC6C76">
        <w:rPr>
          <w:rFonts w:ascii="Times New Roman" w:hAnsi="Times New Roman" w:cs="Times New Roman"/>
          <w:i/>
          <w:color w:val="000000" w:themeColor="text1"/>
        </w:rPr>
        <w:t>Analysis for persistent activity</w:t>
      </w:r>
      <w:bookmarkEnd w:id="678"/>
      <w:r w:rsidR="009C2A6F">
        <w:rPr>
          <w:rFonts w:ascii="Times New Roman" w:hAnsi="Times New Roman" w:cs="Times New Roman"/>
          <w:color w:val="000000" w:themeColor="text1"/>
        </w:rPr>
        <w:t xml:space="preserve"> </w:t>
      </w:r>
      <w:r w:rsidR="00C42E72" w:rsidRPr="0060258A">
        <w:rPr>
          <w:rFonts w:ascii="Times New Roman" w:hAnsi="Times New Roman" w:cs="Times New Roman"/>
          <w:color w:val="000000" w:themeColor="text1"/>
        </w:rPr>
        <w:t xml:space="preserve">for </w:t>
      </w:r>
      <w:r w:rsidR="009C2A6F">
        <w:rPr>
          <w:rFonts w:ascii="Times New Roman" w:hAnsi="Times New Roman" w:cs="Times New Roman"/>
          <w:color w:val="000000" w:themeColor="text1"/>
        </w:rPr>
        <w:t xml:space="preserve">mathematical </w:t>
      </w:r>
      <w:r w:rsidR="00C42E72" w:rsidRPr="0060258A">
        <w:rPr>
          <w:rFonts w:ascii="Times New Roman" w:hAnsi="Times New Roman" w:cs="Times New Roman"/>
          <w:color w:val="000000" w:themeColor="text1"/>
        </w:rPr>
        <w:t>proof</w:t>
      </w:r>
      <w:r w:rsidR="003E17EB"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P</w:t>
      </w:r>
      <w:r w:rsidR="00F753A8" w:rsidRPr="0060258A">
        <w:rPr>
          <w:rFonts w:ascii="Times New Roman" w:hAnsi="Times New Roman" w:cs="Times New Roman"/>
          <w:color w:val="000000" w:themeColor="text1"/>
        </w:rPr>
        <w:t>hase-plane analysis</w:t>
      </w:r>
      <w:r w:rsidR="00D3727E" w:rsidRPr="0060258A">
        <w:rPr>
          <w:rFonts w:ascii="Times New Roman" w:hAnsi="Times New Roman" w:cs="Times New Roman"/>
          <w:color w:val="000000" w:themeColor="text1"/>
        </w:rPr>
        <w:t xml:space="preserve"> suggests that relative value coding in persistent activity arises from a </w:t>
      </w:r>
      <w:r w:rsidR="003F410D"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attractor dynamic</w:t>
      </w:r>
      <w:r w:rsidR="00034E97"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w:t>
      </w:r>
      <w:r w:rsidR="00034E97" w:rsidRPr="0060258A">
        <w:rPr>
          <w:rFonts w:ascii="Times New Roman" w:hAnsi="Times New Roman" w:cs="Times New Roman"/>
          <w:color w:val="000000" w:themeColor="text1"/>
        </w:rPr>
        <w:t xml:space="preserve"> the network</w:t>
      </w:r>
      <w:r w:rsidR="009152B3" w:rsidRPr="0060258A">
        <w:rPr>
          <w:rFonts w:ascii="Times New Roman" w:hAnsi="Times New Roman" w:cs="Times New Roman"/>
          <w:color w:val="000000" w:themeColor="text1"/>
        </w:rPr>
        <w:t xml:space="preserve"> during the </w:t>
      </w:r>
      <w:r w:rsidR="009152B3" w:rsidRPr="0060258A">
        <w:rPr>
          <w:rFonts w:ascii="Times New Roman" w:hAnsi="Times New Roman" w:cs="Times New Roman"/>
          <w:color w:val="000000" w:themeColor="text1"/>
        </w:rPr>
        <w:lastRenderedPageBreak/>
        <w:t>inactivation of disinhibition,</w:t>
      </w:r>
      <w:r w:rsidR="00AE14E1" w:rsidRPr="0060258A">
        <w:rPr>
          <w:rFonts w:ascii="Times New Roman" w:hAnsi="Times New Roman" w:cs="Times New Roman"/>
          <w:color w:val="000000" w:themeColor="text1"/>
        </w:rPr>
        <w:t xml:space="preserve"> </w:t>
      </w:r>
      <w:r w:rsidR="009152B3" w:rsidRPr="0060258A">
        <w:rPr>
          <w:rFonts w:ascii="Times New Roman" w:hAnsi="Times New Roman" w:cs="Times New Roman"/>
          <w:color w:val="000000" w:themeColor="text1"/>
        </w:rPr>
        <w:t>unlike</w:t>
      </w:r>
      <w:r w:rsidR="00AE14E1"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point</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 xml:space="preserve">attractor </w:t>
      </w:r>
      <w:r w:rsidR="00EA5475" w:rsidRPr="0060258A">
        <w:rPr>
          <w:rFonts w:ascii="Times New Roman" w:hAnsi="Times New Roman" w:cs="Times New Roman"/>
          <w:color w:val="000000" w:themeColor="text1"/>
        </w:rPr>
        <w:t>dynamic</w:t>
      </w:r>
      <w:r w:rsidR="00D3727E" w:rsidRPr="0060258A">
        <w:rPr>
          <w:rFonts w:ascii="Times New Roman" w:hAnsi="Times New Roman" w:cs="Times New Roman"/>
          <w:color w:val="000000" w:themeColor="text1"/>
        </w:rPr>
        <w:t>s</w:t>
      </w:r>
      <w:r w:rsidR="00EA5475"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in the RNM</w:t>
      </w:r>
      <w:r w:rsidR="00CF4D95" w:rsidRPr="0060258A">
        <w:rPr>
          <w:rFonts w:ascii="Times New Roman" w:hAnsi="Times New Roman" w:cs="Times New Roman"/>
          <w:color w:val="000000" w:themeColor="text1"/>
        </w:rPr>
        <w:t xml:space="preserve"> (</w:t>
      </w:r>
      <w:r w:rsidR="00CF4D95" w:rsidRPr="0060258A">
        <w:rPr>
          <w:rFonts w:ascii="Times New Roman" w:hAnsi="Times New Roman" w:cs="Times New Roman"/>
          <w:b/>
          <w:color w:val="000000" w:themeColor="text1"/>
        </w:rPr>
        <w:t>Fig</w:t>
      </w:r>
      <w:r w:rsidR="00681FC9" w:rsidRPr="0060258A">
        <w:rPr>
          <w:rFonts w:ascii="Times New Roman" w:hAnsi="Times New Roman" w:cs="Times New Roman"/>
          <w:b/>
          <w:color w:val="000000" w:themeColor="text1"/>
        </w:rPr>
        <w:t>.</w:t>
      </w:r>
      <w:r w:rsidR="00CF4D95"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CF4D95" w:rsidRPr="0060258A">
        <w:rPr>
          <w:rFonts w:ascii="Times New Roman" w:hAnsi="Times New Roman" w:cs="Times New Roman"/>
          <w:b/>
          <w:color w:val="000000" w:themeColor="text1"/>
        </w:rPr>
        <w:t>B</w:t>
      </w:r>
      <w:r w:rsidR="00CF4D95"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w:t>
      </w:r>
      <w:r w:rsidR="00EB392B" w:rsidRPr="0060258A">
        <w:rPr>
          <w:rFonts w:ascii="Times New Roman" w:hAnsi="Times New Roman" w:cs="Times New Roman"/>
          <w:color w:val="000000" w:themeColor="text1"/>
        </w:rPr>
        <w:t xml:space="preserve"> </w:t>
      </w:r>
      <w:r w:rsidR="0072724B" w:rsidRPr="0060258A">
        <w:rPr>
          <w:rFonts w:ascii="Times New Roman" w:hAnsi="Times New Roman" w:cs="Times New Roman"/>
          <w:color w:val="000000" w:themeColor="text1"/>
        </w:rPr>
        <w:t xml:space="preserve">Like </w:t>
      </w:r>
      <w:r w:rsidR="006873B5" w:rsidRPr="0060258A">
        <w:rPr>
          <w:rFonts w:ascii="Times New Roman" w:hAnsi="Times New Roman" w:cs="Times New Roman"/>
          <w:color w:val="000000" w:themeColor="text1"/>
        </w:rPr>
        <w:t xml:space="preserve">other </w:t>
      </w:r>
      <w:r w:rsidR="0072724B"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attractor models</w:t>
      </w:r>
      <w:r w:rsidR="00A5218B" w:rsidRPr="0060258A">
        <w:rPr>
          <w:rFonts w:ascii="Times New Roman" w:hAnsi="Times New Roman" w:cs="Times New Roman"/>
          <w:color w:val="000000" w:themeColor="text1"/>
        </w:rPr>
        <w:t xml:space="preserve"> of persistent activity</w:t>
      </w:r>
      <w:r w:rsidR="002506E1" w:rsidRPr="0060258A">
        <w:rPr>
          <w:rFonts w:ascii="Times New Roman" w:hAnsi="Times New Roman" w:cs="Times New Roman"/>
          <w:color w:val="000000" w:themeColor="text1"/>
        </w:rPr>
        <w:t xml:space="preserve"> </w:t>
      </w:r>
      <w:r w:rsidR="004E62DE" w:rsidRPr="0060258A">
        <w:rPr>
          <w:rFonts w:ascii="Times New Roman" w:hAnsi="Times New Roman" w:cs="Times New Roman"/>
          <w:color w:val="000000" w:themeColor="text1"/>
        </w:rPr>
        <w:t>that store continuous-valued information</w:t>
      </w:r>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0–100 meters and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w:t>
      </w:r>
      <w:proofErr w:type="spellStart"/>
      <w:r w:rsidR="009C2159">
        <w:rPr>
          <w:rFonts w:ascii="Times New Roman" w:hAnsi="Times New Roman" w:cs="Times New Roman"/>
          <w:color w:val="000000" w:themeColor="text1"/>
        </w:rPr>
        <w:t>Burak</w:t>
      </w:r>
      <w:proofErr w:type="spellEnd"/>
      <w:r w:rsidR="009C2159">
        <w:rPr>
          <w:rFonts w:ascii="Times New Roman" w:hAnsi="Times New Roman" w:cs="Times New Roman"/>
          <w:color w:val="000000" w:themeColor="text1"/>
        </w:rPr>
        <w:t xml:space="preserve"> &amp; Fiete, 2009; Compte, 2000; Ganguli et al., 2008; Seung, 1996)</w:t>
      </w:r>
      <w:r w:rsidR="003B2115" w:rsidRPr="0060258A">
        <w:rPr>
          <w:rFonts w:ascii="Times New Roman" w:hAnsi="Times New Roman" w:cs="Times New Roman"/>
          <w:color w:val="000000" w:themeColor="text1"/>
        </w:rPr>
        <w:fldChar w:fldCharType="end"/>
      </w:r>
      <w:r w:rsidR="004E62DE"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an</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unbiased</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coding of the</w:t>
      </w:r>
      <w:r w:rsidR="0072724B" w:rsidRPr="0060258A">
        <w:rPr>
          <w:rFonts w:ascii="Times New Roman" w:hAnsi="Times New Roman" w:cs="Times New Roman"/>
          <w:color w:val="000000" w:themeColor="text1"/>
        </w:rPr>
        <w:t xml:space="preserve"> input </w:t>
      </w:r>
      <w:r w:rsidR="006A3AA6" w:rsidRPr="0060258A">
        <w:rPr>
          <w:rFonts w:ascii="Times New Roman" w:hAnsi="Times New Roman" w:cs="Times New Roman"/>
          <w:color w:val="000000" w:themeColor="text1"/>
        </w:rPr>
        <w:t>ratio</w:t>
      </w:r>
      <w:r w:rsidR="0072724B" w:rsidRPr="0060258A">
        <w:rPr>
          <w:rFonts w:ascii="Times New Roman" w:hAnsi="Times New Roman" w:cs="Times New Roman"/>
          <w:color w:val="000000" w:themeColor="text1"/>
        </w:rPr>
        <w:t xml:space="preserve"> requires perfect</w:t>
      </w:r>
      <w:r w:rsidR="006668F2" w:rsidRPr="0060258A">
        <w:rPr>
          <w:rFonts w:ascii="Times New Roman" w:hAnsi="Times New Roman" w:cs="Times New Roman"/>
          <w:color w:val="000000" w:themeColor="text1"/>
        </w:rPr>
        <w:t>ly</w:t>
      </w:r>
      <w:r w:rsidR="0072724B" w:rsidRPr="0060258A">
        <w:rPr>
          <w:rFonts w:ascii="Times New Roman" w:hAnsi="Times New Roman" w:cs="Times New Roman"/>
          <w:color w:val="000000" w:themeColor="text1"/>
        </w:rPr>
        <w:t xml:space="preserve"> balanced gain control weights from </w:t>
      </w:r>
      <w:r w:rsidR="0072724B" w:rsidRPr="0060258A">
        <w:rPr>
          <w:rFonts w:ascii="Times New Roman" w:hAnsi="Times New Roman" w:cs="Times New Roman"/>
          <w:i/>
          <w:color w:val="000000" w:themeColor="text1"/>
        </w:rPr>
        <w:t>G</w:t>
      </w:r>
      <w:r w:rsidR="0072724B" w:rsidRPr="0060258A">
        <w:rPr>
          <w:rFonts w:ascii="Times New Roman" w:hAnsi="Times New Roman" w:cs="Times New Roman"/>
          <w:color w:val="000000" w:themeColor="text1"/>
        </w:rPr>
        <w:t xml:space="preserve"> to </w:t>
      </w:r>
      <w:r w:rsidR="0072724B" w:rsidRPr="0060258A">
        <w:rPr>
          <w:rFonts w:ascii="Times New Roman" w:hAnsi="Times New Roman" w:cs="Times New Roman"/>
          <w:i/>
          <w:color w:val="000000" w:themeColor="text1"/>
        </w:rPr>
        <w:t>R</w:t>
      </w:r>
      <w:r w:rsidR="0072724B" w:rsidRPr="0060258A">
        <w:rPr>
          <w:rFonts w:ascii="Times New Roman" w:hAnsi="Times New Roman" w:cs="Times New Roman"/>
          <w:color w:val="000000" w:themeColor="text1"/>
        </w:rPr>
        <w:t xml:space="preserve">. Unbalanced weights </w:t>
      </w:r>
      <w:r w:rsidR="00DF3D59" w:rsidRPr="0060258A">
        <w:rPr>
          <w:rFonts w:ascii="Times New Roman" w:hAnsi="Times New Roman" w:cs="Times New Roman"/>
          <w:color w:val="000000" w:themeColor="text1"/>
        </w:rPr>
        <w:t xml:space="preserve">will </w:t>
      </w:r>
      <w:r w:rsidR="0072724B" w:rsidRPr="0060258A">
        <w:rPr>
          <w:rFonts w:ascii="Times New Roman" w:hAnsi="Times New Roman" w:cs="Times New Roman"/>
          <w:color w:val="000000" w:themeColor="text1"/>
        </w:rPr>
        <w:t xml:space="preserve">result in </w:t>
      </w:r>
      <w:r w:rsidR="005E0671" w:rsidRPr="0060258A">
        <w:rPr>
          <w:rFonts w:ascii="Times New Roman" w:hAnsi="Times New Roman" w:cs="Times New Roman"/>
          <w:color w:val="000000" w:themeColor="text1"/>
        </w:rPr>
        <w:t>distorted</w:t>
      </w:r>
      <w:r w:rsidR="00084E7B" w:rsidRPr="0060258A">
        <w:rPr>
          <w:rFonts w:ascii="Times New Roman" w:hAnsi="Times New Roman" w:cs="Times New Roman"/>
          <w:color w:val="000000" w:themeColor="text1"/>
        </w:rPr>
        <w:t xml:space="preserve"> coding of the </w:t>
      </w:r>
      <w:r w:rsidR="005E0671" w:rsidRPr="0060258A">
        <w:rPr>
          <w:rFonts w:ascii="Times New Roman" w:hAnsi="Times New Roman" w:cs="Times New Roman"/>
          <w:color w:val="000000" w:themeColor="text1"/>
        </w:rPr>
        <w:t>input ratio</w:t>
      </w:r>
      <w:r w:rsidR="00084E7B" w:rsidRPr="0060258A">
        <w:rPr>
          <w:rFonts w:ascii="Times New Roman" w:hAnsi="Times New Roman" w:cs="Times New Roman"/>
          <w:color w:val="000000" w:themeColor="text1"/>
        </w:rPr>
        <w:t xml:space="preserve"> and </w:t>
      </w:r>
      <w:r w:rsidR="004B28D8" w:rsidRPr="0060258A">
        <w:rPr>
          <w:rFonts w:ascii="Times New Roman" w:hAnsi="Times New Roman" w:cs="Times New Roman"/>
          <w:color w:val="000000" w:themeColor="text1"/>
        </w:rPr>
        <w:t xml:space="preserve">graded </w:t>
      </w:r>
      <w:r w:rsidR="000A5011" w:rsidRPr="0060258A">
        <w:rPr>
          <w:rFonts w:ascii="Times New Roman" w:hAnsi="Times New Roman" w:cs="Times New Roman"/>
          <w:color w:val="000000" w:themeColor="text1"/>
        </w:rPr>
        <w:t xml:space="preserve">coding of </w:t>
      </w:r>
      <w:r w:rsidR="004B28D8" w:rsidRPr="0060258A">
        <w:rPr>
          <w:rFonts w:ascii="Times New Roman" w:hAnsi="Times New Roman" w:cs="Times New Roman"/>
          <w:color w:val="000000" w:themeColor="text1"/>
        </w:rPr>
        <w:t xml:space="preserve">the inputs </w:t>
      </w:r>
      <w:r w:rsidR="00EE1EBD" w:rsidRPr="0060258A">
        <w:rPr>
          <w:rFonts w:ascii="Times New Roman" w:hAnsi="Times New Roman" w:cs="Times New Roman"/>
          <w:color w:val="000000" w:themeColor="text1"/>
        </w:rPr>
        <w:t xml:space="preserve">will </w:t>
      </w:r>
      <w:r w:rsidR="00084E7B" w:rsidRPr="0060258A">
        <w:rPr>
          <w:rFonts w:ascii="Times New Roman" w:hAnsi="Times New Roman" w:cs="Times New Roman"/>
          <w:color w:val="000000" w:themeColor="text1"/>
        </w:rPr>
        <w:t xml:space="preserve">decay </w:t>
      </w:r>
      <w:r w:rsidR="00EA50C9" w:rsidRPr="0060258A">
        <w:rPr>
          <w:rFonts w:ascii="Times New Roman" w:hAnsi="Times New Roman" w:cs="Times New Roman"/>
          <w:color w:val="000000" w:themeColor="text1"/>
        </w:rPr>
        <w:t xml:space="preserve">over time </w:t>
      </w:r>
      <w:r w:rsidR="0072724B" w:rsidRPr="0060258A">
        <w:rPr>
          <w:rFonts w:ascii="Times New Roman" w:hAnsi="Times New Roman" w:cs="Times New Roman"/>
          <w:color w:val="000000" w:themeColor="text1"/>
        </w:rPr>
        <w:t>(</w:t>
      </w:r>
      <w:r w:rsidR="0037013F" w:rsidRPr="00D502D3">
        <w:rPr>
          <w:rFonts w:ascii="Times New Roman" w:hAnsi="Times New Roman" w:cs="Times New Roman"/>
          <w:b/>
          <w:color w:val="000000" w:themeColor="text1"/>
        </w:rPr>
        <w:t>Fig</w:t>
      </w:r>
      <w:r w:rsidR="0037013F">
        <w:rPr>
          <w:rFonts w:ascii="Times New Roman" w:hAnsi="Times New Roman" w:cs="Times New Roman"/>
          <w:b/>
          <w:color w:val="000000" w:themeColor="text1"/>
        </w:rPr>
        <w:t>s</w:t>
      </w:r>
      <w:r w:rsidR="0037013F" w:rsidRPr="00D502D3">
        <w:rPr>
          <w:rFonts w:ascii="Times New Roman" w:hAnsi="Times New Roman" w:cs="Times New Roman"/>
          <w:b/>
          <w:color w:val="000000" w:themeColor="text1"/>
        </w:rPr>
        <w:t>. 8-figure supplement 1</w:t>
      </w:r>
      <w:r w:rsidR="0037013F">
        <w:rPr>
          <w:rFonts w:ascii="Times New Roman" w:hAnsi="Times New Roman" w:cs="Times New Roman"/>
          <w:b/>
          <w:color w:val="000000" w:themeColor="text1"/>
        </w:rPr>
        <w:t xml:space="preserve">D </w:t>
      </w:r>
      <w:r w:rsidR="0037013F" w:rsidRPr="0037013F">
        <w:rPr>
          <w:rFonts w:ascii="Times New Roman" w:hAnsi="Times New Roman" w:cs="Times New Roman"/>
          <w:color w:val="000000" w:themeColor="text1"/>
        </w:rPr>
        <w:t>and</w:t>
      </w:r>
      <w:r w:rsidR="0037013F">
        <w:rPr>
          <w:rFonts w:ascii="Times New Roman" w:hAnsi="Times New Roman" w:cs="Times New Roman"/>
          <w:b/>
          <w:color w:val="000000" w:themeColor="text1"/>
        </w:rPr>
        <w:t xml:space="preserve"> E</w:t>
      </w:r>
      <w:r w:rsidR="0072724B" w:rsidRPr="0060258A">
        <w:rPr>
          <w:rFonts w:ascii="Times New Roman" w:hAnsi="Times New Roman" w:cs="Times New Roman"/>
          <w:color w:val="000000" w:themeColor="text1"/>
        </w:rPr>
        <w:t xml:space="preserve">). </w:t>
      </w:r>
      <w:r w:rsidR="00084E7B" w:rsidRPr="0060258A">
        <w:rPr>
          <w:rFonts w:ascii="Times New Roman" w:hAnsi="Times New Roman" w:cs="Times New Roman"/>
          <w:color w:val="000000" w:themeColor="text1"/>
        </w:rPr>
        <w:t xml:space="preserve">For perfectly balanced weights, the line attractor state is vulnerable to </w:t>
      </w:r>
      <w:r w:rsidR="00A32C7D" w:rsidRPr="0060258A">
        <w:rPr>
          <w:rFonts w:ascii="Times New Roman" w:hAnsi="Times New Roman" w:cs="Times New Roman"/>
          <w:color w:val="000000" w:themeColor="text1"/>
        </w:rPr>
        <w:t xml:space="preserve">noise </w:t>
      </w:r>
      <w:r w:rsidR="00EA50C9" w:rsidRPr="0060258A">
        <w:rPr>
          <w:rFonts w:ascii="Times New Roman" w:hAnsi="Times New Roman" w:cs="Times New Roman"/>
          <w:color w:val="000000" w:themeColor="text1"/>
        </w:rPr>
        <w:t>perturbation</w:t>
      </w:r>
      <w:r w:rsidR="00084E7B" w:rsidRPr="0060258A">
        <w:rPr>
          <w:rFonts w:ascii="Times New Roman" w:hAnsi="Times New Roman" w:cs="Times New Roman"/>
          <w:color w:val="000000" w:themeColor="text1"/>
        </w:rPr>
        <w:t xml:space="preserve">. </w:t>
      </w:r>
      <w:r w:rsidR="000A5011" w:rsidRPr="0060258A">
        <w:rPr>
          <w:rFonts w:ascii="Times New Roman" w:hAnsi="Times New Roman" w:cs="Times New Roman"/>
          <w:color w:val="000000" w:themeColor="text1"/>
        </w:rPr>
        <w:t>A</w:t>
      </w:r>
      <w:r w:rsidR="00F309CC" w:rsidRPr="0060258A">
        <w:rPr>
          <w:rFonts w:ascii="Times New Roman" w:hAnsi="Times New Roman" w:cs="Times New Roman"/>
          <w:color w:val="000000" w:themeColor="text1"/>
        </w:rPr>
        <w:t xml:space="preserve"> small </w:t>
      </w:r>
      <w:r w:rsidR="00247144" w:rsidRPr="0060258A">
        <w:rPr>
          <w:rFonts w:ascii="Times New Roman" w:hAnsi="Times New Roman" w:cs="Times New Roman"/>
          <w:color w:val="000000" w:themeColor="text1"/>
        </w:rPr>
        <w:t xml:space="preserve">perturbation </w:t>
      </w:r>
      <w:r w:rsidR="00236B90" w:rsidRPr="0060258A">
        <w:rPr>
          <w:rFonts w:ascii="Times New Roman" w:hAnsi="Times New Roman" w:cs="Times New Roman"/>
          <w:color w:val="000000" w:themeColor="text1"/>
        </w:rPr>
        <w:t>can easily drive the</w:t>
      </w:r>
      <w:r w:rsidR="00B82A06" w:rsidRPr="0060258A">
        <w:rPr>
          <w:rFonts w:ascii="Times New Roman" w:hAnsi="Times New Roman" w:cs="Times New Roman"/>
          <w:color w:val="000000" w:themeColor="text1"/>
        </w:rPr>
        <w:t xml:space="preserve"> activity to drift</w:t>
      </w:r>
      <w:r w:rsidR="00236B90" w:rsidRPr="0060258A">
        <w:rPr>
          <w:rFonts w:ascii="Times New Roman" w:hAnsi="Times New Roman" w:cs="Times New Roman"/>
          <w:color w:val="000000" w:themeColor="text1"/>
        </w:rPr>
        <w:t xml:space="preserve"> </w:t>
      </w:r>
      <w:r w:rsidR="006E5C5F" w:rsidRPr="0060258A">
        <w:rPr>
          <w:rFonts w:ascii="Times New Roman" w:hAnsi="Times New Roman" w:cs="Times New Roman"/>
          <w:color w:val="000000" w:themeColor="text1"/>
        </w:rPr>
        <w:t xml:space="preserve">on </w:t>
      </w:r>
      <w:r w:rsidR="003C6B5F" w:rsidRPr="0060258A">
        <w:rPr>
          <w:rFonts w:ascii="Times New Roman" w:hAnsi="Times New Roman" w:cs="Times New Roman"/>
          <w:color w:val="000000" w:themeColor="text1"/>
        </w:rPr>
        <w:t>the line</w:t>
      </w:r>
      <w:r w:rsidR="000A5011" w:rsidRPr="0060258A">
        <w:rPr>
          <w:rFonts w:ascii="Times New Roman" w:hAnsi="Times New Roman" w:cs="Times New Roman"/>
          <w:color w:val="000000" w:themeColor="text1"/>
        </w:rPr>
        <w:t xml:space="preserve"> of attractors</w:t>
      </w:r>
      <w:r w:rsidR="000E2873" w:rsidRPr="0060258A">
        <w:rPr>
          <w:rFonts w:ascii="Times New Roman" w:hAnsi="Times New Roman" w:cs="Times New Roman"/>
          <w:color w:val="000000" w:themeColor="text1"/>
        </w:rPr>
        <w:t xml:space="preserve">, </w:t>
      </w:r>
      <w:r w:rsidR="003C6B5F" w:rsidRPr="0060258A">
        <w:rPr>
          <w:rFonts w:ascii="Times New Roman" w:hAnsi="Times New Roman" w:cs="Times New Roman"/>
          <w:color w:val="000000" w:themeColor="text1"/>
        </w:rPr>
        <w:t xml:space="preserve">with </w:t>
      </w:r>
      <w:r w:rsidR="000E2873" w:rsidRPr="0060258A">
        <w:rPr>
          <w:rFonts w:ascii="Times New Roman" w:hAnsi="Times New Roman" w:cs="Times New Roman"/>
          <w:color w:val="000000" w:themeColor="text1"/>
        </w:rPr>
        <w:t xml:space="preserve">the summed value of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1</w:t>
      </w:r>
      <w:r w:rsidR="000E2873" w:rsidRPr="0060258A">
        <w:rPr>
          <w:rFonts w:ascii="Times New Roman" w:hAnsi="Times New Roman" w:cs="Times New Roman"/>
          <w:color w:val="000000" w:themeColor="text1"/>
        </w:rPr>
        <w:t xml:space="preserve"> and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2</w:t>
      </w:r>
      <w:r w:rsidR="000E2873" w:rsidRPr="0060258A">
        <w:rPr>
          <w:rFonts w:ascii="Times New Roman" w:hAnsi="Times New Roman" w:cs="Times New Roman"/>
          <w:color w:val="000000" w:themeColor="text1"/>
        </w:rPr>
        <w:t xml:space="preserve"> as </w:t>
      </w:r>
      <w:r w:rsidR="003C6B5F" w:rsidRPr="0060258A">
        <w:rPr>
          <w:rFonts w:ascii="Times New Roman" w:hAnsi="Times New Roman" w:cs="Times New Roman"/>
          <w:color w:val="000000" w:themeColor="text1"/>
        </w:rPr>
        <w:t>a constant (</w:t>
      </w:r>
      <m:oMath>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α-1</m:t>
            </m:r>
          </m:num>
          <m:den>
            <m:r>
              <m:rPr>
                <m:sty m:val="p"/>
              </m:rPr>
              <w:rPr>
                <w:rFonts w:ascii="Cambria Math" w:hAnsi="Cambria Math" w:cs="Times New Roman"/>
                <w:color w:val="000000" w:themeColor="text1"/>
              </w:rPr>
              <m:t>ω</m:t>
            </m:r>
          </m:den>
        </m:f>
      </m:oMath>
      <w:r w:rsidR="003C6B5F" w:rsidRPr="0060258A">
        <w:rPr>
          <w:rFonts w:ascii="Times New Roman" w:hAnsi="Times New Roman" w:cs="Times New Roman"/>
          <w:color w:val="000000" w:themeColor="text1"/>
        </w:rPr>
        <w:t>)</w:t>
      </w:r>
      <w:r w:rsidR="003130A0" w:rsidRPr="0060258A">
        <w:rPr>
          <w:rFonts w:ascii="Times New Roman" w:hAnsi="Times New Roman" w:cs="Times New Roman"/>
          <w:color w:val="000000" w:themeColor="text1"/>
        </w:rPr>
        <w:t xml:space="preserve">. The preserved ratio </w:t>
      </w:r>
      <w:r w:rsidR="008B3948" w:rsidRPr="0060258A">
        <w:rPr>
          <w:rFonts w:ascii="Times New Roman" w:hAnsi="Times New Roman" w:cs="Times New Roman"/>
          <w:color w:val="000000" w:themeColor="text1"/>
        </w:rPr>
        <w:t xml:space="preserve">between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1</w:t>
      </w:r>
      <w:r w:rsidR="008B3948" w:rsidRPr="0060258A">
        <w:rPr>
          <w:rFonts w:ascii="Times New Roman" w:hAnsi="Times New Roman" w:cs="Times New Roman"/>
          <w:color w:val="000000" w:themeColor="text1"/>
        </w:rPr>
        <w:t xml:space="preserve"> and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2</w:t>
      </w:r>
      <w:r w:rsidR="008B3948" w:rsidRPr="0060258A">
        <w:rPr>
          <w:rFonts w:ascii="Times New Roman" w:hAnsi="Times New Roman" w:cs="Times New Roman"/>
          <w:color w:val="000000" w:themeColor="text1"/>
        </w:rPr>
        <w:t xml:space="preserve"> d</w:t>
      </w:r>
      <w:r w:rsidR="003130A0" w:rsidRPr="0060258A">
        <w:rPr>
          <w:rFonts w:ascii="Times New Roman" w:hAnsi="Times New Roman" w:cs="Times New Roman"/>
          <w:color w:val="000000" w:themeColor="text1"/>
        </w:rPr>
        <w:t>rift</w:t>
      </w:r>
      <w:r w:rsidR="008B3948" w:rsidRPr="0060258A">
        <w:rPr>
          <w:rFonts w:ascii="Times New Roman" w:hAnsi="Times New Roman" w:cs="Times New Roman"/>
          <w:color w:val="000000" w:themeColor="text1"/>
        </w:rPr>
        <w:t>s</w:t>
      </w:r>
      <w:r w:rsidR="007467EC" w:rsidRPr="0060258A">
        <w:rPr>
          <w:rFonts w:ascii="Times New Roman" w:hAnsi="Times New Roman" w:cs="Times New Roman"/>
          <w:color w:val="000000" w:themeColor="text1"/>
        </w:rPr>
        <w:t xml:space="preserve"> stochastically</w:t>
      </w:r>
      <w:r w:rsidR="003130A0" w:rsidRPr="0060258A">
        <w:rPr>
          <w:rFonts w:ascii="Times New Roman" w:hAnsi="Times New Roman" w:cs="Times New Roman"/>
          <w:color w:val="000000" w:themeColor="text1"/>
        </w:rPr>
        <w:t xml:space="preserve"> over time</w:t>
      </w:r>
      <w:r w:rsidR="003268FA" w:rsidRPr="0060258A">
        <w:rPr>
          <w:rFonts w:ascii="Times New Roman" w:hAnsi="Times New Roman" w:cs="Times New Roman"/>
          <w:color w:val="000000" w:themeColor="text1"/>
        </w:rPr>
        <w:t xml:space="preserve">, </w:t>
      </w:r>
      <w:r w:rsidR="006A77E7" w:rsidRPr="0060258A">
        <w:rPr>
          <w:rFonts w:ascii="Times New Roman" w:hAnsi="Times New Roman" w:cs="Times New Roman"/>
          <w:color w:val="000000" w:themeColor="text1"/>
        </w:rPr>
        <w:t>similar to the prediction of other line</w:t>
      </w:r>
      <w:r w:rsidR="002C1276" w:rsidRPr="0060258A">
        <w:rPr>
          <w:rFonts w:ascii="Times New Roman" w:hAnsi="Times New Roman" w:cs="Times New Roman"/>
          <w:color w:val="000000" w:themeColor="text1"/>
        </w:rPr>
        <w:t>-</w:t>
      </w:r>
      <w:r w:rsidR="006A77E7" w:rsidRPr="0060258A">
        <w:rPr>
          <w:rFonts w:ascii="Times New Roman" w:hAnsi="Times New Roman" w:cs="Times New Roman"/>
          <w:color w:val="000000" w:themeColor="text1"/>
        </w:rPr>
        <w:t>attractor circuit</w:t>
      </w:r>
      <w:r w:rsidR="0016595E" w:rsidRPr="0060258A">
        <w:rPr>
          <w:rFonts w:ascii="Times New Roman" w:hAnsi="Times New Roman" w:cs="Times New Roman"/>
          <w:color w:val="000000" w:themeColor="text1"/>
        </w:rPr>
        <w:t>s</w:t>
      </w:r>
      <w:r w:rsidR="006A77E7" w:rsidRPr="0060258A">
        <w:rPr>
          <w:rFonts w:ascii="Times New Roman" w:hAnsi="Times New Roman" w:cs="Times New Roman"/>
          <w:color w:val="000000" w:themeColor="text1"/>
        </w:rPr>
        <w:t xml:space="preserve"> and</w:t>
      </w:r>
      <w:r w:rsidR="0016595E" w:rsidRPr="0060258A">
        <w:rPr>
          <w:rFonts w:ascii="Times New Roman" w:hAnsi="Times New Roman" w:cs="Times New Roman"/>
          <w:color w:val="000000" w:themeColor="text1"/>
        </w:rPr>
        <w:t xml:space="preserve"> consistent with</w:t>
      </w:r>
      <w:r w:rsidR="006A77E7" w:rsidRPr="0060258A">
        <w:rPr>
          <w:rFonts w:ascii="Times New Roman" w:hAnsi="Times New Roman" w:cs="Times New Roman"/>
          <w:color w:val="000000" w:themeColor="text1"/>
        </w:rPr>
        <w:t xml:space="preserve"> behavioral</w:t>
      </w:r>
      <w:r w:rsidR="002C1276" w:rsidRPr="0060258A">
        <w:rPr>
          <w:rFonts w:ascii="Times New Roman" w:hAnsi="Times New Roman" w:cs="Times New Roman"/>
          <w:color w:val="000000" w:themeColor="text1"/>
        </w:rPr>
        <w:t xml:space="preserve"> and neural</w:t>
      </w:r>
      <w:r w:rsidR="006A77E7" w:rsidRPr="0060258A">
        <w:rPr>
          <w:rFonts w:ascii="Times New Roman" w:hAnsi="Times New Roman" w:cs="Times New Roman"/>
          <w:color w:val="000000" w:themeColor="text1"/>
        </w:rPr>
        <w:t xml:space="preserve"> </w:t>
      </w:r>
      <w:r w:rsidR="00007867" w:rsidRPr="0060258A">
        <w:rPr>
          <w:rFonts w:ascii="Times New Roman" w:hAnsi="Times New Roman" w:cs="Times New Roman"/>
          <w:color w:val="000000" w:themeColor="text1"/>
        </w:rPr>
        <w:t xml:space="preserve">variability </w:t>
      </w:r>
      <w:r w:rsidR="00720E7B" w:rsidRPr="0060258A">
        <w:rPr>
          <w:rFonts w:ascii="Times New Roman" w:hAnsi="Times New Roman" w:cs="Times New Roman"/>
          <w:color w:val="000000" w:themeColor="text1"/>
        </w:rPr>
        <w:t>related to</w:t>
      </w:r>
      <w:r w:rsidR="00007867" w:rsidRPr="0060258A">
        <w:rPr>
          <w:rFonts w:ascii="Times New Roman" w:hAnsi="Times New Roman" w:cs="Times New Roman"/>
          <w:color w:val="000000" w:themeColor="text1"/>
        </w:rPr>
        <w:t xml:space="preserve"> working memory</w:t>
      </w:r>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Seung, 1996; Wimmer et al., 2014)</w:t>
      </w:r>
      <w:r w:rsidR="003B2115" w:rsidRPr="0060258A">
        <w:rPr>
          <w:rFonts w:ascii="Times New Roman" w:hAnsi="Times New Roman" w:cs="Times New Roman"/>
          <w:color w:val="000000" w:themeColor="text1"/>
        </w:rPr>
        <w:fldChar w:fldCharType="end"/>
      </w:r>
      <w:r w:rsidR="004F682D" w:rsidRPr="0060258A">
        <w:rPr>
          <w:rFonts w:ascii="Times New Roman" w:hAnsi="Times New Roman" w:cs="Times New Roman"/>
          <w:color w:val="000000" w:themeColor="text1"/>
        </w:rPr>
        <w:t>.</w:t>
      </w:r>
    </w:p>
    <w:p w14:paraId="67102450" w14:textId="49E82B74" w:rsidR="0072724B" w:rsidRPr="0060258A" w:rsidRDefault="0072724B" w:rsidP="007217B8">
      <w:pPr>
        <w:spacing w:line="480" w:lineRule="auto"/>
        <w:jc w:val="both"/>
        <w:rPr>
          <w:rFonts w:ascii="Times New Roman" w:hAnsi="Times New Roman" w:cs="Times New Roman"/>
          <w:color w:val="000000" w:themeColor="text1"/>
        </w:rPr>
      </w:pPr>
    </w:p>
    <w:p w14:paraId="6AD7D8CE" w14:textId="3BBF0E9F" w:rsidR="00A47839" w:rsidRPr="0060258A" w:rsidRDefault="00D3727E"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However</w:t>
      </w:r>
      <w:r w:rsidR="00A47839"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 </w:t>
      </w:r>
      <w:r w:rsidR="00877668" w:rsidRPr="0060258A">
        <w:rPr>
          <w:rFonts w:ascii="Times New Roman" w:hAnsi="Times New Roman" w:cs="Times New Roman"/>
          <w:color w:val="000000" w:themeColor="text1"/>
        </w:rPr>
        <w:t xml:space="preserve">line attractor is not the only state that </w:t>
      </w:r>
      <w:r w:rsidR="00A47839" w:rsidRPr="0060258A">
        <w:rPr>
          <w:rFonts w:ascii="Times New Roman" w:hAnsi="Times New Roman" w:cs="Times New Roman"/>
          <w:color w:val="000000" w:themeColor="text1"/>
        </w:rPr>
        <w:t xml:space="preserve">the LDDM </w:t>
      </w:r>
      <w:r w:rsidR="00877668" w:rsidRPr="0060258A">
        <w:rPr>
          <w:rFonts w:ascii="Times New Roman" w:hAnsi="Times New Roman" w:cs="Times New Roman"/>
          <w:color w:val="000000" w:themeColor="text1"/>
        </w:rPr>
        <w:t xml:space="preserve">predicts. </w:t>
      </w:r>
      <w:r w:rsidR="00EE1EBD" w:rsidRPr="0060258A">
        <w:rPr>
          <w:rFonts w:ascii="Times New Roman" w:hAnsi="Times New Roman" w:cs="Times New Roman"/>
          <w:color w:val="000000" w:themeColor="text1"/>
        </w:rPr>
        <w:t xml:space="preserve">If </w:t>
      </w:r>
      <w:r w:rsidR="00877668" w:rsidRPr="0060258A">
        <w:rPr>
          <w:rFonts w:ascii="Times New Roman" w:hAnsi="Times New Roman" w:cs="Times New Roman"/>
          <w:color w:val="000000" w:themeColor="text1"/>
        </w:rPr>
        <w:t>disinhibition</w:t>
      </w:r>
      <w:r w:rsidR="00EE1EBD" w:rsidRPr="0060258A">
        <w:rPr>
          <w:rFonts w:ascii="Times New Roman" w:hAnsi="Times New Roman" w:cs="Times New Roman"/>
          <w:color w:val="000000" w:themeColor="text1"/>
        </w:rPr>
        <w:t xml:space="preserve"> is a</w:t>
      </w:r>
      <w:r w:rsidR="007023C2" w:rsidRPr="0060258A">
        <w:rPr>
          <w:rFonts w:ascii="Times New Roman" w:hAnsi="Times New Roman" w:cs="Times New Roman"/>
          <w:color w:val="000000" w:themeColor="text1"/>
        </w:rPr>
        <w:t>c</w:t>
      </w:r>
      <w:r w:rsidR="00EE1EBD" w:rsidRPr="0060258A">
        <w:rPr>
          <w:rFonts w:ascii="Times New Roman" w:hAnsi="Times New Roman" w:cs="Times New Roman"/>
          <w:color w:val="000000" w:themeColor="text1"/>
        </w:rPr>
        <w:t>tivated during the delay interval</w:t>
      </w:r>
      <w:r w:rsidR="00877668" w:rsidRPr="0060258A">
        <w:rPr>
          <w:rFonts w:ascii="Times New Roman" w:hAnsi="Times New Roman" w:cs="Times New Roman"/>
          <w:color w:val="000000" w:themeColor="text1"/>
        </w:rPr>
        <w:t xml:space="preserve">, the network switches to a point attractor </w:t>
      </w:r>
      <w:r w:rsidR="00E916CE" w:rsidRPr="0060258A">
        <w:rPr>
          <w:rFonts w:ascii="Times New Roman" w:hAnsi="Times New Roman" w:cs="Times New Roman"/>
          <w:color w:val="000000" w:themeColor="text1"/>
        </w:rPr>
        <w:t>dynamic</w:t>
      </w:r>
      <w:r w:rsidR="00AA7571" w:rsidRPr="0060258A">
        <w:rPr>
          <w:rFonts w:ascii="Times New Roman" w:hAnsi="Times New Roman" w:cs="Times New Roman"/>
          <w:color w:val="000000" w:themeColor="text1"/>
        </w:rPr>
        <w:t xml:space="preserve"> (see </w:t>
      </w:r>
      <w:r w:rsidR="00C650E5" w:rsidRPr="00D502D3">
        <w:rPr>
          <w:rFonts w:ascii="Times New Roman" w:hAnsi="Times New Roman" w:cs="Times New Roman"/>
          <w:b/>
          <w:color w:val="000000" w:themeColor="text1"/>
        </w:rPr>
        <w:t>Fig</w:t>
      </w:r>
      <w:r w:rsidR="00C650E5">
        <w:rPr>
          <w:rFonts w:ascii="Times New Roman" w:hAnsi="Times New Roman" w:cs="Times New Roman"/>
          <w:b/>
          <w:color w:val="000000" w:themeColor="text1"/>
        </w:rPr>
        <w:t>s</w:t>
      </w:r>
      <w:r w:rsidR="00C650E5" w:rsidRPr="00D502D3">
        <w:rPr>
          <w:rFonts w:ascii="Times New Roman" w:hAnsi="Times New Roman" w:cs="Times New Roman"/>
          <w:b/>
          <w:color w:val="000000" w:themeColor="text1"/>
        </w:rPr>
        <w:t xml:space="preserve">. 8-figure supplement </w:t>
      </w:r>
      <w:r w:rsidR="00C650E5">
        <w:rPr>
          <w:rFonts w:ascii="Times New Roman" w:hAnsi="Times New Roman" w:cs="Times New Roman"/>
          <w:b/>
          <w:color w:val="000000" w:themeColor="text1"/>
        </w:rPr>
        <w:t>2</w:t>
      </w:r>
      <w:r w:rsidR="005D3B79" w:rsidRPr="0060258A">
        <w:rPr>
          <w:rFonts w:ascii="Times New Roman" w:hAnsi="Times New Roman" w:cs="Times New Roman"/>
          <w:color w:val="000000" w:themeColor="text1"/>
        </w:rPr>
        <w:t xml:space="preserve"> </w:t>
      </w:r>
      <w:r w:rsidR="00C650E5">
        <w:rPr>
          <w:rFonts w:ascii="Times New Roman" w:hAnsi="Times New Roman" w:cs="Times New Roman"/>
          <w:color w:val="000000" w:themeColor="text1"/>
        </w:rPr>
        <w:t xml:space="preserve">and </w:t>
      </w:r>
      <w:r w:rsidR="00C650E5" w:rsidRPr="00D502D3">
        <w:rPr>
          <w:rFonts w:ascii="Times New Roman" w:hAnsi="Times New Roman" w:cs="Times New Roman"/>
          <w:b/>
          <w:color w:val="000000" w:themeColor="text1"/>
        </w:rPr>
        <w:t>Methods</w:t>
      </w:r>
      <w:r w:rsidR="00C650E5">
        <w:rPr>
          <w:rFonts w:ascii="Times New Roman" w:hAnsi="Times New Roman" w:cs="Times New Roman"/>
          <w:b/>
          <w:color w:val="000000" w:themeColor="text1"/>
        </w:rPr>
        <w:t xml:space="preserve"> </w:t>
      </w:r>
      <w:r w:rsidR="00C650E5" w:rsidRPr="00EC6C76">
        <w:rPr>
          <w:rFonts w:ascii="Times New Roman" w:hAnsi="Times New Roman" w:cs="Times New Roman"/>
          <w:i/>
          <w:color w:val="000000" w:themeColor="text1"/>
        </w:rPr>
        <w:t>Analysis for persistent activity</w:t>
      </w:r>
      <w:r w:rsidR="00C650E5">
        <w:rPr>
          <w:rFonts w:ascii="Times New Roman" w:hAnsi="Times New Roman" w:cs="Times New Roman"/>
          <w:color w:val="000000" w:themeColor="text1"/>
        </w:rPr>
        <w:t xml:space="preserve"> </w:t>
      </w:r>
      <w:r w:rsidR="00C650E5" w:rsidRPr="0060258A">
        <w:rPr>
          <w:rFonts w:ascii="Times New Roman" w:hAnsi="Times New Roman" w:cs="Times New Roman"/>
          <w:color w:val="000000" w:themeColor="text1"/>
        </w:rPr>
        <w:t xml:space="preserve">for </w:t>
      </w:r>
      <w:r w:rsidR="00C650E5">
        <w:rPr>
          <w:rFonts w:ascii="Times New Roman" w:hAnsi="Times New Roman" w:cs="Times New Roman"/>
          <w:color w:val="000000" w:themeColor="text1"/>
        </w:rPr>
        <w:t xml:space="preserve">mathematical </w:t>
      </w:r>
      <w:r w:rsidR="00C650E5" w:rsidRPr="0060258A">
        <w:rPr>
          <w:rFonts w:ascii="Times New Roman" w:hAnsi="Times New Roman" w:cs="Times New Roman"/>
          <w:color w:val="000000" w:themeColor="text1"/>
        </w:rPr>
        <w:t>proof</w:t>
      </w:r>
      <w:r w:rsidR="00AA7571" w:rsidRPr="0060258A">
        <w:rPr>
          <w:rFonts w:ascii="Times New Roman" w:hAnsi="Times New Roman" w:cs="Times New Roman"/>
          <w:color w:val="000000" w:themeColor="text1"/>
        </w:rPr>
        <w:t>)</w:t>
      </w:r>
      <w:r w:rsidR="00877668" w:rsidRPr="0060258A">
        <w:rPr>
          <w:rFonts w:ascii="Times New Roman" w:hAnsi="Times New Roman" w:cs="Times New Roman"/>
          <w:color w:val="000000" w:themeColor="text1"/>
        </w:rPr>
        <w:t xml:space="preserve">. </w:t>
      </w:r>
      <w:r w:rsidR="00C017D3"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C017D3"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D233C3" w:rsidRPr="0060258A">
        <w:rPr>
          <w:rFonts w:ascii="Times New Roman" w:hAnsi="Times New Roman" w:cs="Times New Roman"/>
          <w:b/>
          <w:color w:val="000000" w:themeColor="text1"/>
        </w:rPr>
        <w:t>D</w:t>
      </w:r>
      <w:r w:rsidR="00C017D3" w:rsidRPr="0060258A">
        <w:rPr>
          <w:rFonts w:ascii="Times New Roman" w:hAnsi="Times New Roman" w:cs="Times New Roman"/>
          <w:color w:val="000000" w:themeColor="text1"/>
        </w:rPr>
        <w:t xml:space="preserve"> shows example dynamics of two </w:t>
      </w:r>
      <w:r w:rsidR="00C017D3" w:rsidRPr="0060258A">
        <w:rPr>
          <w:rFonts w:ascii="Times New Roman" w:hAnsi="Times New Roman" w:cs="Times New Roman"/>
          <w:i/>
          <w:color w:val="000000" w:themeColor="text1"/>
        </w:rPr>
        <w:t>R</w:t>
      </w:r>
      <w:r w:rsidR="00C017D3" w:rsidRPr="0060258A">
        <w:rPr>
          <w:rFonts w:ascii="Times New Roman" w:hAnsi="Times New Roman" w:cs="Times New Roman"/>
          <w:color w:val="000000" w:themeColor="text1"/>
        </w:rPr>
        <w:t xml:space="preserve"> units </w:t>
      </w:r>
      <w:r w:rsidR="00EA0895" w:rsidRPr="0060258A">
        <w:rPr>
          <w:rFonts w:ascii="Times New Roman" w:hAnsi="Times New Roman" w:cs="Times New Roman"/>
          <w:color w:val="000000" w:themeColor="text1"/>
        </w:rPr>
        <w:t>before and after withdrawal o</w:t>
      </w:r>
      <w:r w:rsidR="00927667" w:rsidRPr="0060258A">
        <w:rPr>
          <w:rFonts w:ascii="Times New Roman" w:hAnsi="Times New Roman" w:cs="Times New Roman"/>
          <w:color w:val="000000" w:themeColor="text1"/>
        </w:rPr>
        <w:t xml:space="preserve">f </w:t>
      </w:r>
      <w:r w:rsidR="00EA0895" w:rsidRPr="0060258A">
        <w:rPr>
          <w:rFonts w:ascii="Times New Roman" w:hAnsi="Times New Roman" w:cs="Times New Roman"/>
          <w:color w:val="000000" w:themeColor="text1"/>
        </w:rPr>
        <w:t xml:space="preserve">inputs. </w:t>
      </w:r>
      <w:r w:rsidR="00EE1EBD" w:rsidRPr="0060258A">
        <w:rPr>
          <w:rFonts w:ascii="Times New Roman" w:hAnsi="Times New Roman" w:cs="Times New Roman"/>
          <w:color w:val="000000" w:themeColor="text1"/>
        </w:rPr>
        <w:t>D</w:t>
      </w:r>
      <w:r w:rsidR="000E6AC7" w:rsidRPr="0060258A">
        <w:rPr>
          <w:rFonts w:ascii="Times New Roman" w:hAnsi="Times New Roman" w:cs="Times New Roman"/>
          <w:color w:val="000000" w:themeColor="text1"/>
        </w:rPr>
        <w:t>isinhibition drive</w:t>
      </w:r>
      <w:r w:rsidR="008D2384" w:rsidRPr="0060258A">
        <w:rPr>
          <w:rFonts w:ascii="Times New Roman" w:hAnsi="Times New Roman" w:cs="Times New Roman"/>
          <w:color w:val="000000" w:themeColor="text1"/>
        </w:rPr>
        <w:t>s</w:t>
      </w:r>
      <w:r w:rsidR="000E6AC7" w:rsidRPr="0060258A">
        <w:rPr>
          <w:rFonts w:ascii="Times New Roman" w:hAnsi="Times New Roman" w:cs="Times New Roman"/>
          <w:color w:val="000000" w:themeColor="text1"/>
        </w:rPr>
        <w:t xml:space="preserve"> a competition between the two </w:t>
      </w:r>
      <w:r w:rsidR="000E6AC7" w:rsidRPr="0060258A">
        <w:rPr>
          <w:rFonts w:ascii="Times New Roman" w:hAnsi="Times New Roman" w:cs="Times New Roman"/>
          <w:i/>
          <w:color w:val="000000" w:themeColor="text1"/>
        </w:rPr>
        <w:t>R</w:t>
      </w:r>
      <w:r w:rsidR="000E6AC7" w:rsidRPr="0060258A">
        <w:rPr>
          <w:rFonts w:ascii="Times New Roman" w:hAnsi="Times New Roman" w:cs="Times New Roman"/>
          <w:color w:val="000000" w:themeColor="text1"/>
        </w:rPr>
        <w:t xml:space="preserve"> units, resulting in a switch between graded coding of the </w:t>
      </w:r>
      <w:r w:rsidR="00AC06B8" w:rsidRPr="0060258A">
        <w:rPr>
          <w:rFonts w:ascii="Times New Roman" w:hAnsi="Times New Roman" w:cs="Times New Roman"/>
          <w:color w:val="000000" w:themeColor="text1"/>
        </w:rPr>
        <w:t>input ratio</w:t>
      </w:r>
      <w:r w:rsidR="00506797" w:rsidRPr="0060258A">
        <w:rPr>
          <w:rFonts w:ascii="Times New Roman" w:hAnsi="Times New Roman" w:cs="Times New Roman"/>
          <w:color w:val="000000" w:themeColor="text1"/>
        </w:rPr>
        <w:t xml:space="preserve"> </w:t>
      </w:r>
      <w:r w:rsidR="000E6AC7" w:rsidRPr="0060258A">
        <w:rPr>
          <w:rFonts w:ascii="Times New Roman" w:hAnsi="Times New Roman" w:cs="Times New Roman"/>
          <w:color w:val="000000" w:themeColor="text1"/>
        </w:rPr>
        <w:t xml:space="preserve">to a categorical coding of </w:t>
      </w:r>
      <w:r w:rsidR="00AC06B8" w:rsidRPr="0060258A">
        <w:rPr>
          <w:rFonts w:ascii="Times New Roman" w:hAnsi="Times New Roman" w:cs="Times New Roman"/>
          <w:color w:val="000000" w:themeColor="text1"/>
        </w:rPr>
        <w:t>the largest value</w:t>
      </w:r>
      <w:r w:rsidR="003C68CF"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4</m:t>
        </m:r>
      </m:oMath>
      <w:r w:rsidR="003C68CF" w:rsidRPr="0060258A">
        <w:rPr>
          <w:rFonts w:ascii="Times New Roman" w:hAnsi="Times New Roman" w:cs="Times New Roman"/>
          <w:color w:val="000000" w:themeColor="text1"/>
        </w:rPr>
        <w:t xml:space="preserve"> in visualization)</w:t>
      </w:r>
      <w:r w:rsidR="000E6AC7"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Interestingly, a </w:t>
      </w:r>
      <w:r w:rsidR="00427A94" w:rsidRPr="0060258A">
        <w:rPr>
          <w:rFonts w:ascii="Times New Roman" w:hAnsi="Times New Roman" w:cs="Times New Roman"/>
          <w:color w:val="000000" w:themeColor="text1"/>
        </w:rPr>
        <w:t>transition of coded information from</w:t>
      </w:r>
      <w:r w:rsidR="008D2384" w:rsidRPr="0060258A">
        <w:rPr>
          <w:rFonts w:ascii="Times New Roman" w:hAnsi="Times New Roman" w:cs="Times New Roman"/>
          <w:color w:val="000000" w:themeColor="text1"/>
        </w:rPr>
        <w:t xml:space="preserve"> </w:t>
      </w:r>
      <w:r w:rsidR="003F21E9" w:rsidRPr="0060258A">
        <w:rPr>
          <w:rFonts w:ascii="Times New Roman" w:hAnsi="Times New Roman" w:cs="Times New Roman"/>
          <w:color w:val="000000" w:themeColor="text1"/>
        </w:rPr>
        <w:t>input</w:t>
      </w:r>
      <w:r w:rsidR="00A17EAE" w:rsidRPr="0060258A">
        <w:rPr>
          <w:rFonts w:ascii="Times New Roman" w:hAnsi="Times New Roman" w:cs="Times New Roman"/>
          <w:color w:val="000000" w:themeColor="text1"/>
        </w:rPr>
        <w:t xml:space="preserve"> </w:t>
      </w:r>
      <w:r w:rsidR="001F568C" w:rsidRPr="0060258A">
        <w:rPr>
          <w:rFonts w:ascii="Times New Roman" w:hAnsi="Times New Roman" w:cs="Times New Roman"/>
          <w:color w:val="000000" w:themeColor="text1"/>
        </w:rPr>
        <w:t>values</w:t>
      </w:r>
      <w:r w:rsidR="003F21E9" w:rsidRPr="0060258A">
        <w:rPr>
          <w:rFonts w:ascii="Times New Roman" w:hAnsi="Times New Roman" w:cs="Times New Roman"/>
          <w:color w:val="000000" w:themeColor="text1"/>
        </w:rPr>
        <w:t xml:space="preserve"> </w:t>
      </w:r>
      <w:r w:rsidR="00A17EAE" w:rsidRPr="0060258A">
        <w:rPr>
          <w:rFonts w:ascii="Times New Roman" w:hAnsi="Times New Roman" w:cs="Times New Roman"/>
          <w:color w:val="000000" w:themeColor="text1"/>
        </w:rPr>
        <w:t xml:space="preserve">to categorical </w:t>
      </w:r>
      <w:r w:rsidR="003F21E9" w:rsidRPr="0060258A">
        <w:rPr>
          <w:rFonts w:ascii="Times New Roman" w:hAnsi="Times New Roman" w:cs="Times New Roman"/>
          <w:color w:val="000000" w:themeColor="text1"/>
        </w:rPr>
        <w:t xml:space="preserve">information </w:t>
      </w:r>
      <w:r w:rsidR="008D2384" w:rsidRPr="0060258A">
        <w:rPr>
          <w:rFonts w:ascii="Times New Roman" w:hAnsi="Times New Roman" w:cs="Times New Roman"/>
          <w:color w:val="000000" w:themeColor="text1"/>
        </w:rPr>
        <w:t xml:space="preserve">has been widely </w:t>
      </w:r>
      <w:r w:rsidR="00243924" w:rsidRPr="0060258A">
        <w:rPr>
          <w:rFonts w:ascii="Times New Roman" w:hAnsi="Times New Roman" w:cs="Times New Roman"/>
          <w:color w:val="000000" w:themeColor="text1"/>
        </w:rPr>
        <w:t>observed</w:t>
      </w:r>
      <w:r w:rsidR="00721CDC" w:rsidRPr="0060258A">
        <w:rPr>
          <w:rFonts w:ascii="Times New Roman" w:hAnsi="Times New Roman" w:cs="Times New Roman"/>
          <w:color w:val="000000" w:themeColor="text1"/>
        </w:rPr>
        <w:t xml:space="preserve"> </w:t>
      </w:r>
      <w:r w:rsidR="00640181" w:rsidRPr="0060258A">
        <w:rPr>
          <w:rFonts w:ascii="Times New Roman" w:hAnsi="Times New Roman" w:cs="Times New Roman"/>
          <w:color w:val="000000" w:themeColor="text1"/>
        </w:rPr>
        <w:t xml:space="preserve">in </w:t>
      </w:r>
      <w:r w:rsidR="00721CDC" w:rsidRPr="0060258A">
        <w:rPr>
          <w:rFonts w:ascii="Times New Roman" w:hAnsi="Times New Roman" w:cs="Times New Roman"/>
          <w:color w:val="000000" w:themeColor="text1"/>
        </w:rPr>
        <w:t xml:space="preserve">firing </w:t>
      </w:r>
      <w:r w:rsidR="0005443E" w:rsidRPr="0060258A">
        <w:rPr>
          <w:rFonts w:ascii="Times New Roman" w:hAnsi="Times New Roman" w:cs="Times New Roman"/>
          <w:color w:val="000000" w:themeColor="text1"/>
        </w:rPr>
        <w:t>rates</w:t>
      </w:r>
      <w:r w:rsidR="00A93D75"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in</w:t>
      </w:r>
      <w:r w:rsidR="008D2384" w:rsidRPr="0060258A">
        <w:rPr>
          <w:rFonts w:ascii="Times New Roman" w:hAnsi="Times New Roman" w:cs="Times New Roman"/>
          <w:color w:val="000000" w:themeColor="text1"/>
        </w:rPr>
        <w:t xml:space="preserve"> </w:t>
      </w:r>
      <w:r w:rsidR="00861F0E" w:rsidRPr="0060258A">
        <w:rPr>
          <w:rFonts w:ascii="Times New Roman" w:hAnsi="Times New Roman" w:cs="Times New Roman"/>
          <w:color w:val="000000" w:themeColor="text1"/>
        </w:rPr>
        <w:t xml:space="preserve">decision related </w:t>
      </w:r>
      <w:r w:rsidR="00920200" w:rsidRPr="0060258A">
        <w:rPr>
          <w:rFonts w:ascii="Times New Roman" w:hAnsi="Times New Roman" w:cs="Times New Roman"/>
          <w:color w:val="000000" w:themeColor="text1"/>
        </w:rPr>
        <w:t>regions</w:t>
      </w:r>
      <w:r w:rsidR="00861F0E" w:rsidRPr="0060258A">
        <w:rPr>
          <w:rFonts w:ascii="Times New Roman" w:hAnsi="Times New Roman" w:cs="Times New Roman"/>
          <w:color w:val="000000" w:themeColor="text1"/>
        </w:rPr>
        <w:t xml:space="preserve">, such as LIP and superior colliculus, </w:t>
      </w:r>
      <w:r w:rsidR="00C82EA0" w:rsidRPr="0060258A">
        <w:rPr>
          <w:rFonts w:ascii="Times New Roman" w:hAnsi="Times New Roman" w:cs="Times New Roman"/>
          <w:color w:val="000000" w:themeColor="text1"/>
        </w:rPr>
        <w:t>during</w:t>
      </w:r>
      <w:r w:rsidR="008D2384" w:rsidRPr="0060258A">
        <w:rPr>
          <w:rFonts w:ascii="Times New Roman" w:hAnsi="Times New Roman" w:cs="Times New Roman"/>
          <w:color w:val="000000" w:themeColor="text1"/>
        </w:rPr>
        <w:t xml:space="preserve"> </w:t>
      </w:r>
      <w:r w:rsidR="00EB3A1A" w:rsidRPr="0060258A">
        <w:rPr>
          <w:rFonts w:ascii="Times New Roman" w:hAnsi="Times New Roman" w:cs="Times New Roman"/>
          <w:color w:val="000000" w:themeColor="text1"/>
        </w:rPr>
        <w:t xml:space="preserve">the delay period </w:t>
      </w:r>
      <w:r w:rsidR="008D2384" w:rsidRPr="0060258A">
        <w:rPr>
          <w:rFonts w:ascii="Times New Roman" w:hAnsi="Times New Roman" w:cs="Times New Roman"/>
          <w:color w:val="000000" w:themeColor="text1"/>
        </w:rPr>
        <w:t>of decision making</w:t>
      </w:r>
      <w:r w:rsidR="00EB3A1A"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00EB3A1A"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w:t>
      </w:r>
      <w:proofErr w:type="spellStart"/>
      <w:r w:rsidR="009C2159">
        <w:rPr>
          <w:rFonts w:ascii="Times New Roman" w:hAnsi="Times New Roman" w:cs="Times New Roman"/>
          <w:color w:val="000000" w:themeColor="text1"/>
        </w:rPr>
        <w:t>Rorie</w:t>
      </w:r>
      <w:proofErr w:type="spellEnd"/>
      <w:r w:rsidR="009C2159">
        <w:rPr>
          <w:rFonts w:ascii="Times New Roman" w:hAnsi="Times New Roman" w:cs="Times New Roman"/>
          <w:color w:val="000000" w:themeColor="text1"/>
        </w:rPr>
        <w:t xml:space="preserve"> et al., 2010; Shadlen &amp; Newsome, 2001; B. Zhang et al., 2021)</w:t>
      </w:r>
      <w:r w:rsidR="00EB3A1A" w:rsidRPr="0060258A">
        <w:rPr>
          <w:rFonts w:ascii="Times New Roman" w:hAnsi="Times New Roman" w:cs="Times New Roman"/>
          <w:color w:val="000000" w:themeColor="text1"/>
        </w:rPr>
        <w:fldChar w:fldCharType="end"/>
      </w:r>
      <w:r w:rsidR="00EB3A1A"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The point</w:t>
      </w:r>
      <w:r w:rsidR="00744DFE"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attractor</w:t>
      </w:r>
      <w:r w:rsidR="00A51FF4" w:rsidRPr="0060258A">
        <w:rPr>
          <w:rFonts w:ascii="Times New Roman" w:hAnsi="Times New Roman" w:cs="Times New Roman"/>
          <w:color w:val="000000" w:themeColor="text1"/>
        </w:rPr>
        <w:t xml:space="preserve"> predicted by the circuit under disinhibition</w:t>
      </w:r>
      <w:r w:rsidR="008F3090" w:rsidRPr="0060258A">
        <w:rPr>
          <w:rFonts w:ascii="Times New Roman" w:hAnsi="Times New Roman" w:cs="Times New Roman"/>
          <w:color w:val="000000" w:themeColor="text1"/>
        </w:rPr>
        <w:t xml:space="preserve"> </w:t>
      </w:r>
      <w:r w:rsidR="00B53BB7" w:rsidRPr="0060258A">
        <w:rPr>
          <w:rFonts w:ascii="Times New Roman" w:hAnsi="Times New Roman" w:cs="Times New Roman"/>
          <w:color w:val="000000" w:themeColor="text1"/>
        </w:rPr>
        <w:t>(</w:t>
      </w:r>
      <w:r w:rsidR="00B53BB7" w:rsidRPr="0060258A">
        <w:rPr>
          <w:rFonts w:ascii="Times New Roman" w:hAnsi="Times New Roman" w:cs="Times New Roman"/>
          <w:b/>
          <w:color w:val="000000" w:themeColor="text1"/>
        </w:rPr>
        <w:t xml:space="preserve">Fig. </w:t>
      </w:r>
      <w:r w:rsidR="00703F32" w:rsidRPr="0060258A">
        <w:rPr>
          <w:rFonts w:ascii="Times New Roman" w:hAnsi="Times New Roman" w:cs="Times New Roman"/>
          <w:b/>
          <w:color w:val="000000" w:themeColor="text1"/>
        </w:rPr>
        <w:t>8</w:t>
      </w:r>
      <w:r w:rsidR="00B53BB7" w:rsidRPr="0060258A">
        <w:rPr>
          <w:rFonts w:ascii="Times New Roman" w:hAnsi="Times New Roman" w:cs="Times New Roman"/>
          <w:b/>
          <w:color w:val="000000" w:themeColor="text1"/>
        </w:rPr>
        <w:t>E</w:t>
      </w:r>
      <w:r w:rsidR="00B53BB7"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is highly tolerable to perturbations</w:t>
      </w:r>
      <w:r w:rsidR="00AD4412" w:rsidRPr="0060258A">
        <w:rPr>
          <w:rFonts w:ascii="Times New Roman" w:hAnsi="Times New Roman" w:cs="Times New Roman"/>
          <w:color w:val="000000" w:themeColor="text1"/>
        </w:rPr>
        <w:t xml:space="preserve"> compar</w:t>
      </w:r>
      <w:r w:rsidR="002D40E6" w:rsidRPr="0060258A">
        <w:rPr>
          <w:rFonts w:ascii="Times New Roman" w:hAnsi="Times New Roman" w:cs="Times New Roman"/>
          <w:color w:val="000000" w:themeColor="text1"/>
        </w:rPr>
        <w:t>ed</w:t>
      </w:r>
      <w:r w:rsidR="00AD4412" w:rsidRPr="0060258A">
        <w:rPr>
          <w:rFonts w:ascii="Times New Roman" w:hAnsi="Times New Roman" w:cs="Times New Roman"/>
          <w:color w:val="000000" w:themeColor="text1"/>
        </w:rPr>
        <w:t xml:space="preserve"> to</w:t>
      </w:r>
      <w:r w:rsidR="002D40E6" w:rsidRPr="0060258A">
        <w:rPr>
          <w:rFonts w:ascii="Times New Roman" w:hAnsi="Times New Roman" w:cs="Times New Roman"/>
          <w:color w:val="000000" w:themeColor="text1"/>
        </w:rPr>
        <w:t xml:space="preserve"> the</w:t>
      </w:r>
      <w:r w:rsidR="00AD4412" w:rsidRPr="0060258A">
        <w:rPr>
          <w:rFonts w:ascii="Times New Roman" w:hAnsi="Times New Roman" w:cs="Times New Roman"/>
          <w:color w:val="000000" w:themeColor="text1"/>
        </w:rPr>
        <w:t xml:space="preserve"> line</w:t>
      </w:r>
      <w:r w:rsidR="00744DFE" w:rsidRPr="0060258A">
        <w:rPr>
          <w:rFonts w:ascii="Times New Roman" w:hAnsi="Times New Roman" w:cs="Times New Roman"/>
          <w:color w:val="000000" w:themeColor="text1"/>
        </w:rPr>
        <w:t xml:space="preserve"> </w:t>
      </w:r>
      <w:r w:rsidR="00AD4412" w:rsidRPr="0060258A">
        <w:rPr>
          <w:rFonts w:ascii="Times New Roman" w:hAnsi="Times New Roman" w:cs="Times New Roman"/>
          <w:color w:val="000000" w:themeColor="text1"/>
        </w:rPr>
        <w:t>attractor</w:t>
      </w:r>
      <w:r w:rsidR="00F349C8" w:rsidRPr="0060258A">
        <w:rPr>
          <w:rFonts w:ascii="Times New Roman" w:hAnsi="Times New Roman" w:cs="Times New Roman"/>
          <w:color w:val="000000" w:themeColor="text1"/>
        </w:rPr>
        <w:t>, and choice performance over long delays may require</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lastRenderedPageBreak/>
        <w:t>a</w:t>
      </w:r>
      <w:r w:rsidR="00AD4412" w:rsidRPr="0060258A">
        <w:rPr>
          <w:rFonts w:ascii="Times New Roman" w:hAnsi="Times New Roman" w:cs="Times New Roman"/>
          <w:color w:val="000000" w:themeColor="text1"/>
        </w:rPr>
        <w:t xml:space="preserve"> switch from the value coding to the categorical </w:t>
      </w:r>
      <w:r w:rsidR="00F349C8" w:rsidRPr="0060258A">
        <w:rPr>
          <w:rFonts w:ascii="Times New Roman" w:hAnsi="Times New Roman" w:cs="Times New Roman"/>
          <w:color w:val="000000" w:themeColor="text1"/>
        </w:rPr>
        <w:t>regimes</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s</w:t>
      </w:r>
      <w:r w:rsidR="0097597D"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a </w:t>
      </w:r>
      <w:r w:rsidR="0097597D" w:rsidRPr="0060258A">
        <w:rPr>
          <w:rFonts w:ascii="Times New Roman" w:hAnsi="Times New Roman" w:cs="Times New Roman"/>
          <w:color w:val="000000" w:themeColor="text1"/>
        </w:rPr>
        <w:t xml:space="preserve">plausible </w:t>
      </w:r>
      <w:r w:rsidR="00F349C8" w:rsidRPr="0060258A">
        <w:rPr>
          <w:rFonts w:ascii="Times New Roman" w:hAnsi="Times New Roman" w:cs="Times New Roman"/>
          <w:color w:val="000000" w:themeColor="text1"/>
        </w:rPr>
        <w:t xml:space="preserve">biological </w:t>
      </w:r>
      <w:r w:rsidR="0097597D" w:rsidRPr="0060258A">
        <w:rPr>
          <w:rFonts w:ascii="Times New Roman" w:hAnsi="Times New Roman" w:cs="Times New Roman"/>
          <w:color w:val="000000" w:themeColor="text1"/>
        </w:rPr>
        <w:t xml:space="preserve">mechanism </w:t>
      </w:r>
      <w:r w:rsidR="00F349C8" w:rsidRPr="0060258A">
        <w:rPr>
          <w:rFonts w:ascii="Times New Roman" w:hAnsi="Times New Roman" w:cs="Times New Roman"/>
          <w:color w:val="000000" w:themeColor="text1"/>
        </w:rPr>
        <w:t>for</w:t>
      </w:r>
      <w:r w:rsidR="0097597D" w:rsidRPr="0060258A">
        <w:rPr>
          <w:rFonts w:ascii="Times New Roman" w:hAnsi="Times New Roman" w:cs="Times New Roman"/>
          <w:color w:val="000000" w:themeColor="text1"/>
        </w:rPr>
        <w:t xml:space="preserve"> </w:t>
      </w:r>
      <w:r w:rsidR="00261EB5" w:rsidRPr="0060258A">
        <w:rPr>
          <w:rFonts w:ascii="Times New Roman" w:hAnsi="Times New Roman" w:cs="Times New Roman"/>
          <w:color w:val="000000" w:themeColor="text1"/>
        </w:rPr>
        <w:t>mediating</w:t>
      </w:r>
      <w:r w:rsidR="000F5873" w:rsidRPr="0060258A">
        <w:rPr>
          <w:rFonts w:ascii="Times New Roman" w:hAnsi="Times New Roman" w:cs="Times New Roman"/>
          <w:color w:val="000000" w:themeColor="text1"/>
        </w:rPr>
        <w:t xml:space="preserve"> </w:t>
      </w:r>
      <w:r w:rsidR="0097597D" w:rsidRPr="0060258A">
        <w:rPr>
          <w:rFonts w:ascii="Times New Roman" w:hAnsi="Times New Roman" w:cs="Times New Roman"/>
          <w:color w:val="000000" w:themeColor="text1"/>
        </w:rPr>
        <w:t>top-down control,</w:t>
      </w:r>
      <w:r w:rsidR="008F3090"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disinhibition </w:t>
      </w:r>
      <w:r w:rsidR="008F3090" w:rsidRPr="0060258A">
        <w:rPr>
          <w:rFonts w:ascii="Times New Roman" w:hAnsi="Times New Roman" w:cs="Times New Roman"/>
          <w:color w:val="000000" w:themeColor="text1"/>
        </w:rPr>
        <w:t xml:space="preserve">may gate </w:t>
      </w:r>
      <w:r w:rsidR="00DB33A0" w:rsidRPr="0060258A">
        <w:rPr>
          <w:rFonts w:ascii="Times New Roman" w:hAnsi="Times New Roman" w:cs="Times New Roman"/>
          <w:color w:val="000000" w:themeColor="text1"/>
        </w:rPr>
        <w:t>such a transition</w:t>
      </w:r>
      <w:r w:rsidR="001A38A9" w:rsidRPr="0060258A">
        <w:rPr>
          <w:rFonts w:ascii="Times New Roman" w:hAnsi="Times New Roman" w:cs="Times New Roman"/>
          <w:color w:val="000000" w:themeColor="text1"/>
        </w:rPr>
        <w:t xml:space="preserve"> without changing the network </w:t>
      </w:r>
      <w:r w:rsidR="007E6910" w:rsidRPr="0060258A">
        <w:rPr>
          <w:rFonts w:ascii="Times New Roman" w:hAnsi="Times New Roman" w:cs="Times New Roman"/>
          <w:color w:val="000000" w:themeColor="text1"/>
        </w:rPr>
        <w:t>architecture</w:t>
      </w:r>
      <w:r w:rsidR="00DB33A0" w:rsidRPr="0060258A">
        <w:rPr>
          <w:rFonts w:ascii="Times New Roman" w:hAnsi="Times New Roman" w:cs="Times New Roman"/>
          <w:color w:val="000000" w:themeColor="text1"/>
        </w:rPr>
        <w:t>.</w:t>
      </w:r>
    </w:p>
    <w:p w14:paraId="51CB2244" w14:textId="3F9BD308" w:rsidR="0033076E" w:rsidRPr="0060258A" w:rsidRDefault="0033076E" w:rsidP="007217B8">
      <w:pPr>
        <w:spacing w:line="480" w:lineRule="auto"/>
        <w:jc w:val="both"/>
        <w:rPr>
          <w:rFonts w:ascii="Times New Roman" w:hAnsi="Times New Roman" w:cs="Times New Roman"/>
          <w:color w:val="000000" w:themeColor="text1"/>
        </w:rPr>
      </w:pPr>
    </w:p>
    <w:p w14:paraId="15294E23" w14:textId="00FA97AD" w:rsidR="00434D8C" w:rsidRPr="0060258A" w:rsidRDefault="0033076E"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can be easily expand</w:t>
      </w:r>
      <w:r w:rsidR="003D0246" w:rsidRPr="0060258A">
        <w:rPr>
          <w:rFonts w:ascii="Times New Roman" w:hAnsi="Times New Roman" w:cs="Times New Roman"/>
          <w:color w:val="000000" w:themeColor="text1"/>
        </w:rPr>
        <w:t>ed</w:t>
      </w:r>
      <w:r w:rsidRPr="0060258A">
        <w:rPr>
          <w:rFonts w:ascii="Times New Roman" w:hAnsi="Times New Roman" w:cs="Times New Roman"/>
          <w:color w:val="000000" w:themeColor="text1"/>
        </w:rPr>
        <w:t xml:space="preserve"> to multiple alternatives. </w:t>
      </w:r>
      <w:r w:rsidR="000F1967" w:rsidRPr="0060258A">
        <w:rPr>
          <w:rFonts w:ascii="Times New Roman" w:hAnsi="Times New Roman" w:cs="Times New Roman"/>
          <w:color w:val="000000" w:themeColor="text1"/>
        </w:rPr>
        <w:t xml:space="preserve">Here we show an example of </w:t>
      </w:r>
      <w:r w:rsidR="00104808" w:rsidRPr="0060258A">
        <w:rPr>
          <w:rFonts w:ascii="Times New Roman" w:hAnsi="Times New Roman" w:cs="Times New Roman"/>
          <w:color w:val="000000" w:themeColor="text1"/>
        </w:rPr>
        <w:t xml:space="preserve">a </w:t>
      </w:r>
      <w:r w:rsidR="000F1967" w:rsidRPr="0060258A">
        <w:rPr>
          <w:rFonts w:ascii="Times New Roman" w:hAnsi="Times New Roman" w:cs="Times New Roman"/>
          <w:color w:val="000000" w:themeColor="text1"/>
        </w:rPr>
        <w:t>5</w:t>
      </w:r>
      <w:r w:rsidR="0066425F" w:rsidRPr="0060258A">
        <w:rPr>
          <w:rFonts w:ascii="Times New Roman" w:hAnsi="Times New Roman" w:cs="Times New Roman"/>
          <w:color w:val="000000" w:themeColor="text1"/>
        </w:rPr>
        <w:t>-alternative case</w:t>
      </w:r>
      <w:r w:rsidR="00791DD1" w:rsidRPr="0060258A">
        <w:rPr>
          <w:rFonts w:ascii="Times New Roman" w:hAnsi="Times New Roman" w:cs="Times New Roman"/>
          <w:color w:val="000000" w:themeColor="text1"/>
        </w:rPr>
        <w:t>, with 5 set</w:t>
      </w:r>
      <w:r w:rsidR="0093410D" w:rsidRPr="0060258A">
        <w:rPr>
          <w:rFonts w:ascii="Times New Roman" w:hAnsi="Times New Roman" w:cs="Times New Roman"/>
          <w:color w:val="000000" w:themeColor="text1"/>
        </w:rPr>
        <w:t>s</w:t>
      </w:r>
      <w:r w:rsidR="00791DD1" w:rsidRPr="0060258A">
        <w:rPr>
          <w:rFonts w:ascii="Times New Roman" w:hAnsi="Times New Roman" w:cs="Times New Roman"/>
          <w:color w:val="000000" w:themeColor="text1"/>
        </w:rPr>
        <w:t xml:space="preserve"> of</w:t>
      </w:r>
      <w:r w:rsidR="00104808" w:rsidRPr="0060258A">
        <w:rPr>
          <w:rFonts w:ascii="Times New Roman" w:hAnsi="Times New Roman" w:cs="Times New Roman"/>
          <w:color w:val="000000" w:themeColor="text1"/>
        </w:rPr>
        <w:t xml:space="preserve"> option-specific </w:t>
      </w:r>
      <w:r w:rsidR="00791DD1" w:rsidRPr="0060258A">
        <w:rPr>
          <w:rFonts w:ascii="Times New Roman" w:hAnsi="Times New Roman" w:cs="Times New Roman"/>
          <w:i/>
          <w:color w:val="000000" w:themeColor="text1"/>
        </w:rPr>
        <w:t>R</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G</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D</w:t>
      </w:r>
      <w:r w:rsidR="00791DD1" w:rsidRPr="0060258A">
        <w:rPr>
          <w:rFonts w:ascii="Times New Roman" w:hAnsi="Times New Roman" w:cs="Times New Roman"/>
          <w:color w:val="000000" w:themeColor="text1"/>
        </w:rPr>
        <w:t xml:space="preserve"> unit</w:t>
      </w:r>
      <w:r w:rsidR="00E20C7E" w:rsidRPr="0060258A">
        <w:rPr>
          <w:rFonts w:ascii="Times New Roman" w:hAnsi="Times New Roman" w:cs="Times New Roman"/>
          <w:color w:val="000000" w:themeColor="text1"/>
        </w:rPr>
        <w:t>s</w:t>
      </w:r>
      <w:r w:rsidR="000F196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0F1967" w:rsidRPr="0060258A">
        <w:rPr>
          <w:rFonts w:ascii="Times New Roman" w:hAnsi="Times New Roman" w:cs="Times New Roman"/>
          <w:color w:val="000000" w:themeColor="text1"/>
        </w:rPr>
        <w:t>A l</w:t>
      </w:r>
      <w:r w:rsidRPr="0060258A">
        <w:rPr>
          <w:rFonts w:ascii="Times New Roman" w:hAnsi="Times New Roman" w:cs="Times New Roman"/>
          <w:color w:val="000000" w:themeColor="text1"/>
        </w:rPr>
        <w:t xml:space="preserve">ine attractor network </w:t>
      </w:r>
      <w:r w:rsidR="00F2473B" w:rsidRPr="0060258A">
        <w:rPr>
          <w:rFonts w:ascii="Times New Roman" w:hAnsi="Times New Roman" w:cs="Times New Roman"/>
          <w:color w:val="000000" w:themeColor="text1"/>
        </w:rPr>
        <w:t xml:space="preserve">with silent disinhibition </w:t>
      </w:r>
      <w:r w:rsidR="000F1967" w:rsidRPr="0060258A">
        <w:rPr>
          <w:rFonts w:ascii="Times New Roman" w:hAnsi="Times New Roman" w:cs="Times New Roman"/>
          <w:color w:val="000000" w:themeColor="text1"/>
        </w:rPr>
        <w:t>(</w:t>
      </w:r>
      <w:r w:rsidR="000F1967"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F1967"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C</w:t>
      </w:r>
      <w:r w:rsidR="00342E0D" w:rsidRPr="0060258A">
        <w:rPr>
          <w:rFonts w:ascii="Times New Roman" w:hAnsi="Times New Roman" w:cs="Times New Roman"/>
          <w:color w:val="000000" w:themeColor="text1"/>
        </w:rPr>
        <w:t>, right</w:t>
      </w:r>
      <w:r w:rsidR="000F1967"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is able to </w:t>
      </w:r>
      <w:r w:rsidR="00F2473B" w:rsidRPr="0060258A">
        <w:rPr>
          <w:rFonts w:ascii="Times New Roman" w:hAnsi="Times New Roman" w:cs="Times New Roman"/>
          <w:color w:val="000000" w:themeColor="text1"/>
        </w:rPr>
        <w:t xml:space="preserve">retain </w:t>
      </w:r>
      <w:r w:rsidR="000F1967" w:rsidRPr="0060258A">
        <w:rPr>
          <w:rFonts w:ascii="Times New Roman" w:hAnsi="Times New Roman" w:cs="Times New Roman"/>
          <w:color w:val="000000" w:themeColor="text1"/>
        </w:rPr>
        <w:t xml:space="preserve">input value information of the </w:t>
      </w:r>
      <w:r w:rsidR="00234E5C" w:rsidRPr="0060258A">
        <w:rPr>
          <w:rFonts w:ascii="Times New Roman" w:hAnsi="Times New Roman" w:cs="Times New Roman"/>
          <w:color w:val="000000" w:themeColor="text1"/>
        </w:rPr>
        <w:t xml:space="preserve">5 items simultaneously </w:t>
      </w:r>
      <w:r w:rsidR="000F1967" w:rsidRPr="0060258A">
        <w:rPr>
          <w:rFonts w:ascii="Times New Roman" w:hAnsi="Times New Roman" w:cs="Times New Roman"/>
          <w:color w:val="000000" w:themeColor="text1"/>
        </w:rPr>
        <w:t>in the network</w:t>
      </w:r>
      <w:r w:rsidRPr="0060258A">
        <w:rPr>
          <w:rFonts w:ascii="Times New Roman" w:hAnsi="Times New Roman" w:cs="Times New Roman"/>
          <w:color w:val="000000" w:themeColor="text1"/>
        </w:rPr>
        <w:t>. Due to normalization, the neural activity representing each alternative decreases with the total number of alternatives</w:t>
      </w:r>
      <w:r w:rsidR="001478CB" w:rsidRPr="0060258A">
        <w:rPr>
          <w:rFonts w:ascii="Times New Roman" w:hAnsi="Times New Roman" w:cs="Times New Roman"/>
          <w:color w:val="000000" w:themeColor="text1"/>
        </w:rPr>
        <w:t>, with</w:t>
      </w:r>
      <w:r w:rsidR="00EF63C6" w:rsidRPr="0060258A">
        <w:rPr>
          <w:rFonts w:ascii="Times New Roman" w:hAnsi="Times New Roman" w:cs="Times New Roman"/>
          <w:color w:val="000000" w:themeColor="text1"/>
        </w:rPr>
        <w:t xml:space="preserve"> </w:t>
      </w:r>
      <w:r w:rsidR="001478CB" w:rsidRPr="0060258A">
        <w:rPr>
          <w:rFonts w:ascii="Times New Roman" w:hAnsi="Times New Roman" w:cs="Times New Roman"/>
          <w:color w:val="000000" w:themeColor="text1"/>
        </w:rPr>
        <w:t>the</w:t>
      </w:r>
      <w:r w:rsidR="00EF63C6" w:rsidRPr="0060258A">
        <w:rPr>
          <w:rFonts w:ascii="Times New Roman" w:hAnsi="Times New Roman" w:cs="Times New Roman"/>
          <w:color w:val="000000" w:themeColor="text1"/>
        </w:rPr>
        <w:t xml:space="preserve"> summed value as a constant</w:t>
      </w:r>
      <w:r w:rsidR="007908FD" w:rsidRPr="0060258A">
        <w:rPr>
          <w:rFonts w:ascii="Times New Roman" w:hAnsi="Times New Roman" w:cs="Times New Roman"/>
          <w:color w:val="000000" w:themeColor="text1"/>
        </w:rPr>
        <w:t xml:space="preserve">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α-1</m:t>
            </m:r>
          </m:num>
          <m:den>
            <m:r>
              <m:rPr>
                <m:sty m:val="p"/>
              </m:rPr>
              <w:rPr>
                <w:rFonts w:ascii="Cambria Math" w:hAnsi="Cambria Math" w:cs="Times New Roman"/>
                <w:color w:val="000000" w:themeColor="text1"/>
              </w:rPr>
              <m:t>ω</m:t>
            </m:r>
          </m:den>
        </m:f>
      </m:oMath>
      <w:r w:rsidR="007908FD"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leading to a lower signal-to-noise ratio when coding </w:t>
      </w:r>
      <w:r w:rsidR="006E1F3C" w:rsidRPr="0060258A">
        <w:rPr>
          <w:rFonts w:ascii="Times New Roman" w:hAnsi="Times New Roman" w:cs="Times New Roman"/>
          <w:color w:val="000000" w:themeColor="text1"/>
        </w:rPr>
        <w:t xml:space="preserve">more </w:t>
      </w:r>
      <w:r w:rsidRPr="0060258A">
        <w:rPr>
          <w:rFonts w:ascii="Times New Roman" w:hAnsi="Times New Roman" w:cs="Times New Roman"/>
          <w:color w:val="000000" w:themeColor="text1"/>
        </w:rPr>
        <w:t>items; this set-size effect may be related to WM memory span</w:t>
      </w:r>
      <w:r w:rsidR="000F1967" w:rsidRPr="0060258A">
        <w:rPr>
          <w:rFonts w:ascii="Times New Roman" w:hAnsi="Times New Roman" w:cs="Times New Roman"/>
          <w:color w:val="000000" w:themeColor="text1"/>
        </w:rPr>
        <w:t xml:space="preserve"> constraints</w:t>
      </w:r>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r w:rsidR="00094E14" w:rsidRPr="0060258A">
        <w:rPr>
          <w:rFonts w:ascii="Times New Roman" w:hAnsi="Times New Roman" w:cs="Times New Roman"/>
          <w:color w:val="000000" w:themeColor="text1"/>
        </w:rPr>
        <w:t xml:space="preserve"> </w:t>
      </w:r>
      <w:r w:rsidR="00F2473B" w:rsidRPr="0060258A">
        <w:rPr>
          <w:rFonts w:ascii="Times New Roman" w:hAnsi="Times New Roman" w:cs="Times New Roman"/>
          <w:color w:val="000000" w:themeColor="text1"/>
        </w:rPr>
        <w:t>W</w:t>
      </w:r>
      <w:r w:rsidR="00094E14" w:rsidRPr="0060258A">
        <w:rPr>
          <w:rFonts w:ascii="Times New Roman" w:hAnsi="Times New Roman" w:cs="Times New Roman"/>
          <w:color w:val="000000" w:themeColor="text1"/>
        </w:rPr>
        <w:t xml:space="preserve">hen </w:t>
      </w:r>
      <w:r w:rsidR="000E5AC1" w:rsidRPr="0060258A">
        <w:rPr>
          <w:rFonts w:ascii="Times New Roman" w:hAnsi="Times New Roman" w:cs="Times New Roman"/>
          <w:color w:val="000000" w:themeColor="text1"/>
        </w:rPr>
        <w:t xml:space="preserve">disinhibition </w:t>
      </w:r>
      <w:r w:rsidR="00F2473B" w:rsidRPr="0060258A">
        <w:rPr>
          <w:rFonts w:ascii="Times New Roman" w:hAnsi="Times New Roman" w:cs="Times New Roman"/>
          <w:color w:val="000000" w:themeColor="text1"/>
        </w:rPr>
        <w:t>is</w:t>
      </w:r>
      <w:r w:rsidR="000E5AC1" w:rsidRPr="0060258A">
        <w:rPr>
          <w:rFonts w:ascii="Times New Roman" w:hAnsi="Times New Roman" w:cs="Times New Roman"/>
          <w:color w:val="000000" w:themeColor="text1"/>
        </w:rPr>
        <w:t xml:space="preserve"> active</w:t>
      </w:r>
      <w:r w:rsidR="00F2473B" w:rsidRPr="0060258A">
        <w:rPr>
          <w:rFonts w:ascii="Times New Roman" w:hAnsi="Times New Roman" w:cs="Times New Roman"/>
          <w:color w:val="000000" w:themeColor="text1"/>
        </w:rPr>
        <w:t>, the LDDM exhibits a point attractor</w:t>
      </w:r>
      <w:r w:rsidR="000E5AC1" w:rsidRPr="0060258A">
        <w:rPr>
          <w:rFonts w:ascii="Times New Roman" w:hAnsi="Times New Roman" w:cs="Times New Roman"/>
          <w:color w:val="000000" w:themeColor="text1"/>
        </w:rPr>
        <w:t xml:space="preserve"> (</w:t>
      </w:r>
      <w:r w:rsidR="000E5AC1"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E5AC1"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F</w:t>
      </w:r>
      <w:r w:rsidR="00617CB7" w:rsidRPr="0060258A">
        <w:rPr>
          <w:rFonts w:ascii="Times New Roman" w:hAnsi="Times New Roman" w:cs="Times New Roman"/>
          <w:color w:val="000000" w:themeColor="text1"/>
        </w:rPr>
        <w:t>, right</w:t>
      </w:r>
      <w:r w:rsidR="000E5AC1" w:rsidRPr="0060258A">
        <w:rPr>
          <w:rFonts w:ascii="Times New Roman" w:hAnsi="Times New Roman" w:cs="Times New Roman"/>
          <w:color w:val="000000" w:themeColor="text1"/>
        </w:rPr>
        <w:t>)</w:t>
      </w:r>
      <w:r w:rsidR="00F2473B" w:rsidRPr="0060258A">
        <w:rPr>
          <w:rFonts w:ascii="Times New Roman" w:hAnsi="Times New Roman" w:cs="Times New Roman"/>
          <w:color w:val="000000" w:themeColor="text1"/>
        </w:rPr>
        <w:t>, and t</w:t>
      </w:r>
      <w:r w:rsidR="00177580" w:rsidRPr="0060258A">
        <w:rPr>
          <w:rFonts w:ascii="Times New Roman" w:hAnsi="Times New Roman" w:cs="Times New Roman"/>
          <w:color w:val="000000" w:themeColor="text1"/>
        </w:rPr>
        <w:t>he network only holds the information of the largest item as a categorical cod</w:t>
      </w:r>
      <w:r w:rsidR="00F2473B" w:rsidRPr="0060258A">
        <w:rPr>
          <w:rFonts w:ascii="Times New Roman" w:hAnsi="Times New Roman" w:cs="Times New Roman"/>
          <w:color w:val="000000" w:themeColor="text1"/>
        </w:rPr>
        <w:t>e</w:t>
      </w:r>
      <w:r w:rsidR="00177580" w:rsidRPr="0060258A">
        <w:rPr>
          <w:rFonts w:ascii="Times New Roman" w:hAnsi="Times New Roman" w:cs="Times New Roman"/>
          <w:color w:val="000000" w:themeColor="text1"/>
        </w:rPr>
        <w:t xml:space="preserve"> during persistent </w:t>
      </w:r>
      <w:r w:rsidR="00A80DBF" w:rsidRPr="0060258A">
        <w:rPr>
          <w:rFonts w:ascii="Times New Roman" w:hAnsi="Times New Roman" w:cs="Times New Roman"/>
          <w:color w:val="000000" w:themeColor="text1"/>
        </w:rPr>
        <w:t>activity</w:t>
      </w:r>
      <w:r w:rsidR="007630A1" w:rsidRPr="0060258A">
        <w:rPr>
          <w:rFonts w:ascii="Times New Roman" w:hAnsi="Times New Roman" w:cs="Times New Roman"/>
          <w:color w:val="000000" w:themeColor="text1"/>
        </w:rPr>
        <w:t>.</w:t>
      </w:r>
      <w:r w:rsidR="00434D8C" w:rsidRPr="0060258A">
        <w:rPr>
          <w:rFonts w:ascii="Times New Roman" w:hAnsi="Times New Roman" w:cs="Times New Roman"/>
          <w:color w:val="000000" w:themeColor="text1"/>
        </w:rPr>
        <w:br w:type="page"/>
      </w:r>
    </w:p>
    <w:p w14:paraId="000E8951" w14:textId="749F924A" w:rsidR="00886C3F" w:rsidRPr="0060258A" w:rsidRDefault="00434D8C"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3360" behindDoc="0" locked="0" layoutInCell="1" allowOverlap="1" wp14:anchorId="28BC1493" wp14:editId="5BDB7E10">
                <wp:simplePos x="0" y="0"/>
                <wp:positionH relativeFrom="column">
                  <wp:posOffset>-626724</wp:posOffset>
                </wp:positionH>
                <wp:positionV relativeFrom="paragraph">
                  <wp:posOffset>-678094</wp:posOffset>
                </wp:positionV>
                <wp:extent cx="7212459" cy="9409814"/>
                <wp:effectExtent l="0" t="0" r="13970" b="13970"/>
                <wp:wrapNone/>
                <wp:docPr id="24" name="Text Box 24"/>
                <wp:cNvGraphicFramePr/>
                <a:graphic xmlns:a="http://schemas.openxmlformats.org/drawingml/2006/main">
                  <a:graphicData uri="http://schemas.microsoft.com/office/word/2010/wordprocessingShape">
                    <wps:wsp>
                      <wps:cNvSpPr txBox="1"/>
                      <wps:spPr>
                        <a:xfrm>
                          <a:off x="0" y="0"/>
                          <a:ext cx="7212459" cy="9409814"/>
                        </a:xfrm>
                        <a:prstGeom prst="rect">
                          <a:avLst/>
                        </a:prstGeom>
                        <a:solidFill>
                          <a:schemeClr val="lt1"/>
                        </a:solidFill>
                        <a:ln w="6350">
                          <a:solidFill>
                            <a:prstClr val="black"/>
                          </a:solidFill>
                        </a:ln>
                      </wps:spPr>
                      <wps:txbx>
                        <w:txbxContent>
                          <w:p w14:paraId="2B0DD1A5" w14:textId="2FB60A7D" w:rsidR="009F0487" w:rsidRDefault="009F0487" w:rsidP="001C2372">
                            <w:pPr>
                              <w:keepNext/>
                              <w:spacing w:line="480" w:lineRule="auto"/>
                              <w:jc w:val="center"/>
                            </w:pPr>
                            <w:r>
                              <w:rPr>
                                <w:noProof/>
                                <w:lang w:eastAsia="en-US"/>
                              </w:rPr>
                              <w:drawing>
                                <wp:inline distT="0" distB="0" distL="0" distR="0" wp14:anchorId="0E1872E2" wp14:editId="6DACD0D3">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3"/>
                                          <a:stretch>
                                            <a:fillRect/>
                                          </a:stretch>
                                        </pic:blipFill>
                                        <pic:spPr>
                                          <a:xfrm>
                                            <a:off x="0" y="0"/>
                                            <a:ext cx="5865328" cy="5281928"/>
                                          </a:xfrm>
                                          <a:prstGeom prst="rect">
                                            <a:avLst/>
                                          </a:prstGeom>
                                        </pic:spPr>
                                      </pic:pic>
                                    </a:graphicData>
                                  </a:graphic>
                                </wp:inline>
                              </w:drawing>
                            </w:r>
                          </w:p>
                          <w:p w14:paraId="1D1969AB" w14:textId="2299250C" w:rsidR="009F0487" w:rsidRPr="008D2AC1" w:rsidRDefault="009F0487"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 xml:space="preserve">has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769C25F2" w14:textId="77777777" w:rsidR="009F0487" w:rsidRPr="00256221" w:rsidRDefault="009F0487" w:rsidP="00434D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8BC1493" id="Text Box 24" o:spid="_x0000_s1039" type="#_x0000_t202" style="position:absolute;left:0;text-align:left;margin-left:-49.35pt;margin-top:-53.4pt;width:567.9pt;height:740.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" fillcolor="white [3201]" strokeweight=".5pt">
                <v:textbox>
                  <w:txbxContent>
                    <w:p w14:paraId="2B0DD1A5" w14:textId="2FB60A7D" w:rsidR="009F0487" w:rsidRDefault="009F0487" w:rsidP="001C2372">
                      <w:pPr>
                        <w:keepNext/>
                        <w:spacing w:line="480" w:lineRule="auto"/>
                        <w:jc w:val="center"/>
                      </w:pPr>
                      <w:r>
                        <w:rPr>
                          <w:noProof/>
                          <w:lang w:eastAsia="en-US"/>
                        </w:rPr>
                        <w:drawing>
                          <wp:inline distT="0" distB="0" distL="0" distR="0" wp14:anchorId="0E1872E2" wp14:editId="6DACD0D3">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3"/>
                                    <a:stretch>
                                      <a:fillRect/>
                                    </a:stretch>
                                  </pic:blipFill>
                                  <pic:spPr>
                                    <a:xfrm>
                                      <a:off x="0" y="0"/>
                                      <a:ext cx="5865328" cy="5281928"/>
                                    </a:xfrm>
                                    <a:prstGeom prst="rect">
                                      <a:avLst/>
                                    </a:prstGeom>
                                  </pic:spPr>
                                </pic:pic>
                              </a:graphicData>
                            </a:graphic>
                          </wp:inline>
                        </w:drawing>
                      </w:r>
                    </w:p>
                    <w:p w14:paraId="1D1969AB" w14:textId="2299250C" w:rsidR="009F0487" w:rsidRPr="008D2AC1" w:rsidRDefault="009F0487"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 xml:space="preserve">has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769C25F2" w14:textId="77777777" w:rsidR="009F0487" w:rsidRPr="00256221" w:rsidRDefault="009F0487" w:rsidP="00434D8C"/>
                  </w:txbxContent>
                </v:textbox>
              </v:shape>
            </w:pict>
          </mc:Fallback>
        </mc:AlternateContent>
      </w:r>
    </w:p>
    <w:p w14:paraId="55122B41" w14:textId="77777777" w:rsidR="00434D8C" w:rsidRPr="0060258A" w:rsidRDefault="00266586" w:rsidP="00266586">
      <w:pPr>
        <w:keepNext/>
        <w:spacing w:before="240"/>
        <w:rPr>
          <w:color w:val="000000" w:themeColor="text1"/>
        </w:rPr>
      </w:pPr>
      <w:r w:rsidRPr="0060258A">
        <w:rPr>
          <w:color w:val="000000" w:themeColor="text1"/>
        </w:rPr>
        <w:softHyphen/>
      </w:r>
      <w:r w:rsidRPr="0060258A">
        <w:rPr>
          <w:color w:val="000000" w:themeColor="text1"/>
        </w:rPr>
        <w:softHyphen/>
      </w:r>
    </w:p>
    <w:p w14:paraId="3C9D272E" w14:textId="77777777" w:rsidR="003619D3" w:rsidRDefault="003619D3">
      <w:pPr>
        <w:rPr>
          <w:color w:val="000000" w:themeColor="text1"/>
        </w:rPr>
      </w:pPr>
      <w:r>
        <w:rPr>
          <w:color w:val="000000" w:themeColor="text1"/>
        </w:rPr>
        <w:br w:type="page"/>
      </w:r>
    </w:p>
    <w:p w14:paraId="71463178" w14:textId="44F9A93E" w:rsidR="003619D3" w:rsidRDefault="00EC69F5">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88437B8" wp14:editId="035A9458">
                <wp:extent cx="5943600" cy="6236677"/>
                <wp:effectExtent l="0" t="0" r="12700" b="12065"/>
                <wp:docPr id="28" name="Text Box 28"/>
                <wp:cNvGraphicFramePr/>
                <a:graphic xmlns:a="http://schemas.openxmlformats.org/drawingml/2006/main">
                  <a:graphicData uri="http://schemas.microsoft.com/office/word/2010/wordprocessingShape">
                    <wps:wsp>
                      <wps:cNvSpPr txBox="1"/>
                      <wps:spPr>
                        <a:xfrm>
                          <a:off x="0" y="0"/>
                          <a:ext cx="5943600" cy="6236677"/>
                        </a:xfrm>
                        <a:prstGeom prst="rect">
                          <a:avLst/>
                        </a:prstGeom>
                        <a:solidFill>
                          <a:schemeClr val="lt1"/>
                        </a:solidFill>
                        <a:ln w="6350">
                          <a:solidFill>
                            <a:prstClr val="black"/>
                          </a:solidFill>
                        </a:ln>
                      </wps:spPr>
                      <wps:txbx>
                        <w:txbxContent>
                          <w:p w14:paraId="1DE7AE8E" w14:textId="77777777" w:rsidR="009F0487" w:rsidRDefault="009F0487" w:rsidP="00EC69F5">
                            <w:pPr>
                              <w:keepNext/>
                              <w:spacing w:line="480" w:lineRule="auto"/>
                              <w:jc w:val="both"/>
                            </w:pPr>
                            <w:r>
                              <w:rPr>
                                <w:rFonts w:ascii="Times New Roman" w:hAnsi="Times New Roman" w:cs="Times New Roman"/>
                                <w:i/>
                                <w:noProof/>
                                <w:color w:val="000000" w:themeColor="text1"/>
                                <w:lang w:eastAsia="en-US"/>
                              </w:rPr>
                              <w:drawing>
                                <wp:inline distT="0" distB="0" distL="0" distR="0" wp14:anchorId="0D919161" wp14:editId="2482DDF4">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4">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p>
                          <w:p w14:paraId="5C2042F8" w14:textId="77777777" w:rsidR="009F0487" w:rsidRPr="00332BC4" w:rsidRDefault="009F0487" w:rsidP="00EC69F5">
                            <w:pPr>
                              <w:pStyle w:val="Caption"/>
                              <w:spacing w:before="240"/>
                              <w:jc w:val="both"/>
                              <w:rPr>
                                <w:rFonts w:ascii="Times New Roman" w:hAnsi="Times New Roman" w:cs="Times New Roman"/>
                                <w:color w:val="000000" w:themeColor="text1"/>
                                <w:sz w:val="24"/>
                                <w:szCs w:val="24"/>
                              </w:rPr>
                            </w:pPr>
                            <w:bookmarkStart w:id="679" w:name="_Ref60822629"/>
                            <w:r w:rsidRPr="0056626C">
                              <w:rPr>
                                <w:rFonts w:ascii="Times New Roman" w:hAnsi="Times New Roman" w:cs="Times New Roman"/>
                                <w:b/>
                                <w:i w:val="0"/>
                                <w:color w:val="000000" w:themeColor="text1"/>
                                <w:sz w:val="24"/>
                                <w:szCs w:val="24"/>
                              </w:rPr>
                              <w:t>Fig. 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679"/>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Phas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xml:space="preserve">). Corresponding to the phas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5CB60593" w14:textId="77777777" w:rsidR="009F0487" w:rsidRPr="00B45B35" w:rsidRDefault="009F0487"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8437B8" id="Text Box 28" o:spid="_x0000_s1040" type="#_x0000_t202" style="width:468pt;height:49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" fillcolor="white [3201]" strokeweight=".5pt">
                <v:textbox>
                  <w:txbxContent>
                    <w:p w14:paraId="1DE7AE8E" w14:textId="77777777" w:rsidR="009F0487" w:rsidRDefault="009F0487" w:rsidP="00EC69F5">
                      <w:pPr>
                        <w:keepNext/>
                        <w:spacing w:line="480" w:lineRule="auto"/>
                        <w:jc w:val="both"/>
                      </w:pPr>
                      <w:r>
                        <w:rPr>
                          <w:rFonts w:ascii="Times New Roman" w:hAnsi="Times New Roman" w:cs="Times New Roman"/>
                          <w:i/>
                          <w:noProof/>
                          <w:color w:val="000000" w:themeColor="text1"/>
                          <w:lang w:eastAsia="en-US"/>
                        </w:rPr>
                        <w:drawing>
                          <wp:inline distT="0" distB="0" distL="0" distR="0" wp14:anchorId="0D919161" wp14:editId="2482DDF4">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4">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p>
                    <w:p w14:paraId="5C2042F8" w14:textId="77777777" w:rsidR="009F0487" w:rsidRPr="00332BC4" w:rsidRDefault="009F0487" w:rsidP="00EC69F5">
                      <w:pPr>
                        <w:pStyle w:val="Caption"/>
                        <w:spacing w:before="240"/>
                        <w:jc w:val="both"/>
                        <w:rPr>
                          <w:rFonts w:ascii="Times New Roman" w:hAnsi="Times New Roman" w:cs="Times New Roman"/>
                          <w:color w:val="000000" w:themeColor="text1"/>
                          <w:sz w:val="24"/>
                          <w:szCs w:val="24"/>
                        </w:rPr>
                      </w:pPr>
                      <w:bookmarkStart w:id="680" w:name="_Ref60822629"/>
                      <w:r w:rsidRPr="0056626C">
                        <w:rPr>
                          <w:rFonts w:ascii="Times New Roman" w:hAnsi="Times New Roman" w:cs="Times New Roman"/>
                          <w:b/>
                          <w:i w:val="0"/>
                          <w:color w:val="000000" w:themeColor="text1"/>
                          <w:sz w:val="24"/>
                          <w:szCs w:val="24"/>
                        </w:rPr>
                        <w:t>Fig. 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680"/>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Phas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xml:space="preserve">). Corresponding to the phas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5CB60593" w14:textId="77777777" w:rsidR="009F0487" w:rsidRPr="00B45B35" w:rsidRDefault="009F0487"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sidR="003619D3">
        <w:rPr>
          <w:rFonts w:ascii="Times New Roman" w:hAnsi="Times New Roman" w:cs="Times New Roman"/>
          <w:i/>
          <w:color w:val="000000" w:themeColor="text1"/>
        </w:rPr>
        <w:br w:type="page"/>
      </w:r>
    </w:p>
    <w:p w14:paraId="14403C16" w14:textId="526AFA84" w:rsidR="00EC69F5" w:rsidRDefault="00EC69F5">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670FF66" wp14:editId="3A32AF19">
                <wp:extent cx="5943600" cy="5627077"/>
                <wp:effectExtent l="0" t="0" r="12700" b="12065"/>
                <wp:docPr id="31" name="Text Box 31"/>
                <wp:cNvGraphicFramePr/>
                <a:graphic xmlns:a="http://schemas.openxmlformats.org/drawingml/2006/main">
                  <a:graphicData uri="http://schemas.microsoft.com/office/word/2010/wordprocessingShape">
                    <wps:wsp>
                      <wps:cNvSpPr txBox="1"/>
                      <wps:spPr>
                        <a:xfrm>
                          <a:off x="0" y="0"/>
                          <a:ext cx="5943600" cy="5627077"/>
                        </a:xfrm>
                        <a:prstGeom prst="rect">
                          <a:avLst/>
                        </a:prstGeom>
                        <a:solidFill>
                          <a:schemeClr val="lt1"/>
                        </a:solidFill>
                        <a:ln w="6350">
                          <a:solidFill>
                            <a:prstClr val="black"/>
                          </a:solidFill>
                        </a:ln>
                      </wps:spPr>
                      <wps:txbx>
                        <w:txbxContent>
                          <w:p w14:paraId="5778B009" w14:textId="77777777" w:rsidR="009F0487" w:rsidRDefault="009F0487" w:rsidP="00EC69F5">
                            <w:pPr>
                              <w:keepNext/>
                              <w:spacing w:line="480" w:lineRule="auto"/>
                              <w:jc w:val="center"/>
                            </w:pPr>
                            <w:r>
                              <w:rPr>
                                <w:noProof/>
                                <w:lang w:eastAsia="en-US"/>
                              </w:rPr>
                              <w:drawing>
                                <wp:inline distT="0" distB="0" distL="0" distR="0" wp14:anchorId="26FCE785" wp14:editId="4F4A8E11">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25">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p>
                          <w:p w14:paraId="4C0627AE" w14:textId="604E8774" w:rsidR="009F0487" w:rsidRPr="000F42CF" w:rsidRDefault="009F0487"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 xml:space="preserve">Fig. 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r w:rsidRPr="00E0283A">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S</w:t>
                            </w:r>
                            <w:r w:rsidRPr="00E0283A">
                              <w:rPr>
                                <w:rFonts w:ascii="Times New Roman" w:hAnsi="Times New Roman" w:cs="Times New Roman"/>
                                <w:b/>
                                <w:i w:val="0"/>
                                <w:color w:val="000000" w:themeColor="text1"/>
                                <w:sz w:val="24"/>
                                <w:szCs w:val="24"/>
                              </w:rPr>
                              <w:t>5G</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232D12F5" w14:textId="77777777" w:rsidR="009F0487" w:rsidRPr="00B45B35" w:rsidRDefault="009F0487"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670FF66" id="Text Box 31" o:spid="_x0000_s1041" type="#_x0000_t202" style="width:468pt;height:44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" fillcolor="white [3201]" strokeweight=".5pt">
                <v:textbox>
                  <w:txbxContent>
                    <w:p w14:paraId="5778B009" w14:textId="77777777" w:rsidR="009F0487" w:rsidRDefault="009F0487" w:rsidP="00EC69F5">
                      <w:pPr>
                        <w:keepNext/>
                        <w:spacing w:line="480" w:lineRule="auto"/>
                        <w:jc w:val="center"/>
                      </w:pPr>
                      <w:r>
                        <w:rPr>
                          <w:noProof/>
                          <w:lang w:eastAsia="en-US"/>
                        </w:rPr>
                        <w:drawing>
                          <wp:inline distT="0" distB="0" distL="0" distR="0" wp14:anchorId="26FCE785" wp14:editId="4F4A8E11">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25">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p>
                    <w:p w14:paraId="4C0627AE" w14:textId="604E8774" w:rsidR="009F0487" w:rsidRPr="000F42CF" w:rsidRDefault="009F0487"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 xml:space="preserve">Fig. 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r w:rsidRPr="00E0283A">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S</w:t>
                      </w:r>
                      <w:r w:rsidRPr="00E0283A">
                        <w:rPr>
                          <w:rFonts w:ascii="Times New Roman" w:hAnsi="Times New Roman" w:cs="Times New Roman"/>
                          <w:b/>
                          <w:i w:val="0"/>
                          <w:color w:val="000000" w:themeColor="text1"/>
                          <w:sz w:val="24"/>
                          <w:szCs w:val="24"/>
                        </w:rPr>
                        <w:t>5G</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232D12F5" w14:textId="77777777" w:rsidR="009F0487" w:rsidRPr="00B45B35" w:rsidRDefault="009F0487"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14:paraId="0003A0B5" w14:textId="343FF253"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Gated disinhibition provides top-down control of choice dynamics</w:t>
      </w:r>
    </w:p>
    <w:p w14:paraId="79356C9A" w14:textId="77777777" w:rsidR="00021624" w:rsidRPr="0060258A" w:rsidRDefault="00021624" w:rsidP="00886C3F">
      <w:pPr>
        <w:spacing w:line="480" w:lineRule="auto"/>
        <w:jc w:val="both"/>
        <w:rPr>
          <w:rFonts w:ascii="Times New Roman" w:hAnsi="Times New Roman" w:cs="Times New Roman"/>
          <w:bCs/>
          <w:color w:val="000000" w:themeColor="text1"/>
        </w:rPr>
      </w:pPr>
    </w:p>
    <w:p w14:paraId="2639001F" w14:textId="3FCB599C" w:rsidR="00886C3F" w:rsidRPr="0060258A"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w:t>
      </w:r>
      <w:r w:rsidR="00913F9D"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w:t>
      </w:r>
      <w:r w:rsidR="00A27ABC"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in which subjects can choose at any time immediately after onset</w:t>
      </w:r>
      <w:r w:rsidR="00F91647" w:rsidRPr="0060258A">
        <w:rPr>
          <w:rFonts w:ascii="Times New Roman" w:hAnsi="Times New Roman" w:cs="Times New Roman"/>
          <w:bCs/>
          <w:color w:val="000000" w:themeColor="text1"/>
        </w:rPr>
        <w:t xml:space="preserve"> of stimulus</w:t>
      </w:r>
      <w:r w:rsidRPr="0060258A">
        <w:rPr>
          <w:rFonts w:ascii="Times New Roman" w:hAnsi="Times New Roman" w:cs="Times New Roman"/>
          <w:bCs/>
          <w:color w:val="000000" w:themeColor="text1"/>
        </w:rPr>
        <w:t>, decision-rela</w:t>
      </w:r>
      <w:r w:rsidR="00F32B5B" w:rsidRPr="0060258A">
        <w:rPr>
          <w:rFonts w:ascii="Times New Roman" w:hAnsi="Times New Roman" w:cs="Times New Roman"/>
          <w:bCs/>
          <w:color w:val="000000" w:themeColor="text1"/>
        </w:rPr>
        <w:softHyphen/>
      </w:r>
      <w:r w:rsidRPr="0060258A">
        <w:rPr>
          <w:rFonts w:ascii="Times New Roman" w:hAnsi="Times New Roman" w:cs="Times New Roman"/>
          <w:bCs/>
          <w:color w:val="000000" w:themeColor="text1"/>
        </w:rPr>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s, subjects are required to withhold selection of an action until an instruction signal. Neural activity prior to the instruction signal reflects value information, for example about  reward characteristics</w:t>
      </w:r>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w:t>
      </w:r>
      <w:proofErr w:type="spellStart"/>
      <w:r w:rsidR="009C2159">
        <w:rPr>
          <w:rFonts w:ascii="Times New Roman" w:hAnsi="Times New Roman" w:cs="Times New Roman"/>
          <w:color w:val="000000" w:themeColor="text1"/>
        </w:rPr>
        <w:t>Dorris</w:t>
      </w:r>
      <w:proofErr w:type="spellEnd"/>
      <w:r w:rsidR="009C2159">
        <w:rPr>
          <w:rFonts w:ascii="Times New Roman" w:hAnsi="Times New Roman" w:cs="Times New Roman"/>
          <w:color w:val="000000" w:themeColor="text1"/>
        </w:rPr>
        <w:t xml:space="preserve">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e3cadENg","properties":{"formattedCitation":"(Kiani et al., 2008, 2014; Kiani &amp; Shadlen, 2009; Kim &amp; Shadlen, 1999; Roitman &amp; Shadlen, 2002; Rorie et al., 2010; Shadlen &amp; Newsome, 2001)","plainCitation":"(Kiani et al., 2008, 2014; Kiani &amp; Shadlen, 2009;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w:t>
      </w:r>
      <w:proofErr w:type="spellStart"/>
      <w:r w:rsidR="009C2159">
        <w:rPr>
          <w:rFonts w:ascii="Times New Roman" w:hAnsi="Times New Roman" w:cs="Times New Roman"/>
          <w:color w:val="000000" w:themeColor="text1"/>
        </w:rPr>
        <w:t>Kiani</w:t>
      </w:r>
      <w:proofErr w:type="spellEnd"/>
      <w:r w:rsidR="009C2159">
        <w:rPr>
          <w:rFonts w:ascii="Times New Roman" w:hAnsi="Times New Roman" w:cs="Times New Roman"/>
          <w:color w:val="000000" w:themeColor="text1"/>
        </w:rPr>
        <w:t xml:space="preserve"> et al., 2008, 2014; Kiani &amp; Shadlen, 2009;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 xml:space="preserve">response </w:t>
      </w:r>
      <w:r w:rsidR="005D74C3" w:rsidRPr="0060258A">
        <w:rPr>
          <w:rFonts w:ascii="Times New Roman" w:hAnsi="Times New Roman" w:cs="Times New Roman"/>
          <w:bCs/>
          <w:color w:val="000000" w:themeColor="text1"/>
        </w:rPr>
        <w:t xml:space="preserve">(working memory) </w:t>
      </w:r>
      <w:r w:rsidRPr="0060258A">
        <w:rPr>
          <w:rFonts w:ascii="Times New Roman" w:hAnsi="Times New Roman" w:cs="Times New Roman"/>
          <w:bCs/>
          <w:color w:val="000000" w:themeColor="text1"/>
        </w:rPr>
        <w:t>tasks, subjects must postpone selection for an interval that includes both stimulus presentation and an additional subsequent interval after the stimul</w:t>
      </w:r>
      <w:r w:rsidR="00F91647" w:rsidRPr="0060258A">
        <w:rPr>
          <w:rFonts w:ascii="Times New Roman" w:hAnsi="Times New Roman" w:cs="Times New Roman"/>
          <w:bCs/>
          <w:color w:val="000000" w:themeColor="text1"/>
        </w:rPr>
        <w:t>us</w:t>
      </w:r>
      <w:r w:rsidRPr="0060258A">
        <w:rPr>
          <w:rFonts w:ascii="Times New Roman" w:hAnsi="Times New Roman" w:cs="Times New Roman"/>
          <w:bCs/>
          <w:color w:val="000000" w:themeColor="text1"/>
        </w:rPr>
        <w:t xml:space="preserve"> </w:t>
      </w:r>
      <w:r w:rsidR="00F91647" w:rsidRPr="0060258A">
        <w:rPr>
          <w:rFonts w:ascii="Times New Roman" w:hAnsi="Times New Roman" w:cs="Times New Roman"/>
          <w:bCs/>
          <w:color w:val="000000" w:themeColor="text1"/>
        </w:rPr>
        <w:t xml:space="preserve">is </w:t>
      </w:r>
      <w:r w:rsidRPr="0060258A">
        <w:rPr>
          <w:rFonts w:ascii="Times New Roman" w:hAnsi="Times New Roman" w:cs="Times New Roman"/>
          <w:bCs/>
          <w:color w:val="000000" w:themeColor="text1"/>
        </w:rPr>
        <w:t xml:space="preserve">withdrawn. As in </w:t>
      </w:r>
      <w:r w:rsidR="00F91647" w:rsidRPr="0060258A">
        <w:rPr>
          <w:rFonts w:ascii="Times New Roman" w:hAnsi="Times New Roman" w:cs="Times New Roman"/>
          <w:bCs/>
          <w:color w:val="000000" w:themeColor="text1"/>
        </w:rPr>
        <w:t xml:space="preserve">fixed-duration </w:t>
      </w:r>
      <w:r w:rsidRPr="0060258A">
        <w:rPr>
          <w:rFonts w:ascii="Times New Roman" w:hAnsi="Times New Roman" w:cs="Times New Roman"/>
          <w:bCs/>
          <w:color w:val="000000" w:themeColor="text1"/>
        </w:rPr>
        <w:t xml:space="preserve">tasks, neural activity </w:t>
      </w:r>
      <w:r w:rsidR="00F91647" w:rsidRPr="0060258A">
        <w:rPr>
          <w:rFonts w:ascii="Times New Roman" w:hAnsi="Times New Roman" w:cs="Times New Roman"/>
          <w:bCs/>
          <w:color w:val="000000" w:themeColor="text1"/>
        </w:rPr>
        <w:t xml:space="preserve">in delayed-response tasks </w:t>
      </w:r>
      <w:r w:rsidRPr="0060258A">
        <w:rPr>
          <w:rFonts w:ascii="Times New Roman" w:hAnsi="Times New Roman" w:cs="Times New Roman"/>
          <w:bCs/>
          <w:color w:val="000000" w:themeColor="text1"/>
        </w:rPr>
        <w:t>typically carries decision–related information (across both the stimulus and delay periods) but WTA selection – and behavioral choice – is withheld until the instruction cue is given</w:t>
      </w:r>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3p3agB0T","properties":{"formattedCitation":"(Kiani et al., 2008, 2014; Kiani &amp; Shadlen, 2009; Kim &amp; Shadlen, 1999; Roitman &amp; Shadlen, 2002; Shadlen &amp; Newsome, 2001)","plainCitation":"(Kiani et al., 2008, 2014; Kiani &amp; Shadlen, 2009;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w:t>
      </w:r>
      <w:proofErr w:type="spellStart"/>
      <w:r w:rsidR="009C2159">
        <w:rPr>
          <w:rFonts w:ascii="Times New Roman" w:hAnsi="Times New Roman" w:cs="Times New Roman"/>
          <w:color w:val="000000" w:themeColor="text1"/>
        </w:rPr>
        <w:t>Kiani</w:t>
      </w:r>
      <w:proofErr w:type="spellEnd"/>
      <w:r w:rsidR="009C2159">
        <w:rPr>
          <w:rFonts w:ascii="Times New Roman" w:hAnsi="Times New Roman" w:cs="Times New Roman"/>
          <w:color w:val="000000" w:themeColor="text1"/>
        </w:rPr>
        <w:t xml:space="preserve"> et al., 2008, 2014; Kiani &amp; Shadlen, 2009;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73C659DC" w14:textId="7B831573" w:rsidR="00E60AF2" w:rsidRPr="0060258A" w:rsidRDefault="00E60AF2" w:rsidP="00886C3F">
      <w:pPr>
        <w:spacing w:line="480" w:lineRule="auto"/>
        <w:jc w:val="both"/>
        <w:rPr>
          <w:rFonts w:ascii="Times New Roman" w:hAnsi="Times New Roman" w:cs="Times New Roman"/>
          <w:bCs/>
          <w:color w:val="000000" w:themeColor="text1"/>
        </w:rPr>
      </w:pPr>
    </w:p>
    <w:p w14:paraId="6EDAE4FF" w14:textId="77777777" w:rsidR="00E60AF2" w:rsidRPr="0060258A" w:rsidRDefault="00E60AF2">
      <w:pPr>
        <w:rPr>
          <w:rFonts w:ascii="Times New Roman" w:hAnsi="Times New Roman" w:cs="Times New Roman"/>
          <w:bCs/>
          <w:color w:val="000000" w:themeColor="text1"/>
        </w:rPr>
      </w:pPr>
      <w:r w:rsidRPr="0060258A">
        <w:rPr>
          <w:rFonts w:ascii="Times New Roman" w:hAnsi="Times New Roman" w:cs="Times New Roman"/>
          <w:bCs/>
          <w:color w:val="000000" w:themeColor="text1"/>
        </w:rPr>
        <w:lastRenderedPageBreak/>
        <w:br w:type="page"/>
      </w:r>
    </w:p>
    <w:p w14:paraId="39611319" w14:textId="18F26955" w:rsidR="00886C3F" w:rsidRPr="0060258A" w:rsidRDefault="00E60AF2" w:rsidP="00CB4DA2">
      <w:pPr>
        <w:rPr>
          <w:rFonts w:ascii="Times New Roman" w:hAnsi="Times New Roman" w:cs="Times New Roman"/>
          <w:bCs/>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5408" behindDoc="0" locked="0" layoutInCell="1" allowOverlap="1" wp14:anchorId="68E908F9" wp14:editId="6D9F56FD">
                <wp:simplePos x="0" y="0"/>
                <wp:positionH relativeFrom="column">
                  <wp:posOffset>-606175</wp:posOffset>
                </wp:positionH>
                <wp:positionV relativeFrom="paragraph">
                  <wp:posOffset>-503434</wp:posOffset>
                </wp:positionV>
                <wp:extent cx="7211759" cy="9175897"/>
                <wp:effectExtent l="0" t="0" r="14605" b="19050"/>
                <wp:wrapNone/>
                <wp:docPr id="27" name="Text Box 27"/>
                <wp:cNvGraphicFramePr/>
                <a:graphic xmlns:a="http://schemas.openxmlformats.org/drawingml/2006/main">
                  <a:graphicData uri="http://schemas.microsoft.com/office/word/2010/wordprocessingShape">
                    <wps:wsp>
                      <wps:cNvSpPr txBox="1"/>
                      <wps:spPr>
                        <a:xfrm>
                          <a:off x="0" y="0"/>
                          <a:ext cx="7211759" cy="9175897"/>
                        </a:xfrm>
                        <a:prstGeom prst="rect">
                          <a:avLst/>
                        </a:prstGeom>
                        <a:solidFill>
                          <a:schemeClr val="lt1"/>
                        </a:solidFill>
                        <a:ln w="6350">
                          <a:solidFill>
                            <a:prstClr val="black"/>
                          </a:solidFill>
                        </a:ln>
                      </wps:spPr>
                      <wps:txbx>
                        <w:txbxContent>
                          <w:p w14:paraId="15E9B1F9" w14:textId="77777777" w:rsidR="009F0487" w:rsidRDefault="009F0487"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3A2DA1B">
                                  <wp:extent cx="3467201" cy="6560288"/>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26"/>
                                          <a:stretch>
                                            <a:fillRect/>
                                          </a:stretch>
                                        </pic:blipFill>
                                        <pic:spPr>
                                          <a:xfrm>
                                            <a:off x="0" y="0"/>
                                            <a:ext cx="3470189" cy="6565942"/>
                                          </a:xfrm>
                                          <a:prstGeom prst="rect">
                                            <a:avLst/>
                                          </a:prstGeom>
                                        </pic:spPr>
                                      </pic:pic>
                                    </a:graphicData>
                                  </a:graphic>
                                </wp:inline>
                              </w:drawing>
                            </w:r>
                          </w:p>
                          <w:p w14:paraId="16140408" w14:textId="682EF64E" w:rsidR="009F0487" w:rsidRPr="00CB4DA2" w:rsidRDefault="009F0487"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Figure </w:t>
                            </w:r>
                            <w:r>
                              <w:rPr>
                                <w:rFonts w:ascii="Times New Roman" w:hAnsi="Times New Roman" w:cs="Times New Roman"/>
                                <w:i w:val="0"/>
                                <w:color w:val="000000" w:themeColor="text1"/>
                                <w:sz w:val="24"/>
                                <w:szCs w:val="24"/>
                              </w:rPr>
                              <w:t>5</w:t>
                            </w:r>
                            <w:r w:rsidRPr="00117003">
                              <w:rPr>
                                <w:rFonts w:ascii="Times New Roman" w:hAnsi="Times New Roman" w:cs="Times New Roman"/>
                                <w:i w:val="0"/>
                                <w:color w:val="000000" w:themeColor="text1"/>
                                <w:sz w:val="24"/>
                                <w:szCs w:val="24"/>
                              </w:rPr>
                              <w:t xml:space="preserve">A).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8E908F9" id="Text Box 27" o:spid="_x0000_s1042" type="#_x0000_t202" style="position:absolute;margin-left:-47.75pt;margin-top:-39.65pt;width:567.85pt;height:7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" fillcolor="white [3201]" strokeweight=".5pt">
                <v:textbox>
                  <w:txbxContent>
                    <w:p w14:paraId="15E9B1F9" w14:textId="77777777" w:rsidR="009F0487" w:rsidRDefault="009F0487"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3A2DA1B">
                            <wp:extent cx="3467201" cy="6560288"/>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26"/>
                                    <a:stretch>
                                      <a:fillRect/>
                                    </a:stretch>
                                  </pic:blipFill>
                                  <pic:spPr>
                                    <a:xfrm>
                                      <a:off x="0" y="0"/>
                                      <a:ext cx="3470189" cy="6565942"/>
                                    </a:xfrm>
                                    <a:prstGeom prst="rect">
                                      <a:avLst/>
                                    </a:prstGeom>
                                  </pic:spPr>
                                </pic:pic>
                              </a:graphicData>
                            </a:graphic>
                          </wp:inline>
                        </w:drawing>
                      </w:r>
                    </w:p>
                    <w:p w14:paraId="16140408" w14:textId="682EF64E" w:rsidR="009F0487" w:rsidRPr="00CB4DA2" w:rsidRDefault="009F0487"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Figure </w:t>
                      </w:r>
                      <w:r>
                        <w:rPr>
                          <w:rFonts w:ascii="Times New Roman" w:hAnsi="Times New Roman" w:cs="Times New Roman"/>
                          <w:i w:val="0"/>
                          <w:color w:val="000000" w:themeColor="text1"/>
                          <w:sz w:val="24"/>
                          <w:szCs w:val="24"/>
                        </w:rPr>
                        <w:t>5</w:t>
                      </w:r>
                      <w:r w:rsidRPr="00117003">
                        <w:rPr>
                          <w:rFonts w:ascii="Times New Roman" w:hAnsi="Times New Roman" w:cs="Times New Roman"/>
                          <w:i w:val="0"/>
                          <w:color w:val="000000" w:themeColor="text1"/>
                          <w:sz w:val="24"/>
                          <w:szCs w:val="24"/>
                        </w:rPr>
                        <w:t xml:space="preserve">A).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v:textbox>
              </v:shape>
            </w:pict>
          </mc:Fallback>
        </mc:AlternateContent>
      </w:r>
      <w:r w:rsidRPr="0060258A">
        <w:rPr>
          <w:rFonts w:ascii="Times New Roman" w:hAnsi="Times New Roman" w:cs="Times New Roman"/>
          <w:bCs/>
          <w:color w:val="000000" w:themeColor="text1"/>
        </w:rPr>
        <w:br w:type="page"/>
      </w:r>
    </w:p>
    <w:p w14:paraId="41317CB8" w14:textId="65A48792" w:rsidR="00101732" w:rsidRPr="0060258A"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lastRenderedPageBreak/>
        <w:t xml:space="preserve">How neural circuits implement dynamic control of selection – and a 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w:t>
      </w:r>
      <w:r w:rsidR="00635AB9" w:rsidRPr="0060258A">
        <w:rPr>
          <w:rFonts w:ascii="Times New Roman" w:hAnsi="Times New Roman" w:cs="Times New Roman"/>
          <w:bCs/>
          <w:color w:val="000000" w:themeColor="text1"/>
        </w:rPr>
        <w:t xml:space="preserve">long-range inputs and neuromodulation </w:t>
      </w:r>
      <w:r w:rsidRPr="0060258A">
        <w:rPr>
          <w:rFonts w:ascii="Times New Roman" w:hAnsi="Times New Roman" w:cs="Times New Roman"/>
          <w:bCs/>
          <w:color w:val="000000" w:themeColor="text1"/>
        </w:rPr>
        <w:t xml:space="preserve">– allows the </w:t>
      </w:r>
      <w:r w:rsidR="000D1F56" w:rsidRPr="0060258A">
        <w:rPr>
          <w:rFonts w:ascii="Times New Roman" w:hAnsi="Times New Roman" w:cs="Times New Roman"/>
          <w:bCs/>
          <w:color w:val="000000" w:themeColor="text1"/>
        </w:rPr>
        <w:t>LDDM</w:t>
      </w:r>
      <w:r w:rsidRPr="0060258A">
        <w:rPr>
          <w:rFonts w:ascii="Times New Roman" w:hAnsi="Times New Roman" w:cs="Times New Roman"/>
          <w:bCs/>
          <w:color w:val="000000" w:themeColor="text1"/>
        </w:rPr>
        <w:t xml:space="preserve"> to capture neural activity in different task paradigms. In these simulations, disinhibition is activated when the instruction cue to choose is presented. </w:t>
      </w:r>
      <w:r w:rsidR="001236B0" w:rsidRPr="0060258A">
        <w:rPr>
          <w:rFonts w:ascii="Times New Roman" w:hAnsi="Times New Roman" w:cs="Times New Roman"/>
          <w:b/>
          <w:bCs/>
          <w:color w:val="000000" w:themeColor="text1"/>
        </w:rPr>
        <w:t>Fig</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A</w:t>
      </w:r>
      <w:r w:rsidRPr="0060258A">
        <w:rPr>
          <w:rFonts w:ascii="Times New Roman" w:hAnsi="Times New Roman" w:cs="Times New Roman"/>
          <w:bCs/>
          <w:color w:val="000000" w:themeColor="text1"/>
        </w:rPr>
        <w:t xml:space="preserve"> shows LDDM activity in a reaction</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 a standard paradigm in perceptual decision-making</w:t>
      </w:r>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001236B0" w:rsidRPr="0060258A">
        <w:rPr>
          <w:rFonts w:ascii="Times New Roman" w:hAnsi="Times New Roman" w:cs="Times New Roman"/>
          <w:b/>
          <w:bCs/>
          <w:color w:val="000000" w:themeColor="text1"/>
        </w:rPr>
        <w:t>Figs</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BC5BC4" w:rsidRPr="0060258A">
        <w:rPr>
          <w:rFonts w:ascii="Times New Roman" w:hAnsi="Times New Roman" w:cs="Times New Roman"/>
          <w:b/>
          <w:bCs/>
          <w:color w:val="000000" w:themeColor="text1"/>
        </w:rPr>
        <w:t>5</w:t>
      </w:r>
      <w:r w:rsidRPr="0060258A">
        <w:rPr>
          <w:rFonts w:ascii="Times New Roman" w:hAnsi="Times New Roman" w:cs="Times New Roman"/>
          <w:bCs/>
          <w:color w:val="000000" w:themeColor="text1"/>
        </w:rPr>
        <w:t xml:space="preserve"> and</w:t>
      </w:r>
      <w:r w:rsidR="001236B0" w:rsidRPr="0060258A">
        <w:rPr>
          <w:rFonts w:ascii="Times New Roman" w:hAnsi="Times New Roman" w:cs="Times New Roman"/>
          <w:bCs/>
          <w:color w:val="000000" w:themeColor="text1"/>
        </w:rPr>
        <w:t xml:space="preserve"> </w:t>
      </w:r>
      <w:r w:rsidR="00BC5BC4"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2F72D1EC" w14:textId="77777777" w:rsidR="00101732" w:rsidRPr="0060258A" w:rsidRDefault="00101732" w:rsidP="00886C3F">
      <w:pPr>
        <w:spacing w:line="480" w:lineRule="auto"/>
        <w:jc w:val="both"/>
        <w:rPr>
          <w:rFonts w:ascii="Times New Roman" w:hAnsi="Times New Roman" w:cs="Times New Roman"/>
          <w:bCs/>
          <w:color w:val="000000" w:themeColor="text1"/>
        </w:rPr>
      </w:pPr>
    </w:p>
    <w:p w14:paraId="24499E2C" w14:textId="31A9DE4F" w:rsidR="00101732" w:rsidRPr="0060258A" w:rsidRDefault="001236B0"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In </w:t>
      </w:r>
      <w:r w:rsidR="00CB11AD" w:rsidRPr="0060258A">
        <w:rPr>
          <w:rFonts w:ascii="Times New Roman" w:hAnsi="Times New Roman" w:cs="Times New Roman"/>
          <w:bCs/>
          <w:color w:val="000000" w:themeColor="text1"/>
        </w:rPr>
        <w:t xml:space="preserve">a </w:t>
      </w:r>
      <w:r w:rsidRPr="0060258A">
        <w:rPr>
          <w:rFonts w:ascii="Times New Roman" w:hAnsi="Times New Roman" w:cs="Times New Roman"/>
          <w:bCs/>
          <w:color w:val="000000" w:themeColor="text1"/>
        </w:rPr>
        <w:t>fixed</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w:t>
      </w:r>
      <w:r w:rsidR="00CB11AD" w:rsidRPr="0060258A">
        <w:rPr>
          <w:rFonts w:ascii="Times New Roman" w:hAnsi="Times New Roman" w:cs="Times New Roman"/>
          <w:bCs/>
          <w:color w:val="000000" w:themeColor="text1"/>
        </w:rPr>
        <w:t xml:space="preserve"> (</w:t>
      </w:r>
      <w:r w:rsidRPr="0060258A">
        <w:rPr>
          <w:rFonts w:ascii="Times New Roman" w:hAnsi="Times New Roman" w:cs="Times New Roman"/>
          <w:b/>
          <w:bCs/>
          <w:color w:val="000000" w:themeColor="text1"/>
        </w:rPr>
        <w:t>Fig</w:t>
      </w:r>
      <w:r w:rsidR="00272649" w:rsidRPr="0060258A">
        <w:rPr>
          <w:rFonts w:ascii="Times New Roman" w:hAnsi="Times New Roman" w:cs="Times New Roman"/>
          <w:b/>
          <w:bCs/>
          <w:color w:val="000000" w:themeColor="text1"/>
        </w:rPr>
        <w:t>.</w:t>
      </w:r>
      <w:r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00886C3F" w:rsidRPr="0060258A">
        <w:rPr>
          <w:rFonts w:ascii="Times New Roman" w:hAnsi="Times New Roman" w:cs="Times New Roman"/>
          <w:b/>
          <w:bCs/>
          <w:color w:val="000000" w:themeColor="text1"/>
        </w:rPr>
        <w:t>B</w:t>
      </w:r>
      <w:r w:rsidR="00CB11AD" w:rsidRPr="0060258A">
        <w:rPr>
          <w:rFonts w:ascii="Times New Roman" w:hAnsi="Times New Roman" w:cs="Times New Roman"/>
          <w:bCs/>
          <w:color w:val="000000" w:themeColor="text1"/>
        </w:rPr>
        <w:t xml:space="preserve">), </w:t>
      </w:r>
      <w:r w:rsidR="00886C3F" w:rsidRPr="0060258A">
        <w:rPr>
          <w:rFonts w:ascii="Times New Roman" w:hAnsi="Times New Roman" w:cs="Times New Roman"/>
          <w:bCs/>
          <w:color w:val="000000" w:themeColor="text1"/>
        </w:rPr>
        <w:t xml:space="preserve">disinhibition is activated after a required interval of stimulus presentation. Compared to the </w:t>
      </w:r>
      <w:r w:rsidR="00EA046E" w:rsidRPr="0060258A">
        <w:rPr>
          <w:rFonts w:ascii="Times New Roman" w:hAnsi="Times New Roman" w:cs="Times New Roman"/>
          <w:bCs/>
          <w:color w:val="000000" w:themeColor="text1"/>
        </w:rPr>
        <w:t>reaction-</w:t>
      </w:r>
      <w:r w:rsidR="00886C3F" w:rsidRPr="0060258A">
        <w:rPr>
          <w:rFonts w:ascii="Times New Roman" w:hAnsi="Times New Roman" w:cs="Times New Roman"/>
          <w:bCs/>
          <w:color w:val="000000" w:themeColor="text1"/>
        </w:rPr>
        <w:t xml:space="preserve">time task, LDDM activity here shows distinct, temporally separated patterns during stimuli viewing and option selection; this temporal segregation is driven by the </w:t>
      </w:r>
      <w:r w:rsidR="00635AB9" w:rsidRPr="0060258A">
        <w:rPr>
          <w:rFonts w:ascii="Times New Roman" w:hAnsi="Times New Roman" w:cs="Times New Roman"/>
          <w:bCs/>
          <w:color w:val="000000" w:themeColor="text1"/>
        </w:rPr>
        <w:t>activation of</w:t>
      </w:r>
      <w:r w:rsidR="00886C3F" w:rsidRPr="0060258A">
        <w:rPr>
          <w:rFonts w:ascii="Times New Roman" w:hAnsi="Times New Roman" w:cs="Times New Roman"/>
          <w:bCs/>
          <w:color w:val="000000" w:themeColor="text1"/>
        </w:rPr>
        <w:t xml:space="preserve"> disinhibition</w:t>
      </w:r>
      <w:r w:rsidR="00635AB9" w:rsidRPr="0060258A">
        <w:rPr>
          <w:rFonts w:ascii="Times New Roman" w:hAnsi="Times New Roman" w:cs="Times New Roman"/>
          <w:bCs/>
          <w:color w:val="000000" w:themeColor="text1"/>
        </w:rPr>
        <w:t xml:space="preserve"> (a step function</w:t>
      </w:r>
      <w:r w:rsidR="005F3A5E" w:rsidRPr="0060258A">
        <w:rPr>
          <w:rFonts w:ascii="Times New Roman" w:hAnsi="Times New Roman" w:cs="Times New Roman"/>
          <w:bCs/>
          <w:color w:val="000000" w:themeColor="text1"/>
        </w:rPr>
        <w:t xml:space="preserve"> on </w:t>
      </w:r>
      <m:oMath>
        <m:r>
          <w:rPr>
            <w:rFonts w:ascii="Cambria Math" w:hAnsi="Cambria Math" w:cs="Times New Roman"/>
            <w:color w:val="000000" w:themeColor="text1"/>
          </w:rPr>
          <m:t>β</m:t>
        </m:r>
      </m:oMath>
      <w:r w:rsidR="00635AB9" w:rsidRPr="0060258A">
        <w:rPr>
          <w:rFonts w:ascii="Times New Roman" w:hAnsi="Times New Roman" w:cs="Times New Roman"/>
          <w:bCs/>
          <w:color w:val="000000" w:themeColor="text1"/>
        </w:rPr>
        <w:t xml:space="preserve"> in this example)</w:t>
      </w:r>
      <w:r w:rsidR="00886C3F" w:rsidRPr="0060258A">
        <w:rPr>
          <w:rFonts w:ascii="Times New Roman" w:hAnsi="Times New Roman" w:cs="Times New Roman"/>
          <w:bCs/>
          <w:color w:val="000000" w:themeColor="text1"/>
        </w:rPr>
        <w:t>, which promotes a transition between value representation and WTA choice.</w:t>
      </w:r>
    </w:p>
    <w:p w14:paraId="1EF6F0DE" w14:textId="77777777" w:rsidR="00101732" w:rsidRPr="0060258A" w:rsidRDefault="00101732" w:rsidP="00886C3F">
      <w:pPr>
        <w:spacing w:line="480" w:lineRule="auto"/>
        <w:jc w:val="both"/>
        <w:rPr>
          <w:rFonts w:ascii="Times New Roman" w:hAnsi="Times New Roman" w:cs="Times New Roman"/>
          <w:bCs/>
          <w:color w:val="000000" w:themeColor="text1"/>
        </w:rPr>
      </w:pPr>
    </w:p>
    <w:p w14:paraId="18012622" w14:textId="2D92A46B" w:rsidR="00E5179A" w:rsidRPr="0060258A" w:rsidRDefault="00886C3F" w:rsidP="00921B7E">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A further demonstration of this temporal flexibility arises from considering </w:t>
      </w:r>
      <w:r w:rsidR="005D74C3" w:rsidRPr="0060258A">
        <w:rPr>
          <w:rFonts w:ascii="Times New Roman" w:hAnsi="Times New Roman" w:cs="Times New Roman"/>
          <w:bCs/>
          <w:color w:val="000000" w:themeColor="text1"/>
        </w:rPr>
        <w:t>delayed-</w:t>
      </w:r>
      <w:r w:rsidRPr="0060258A">
        <w:rPr>
          <w:rFonts w:ascii="Times New Roman" w:hAnsi="Times New Roman" w:cs="Times New Roman"/>
          <w:bCs/>
          <w:color w:val="000000" w:themeColor="text1"/>
        </w:rPr>
        <w:t>response task</w:t>
      </w:r>
      <w:r w:rsidR="00CB11AD"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xml:space="preserve"> (</w:t>
      </w:r>
      <w:r w:rsidR="00101732" w:rsidRPr="0060258A">
        <w:rPr>
          <w:rFonts w:ascii="Times New Roman" w:hAnsi="Times New Roman" w:cs="Times New Roman"/>
          <w:b/>
          <w:bCs/>
          <w:color w:val="000000" w:themeColor="text1"/>
        </w:rPr>
        <w:t>Fig</w:t>
      </w:r>
      <w:r w:rsidR="00217AFA" w:rsidRPr="0060258A">
        <w:rPr>
          <w:rFonts w:ascii="Times New Roman" w:hAnsi="Times New Roman" w:cs="Times New Roman"/>
          <w:b/>
          <w:bCs/>
          <w:color w:val="000000" w:themeColor="text1"/>
        </w:rPr>
        <w:t>.</w:t>
      </w:r>
      <w:r w:rsidR="00101732"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C</w:t>
      </w:r>
      <w:r w:rsidRPr="0060258A">
        <w:rPr>
          <w:rFonts w:ascii="Times New Roman" w:hAnsi="Times New Roman" w:cs="Times New Roman"/>
          <w:bCs/>
          <w:color w:val="000000" w:themeColor="text1"/>
        </w:rPr>
        <w:t>), which include an interval between stimuli</w:t>
      </w:r>
      <w:r w:rsidR="00CB11AD" w:rsidRPr="0060258A">
        <w:rPr>
          <w:rFonts w:ascii="Times New Roman" w:hAnsi="Times New Roman" w:cs="Times New Roman"/>
          <w:bCs/>
          <w:color w:val="000000" w:themeColor="text1"/>
        </w:rPr>
        <w:t xml:space="preserve"> offset</w:t>
      </w:r>
      <w:r w:rsidRPr="0060258A">
        <w:rPr>
          <w:rFonts w:ascii="Times New Roman" w:hAnsi="Times New Roman" w:cs="Times New Roman"/>
          <w:bCs/>
          <w:color w:val="000000" w:themeColor="text1"/>
        </w:rPr>
        <w:t xml:space="preserve"> and onset of the instruction cue. Consistent with its ability to maintain persistent activity (</w:t>
      </w:r>
      <w:r w:rsidR="00101732" w:rsidRPr="0060258A">
        <w:rPr>
          <w:rFonts w:ascii="Times New Roman" w:hAnsi="Times New Roman" w:cs="Times New Roman"/>
          <w:b/>
          <w:color w:val="000000" w:themeColor="text1"/>
        </w:rPr>
        <w:t>Fig</w:t>
      </w:r>
      <w:r w:rsidR="00217AFA" w:rsidRPr="0060258A">
        <w:rPr>
          <w:rFonts w:ascii="Times New Roman" w:hAnsi="Times New Roman" w:cs="Times New Roman"/>
          <w:b/>
          <w:color w:val="000000" w:themeColor="text1"/>
        </w:rPr>
        <w:t>.</w:t>
      </w:r>
      <w:r w:rsidR="0010173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Pr="0060258A">
        <w:rPr>
          <w:rFonts w:ascii="Times New Roman" w:hAnsi="Times New Roman" w:cs="Times New Roman"/>
          <w:bCs/>
          <w:color w:val="000000" w:themeColor="text1"/>
        </w:rPr>
        <w:t xml:space="preserve">), the LDDM shows value coding across the delay interval and implements WTA selection </w:t>
      </w:r>
      <w:r w:rsidR="00D2796B" w:rsidRPr="0060258A">
        <w:rPr>
          <w:rFonts w:ascii="Times New Roman" w:hAnsi="Times New Roman" w:cs="Times New Roman"/>
          <w:bCs/>
          <w:color w:val="000000" w:themeColor="text1"/>
        </w:rPr>
        <w:t>until</w:t>
      </w:r>
      <w:r w:rsidRPr="0060258A">
        <w:rPr>
          <w:rFonts w:ascii="Times New Roman" w:hAnsi="Times New Roman" w:cs="Times New Roman"/>
          <w:bCs/>
          <w:color w:val="000000" w:themeColor="text1"/>
        </w:rPr>
        <w:t xml:space="preserve"> instruction and accompanying </w:t>
      </w:r>
      <w:r w:rsidRPr="0060258A">
        <w:rPr>
          <w:rFonts w:ascii="Times New Roman" w:hAnsi="Times New Roman" w:cs="Times New Roman"/>
          <w:bCs/>
          <w:color w:val="000000" w:themeColor="text1"/>
        </w:rPr>
        <w:lastRenderedPageBreak/>
        <w:t>activation of disinhibition. These results show that the LDDM – via modulation in the timing of disinhibition activation - can temporally separate the value representation and selection processes, enabling it to capture the diversity of neural dynamics seen in reaction</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fix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w:t>
      </w:r>
    </w:p>
    <w:p w14:paraId="4CEDF8B6" w14:textId="6EEA106C" w:rsidR="00C168E7" w:rsidRDefault="00C168E7" w:rsidP="00921B7E">
      <w:pPr>
        <w:spacing w:line="480" w:lineRule="auto"/>
        <w:jc w:val="both"/>
        <w:rPr>
          <w:rFonts w:ascii="Times New Roman" w:hAnsi="Times New Roman" w:cs="Times New Roman"/>
          <w:b/>
          <w:color w:val="000000" w:themeColor="text1"/>
          <w:sz w:val="28"/>
        </w:rPr>
      </w:pPr>
    </w:p>
    <w:p w14:paraId="2484FC37" w14:textId="77777777" w:rsidR="00291981" w:rsidRPr="0060258A" w:rsidRDefault="00291981" w:rsidP="00921B7E">
      <w:pPr>
        <w:spacing w:line="480" w:lineRule="auto"/>
        <w:jc w:val="both"/>
        <w:rPr>
          <w:rFonts w:ascii="Times New Roman" w:hAnsi="Times New Roman" w:cs="Times New Roman"/>
          <w:b/>
          <w:color w:val="000000" w:themeColor="text1"/>
          <w:sz w:val="28"/>
        </w:rPr>
      </w:pPr>
    </w:p>
    <w:p w14:paraId="2AD1CF73" w14:textId="4EE710A7" w:rsidR="00654EC9" w:rsidRPr="00291981" w:rsidRDefault="00654EC9" w:rsidP="00654EC9">
      <w:pPr>
        <w:spacing w:line="480" w:lineRule="auto"/>
        <w:jc w:val="both"/>
        <w:rPr>
          <w:rFonts w:ascii="Times New Roman" w:hAnsi="Times New Roman" w:cs="Times New Roman"/>
          <w:i/>
          <w:color w:val="000000" w:themeColor="text1"/>
        </w:rPr>
      </w:pPr>
      <w:r w:rsidRPr="00291981">
        <w:rPr>
          <w:rFonts w:ascii="Times New Roman" w:hAnsi="Times New Roman" w:cs="Times New Roman"/>
          <w:i/>
          <w:color w:val="000000" w:themeColor="text1"/>
        </w:rPr>
        <w:t xml:space="preserve">GABAergic potentiation </w:t>
      </w:r>
      <w:r w:rsidRPr="00291981">
        <w:rPr>
          <w:rFonts w:ascii="Times New Roman" w:hAnsi="Times New Roman" w:cs="Times New Roman" w:hint="eastAsia"/>
          <w:i/>
          <w:color w:val="000000" w:themeColor="text1"/>
        </w:rPr>
        <w:t>distinguishes</w:t>
      </w:r>
      <w:r w:rsidRPr="00291981">
        <w:rPr>
          <w:rFonts w:ascii="Times New Roman" w:hAnsi="Times New Roman" w:cs="Times New Roman"/>
          <w:i/>
          <w:color w:val="000000" w:themeColor="text1"/>
        </w:rPr>
        <w:t xml:space="preserve"> LDDM from earlier models</w:t>
      </w:r>
    </w:p>
    <w:p w14:paraId="1176C87D" w14:textId="77777777" w:rsidR="006B4EF1" w:rsidRPr="0060258A" w:rsidRDefault="006B4EF1" w:rsidP="00654EC9">
      <w:pPr>
        <w:spacing w:line="480" w:lineRule="auto"/>
        <w:jc w:val="both"/>
        <w:rPr>
          <w:rFonts w:ascii="Times New Roman" w:hAnsi="Times New Roman" w:cs="Times New Roman"/>
          <w:b/>
          <w:i/>
          <w:color w:val="000000" w:themeColor="text1"/>
        </w:rPr>
      </w:pPr>
    </w:p>
    <w:p w14:paraId="155D9AB9" w14:textId="51FCA125" w:rsidR="00C168E7" w:rsidRPr="0060258A" w:rsidRDefault="00654EC9"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w:t>
      </w:r>
      <w:r w:rsidR="00564BC6" w:rsidRPr="0060258A">
        <w:rPr>
          <w:rFonts w:ascii="Times New Roman" w:hAnsi="Times New Roman" w:cs="Times New Roman"/>
          <w:color w:val="000000" w:themeColor="text1"/>
        </w:rPr>
        <w:t xml:space="preserve">employed by the LDDM </w:t>
      </w:r>
      <w:r w:rsidRPr="0060258A">
        <w:rPr>
          <w:rFonts w:ascii="Times New Roman" w:hAnsi="Times New Roman" w:cs="Times New Roman"/>
          <w:color w:val="000000" w:themeColor="text1"/>
        </w:rPr>
        <w:t xml:space="preserve">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w:t>
      </w:r>
      <w:r w:rsidR="00564BC6" w:rsidRPr="0060258A">
        <w:rPr>
          <w:rFonts w:ascii="Times New Roman" w:hAnsi="Times New Roman" w:cs="Times New Roman"/>
          <w:color w:val="000000" w:themeColor="text1"/>
        </w:rPr>
        <w:t xml:space="preserve">used in more standard </w:t>
      </w:r>
      <w:r w:rsidRPr="0060258A">
        <w:rPr>
          <w:rFonts w:ascii="Times New Roman" w:hAnsi="Times New Roman" w:cs="Times New Roman"/>
          <w:color w:val="000000" w:themeColor="text1"/>
        </w:rPr>
        <w:t>competition network</w:t>
      </w:r>
      <w:r w:rsidR="00564BC6"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Th</w:t>
      </w:r>
      <w:r w:rsidR="009C2377" w:rsidRPr="0060258A">
        <w:rPr>
          <w:rFonts w:ascii="Times New Roman" w:hAnsi="Times New Roman" w:cs="Times New Roman"/>
          <w:color w:val="000000" w:themeColor="text1"/>
        </w:rPr>
        <w:t>is distinction gives rise to the</w:t>
      </w:r>
      <w:r w:rsidR="00564BC6" w:rsidRPr="0060258A">
        <w:rPr>
          <w:rFonts w:ascii="Times New Roman" w:hAnsi="Times New Roman" w:cs="Times New Roman"/>
          <w:color w:val="000000" w:themeColor="text1"/>
        </w:rPr>
        <w:t xml:space="preserve"> novel </w:t>
      </w:r>
      <w:r w:rsidRPr="0060258A">
        <w:rPr>
          <w:rFonts w:ascii="Times New Roman" w:hAnsi="Times New Roman" w:cs="Times New Roman"/>
          <w:color w:val="000000" w:themeColor="text1"/>
        </w:rPr>
        <w:t xml:space="preserve">prediction from LDDM that </w:t>
      </w:r>
      <w:r w:rsidR="00564BC6" w:rsidRPr="0060258A">
        <w:rPr>
          <w:rFonts w:ascii="Times New Roman" w:hAnsi="Times New Roman" w:cs="Times New Roman"/>
          <w:color w:val="000000" w:themeColor="text1"/>
        </w:rPr>
        <w:t xml:space="preserve">the influence of global changes in </w:t>
      </w:r>
      <w:r w:rsidRPr="0060258A">
        <w:rPr>
          <w:rFonts w:ascii="Times New Roman" w:hAnsi="Times New Roman" w:cs="Times New Roman"/>
          <w:color w:val="000000" w:themeColor="text1"/>
        </w:rPr>
        <w:t>inhibit</w:t>
      </w:r>
      <w:r w:rsidR="00C32E7E" w:rsidRPr="0060258A">
        <w:rPr>
          <w:rFonts w:ascii="Times New Roman" w:hAnsi="Times New Roman" w:cs="Times New Roman"/>
          <w:color w:val="000000" w:themeColor="text1"/>
        </w:rPr>
        <w:t>ory tone are</w:t>
      </w:r>
      <w:r w:rsidRPr="0060258A">
        <w:rPr>
          <w:rFonts w:ascii="Times New Roman" w:hAnsi="Times New Roman" w:cs="Times New Roman"/>
          <w:color w:val="000000" w:themeColor="text1"/>
        </w:rPr>
        <w:t xml:space="preserve"> non-selective during represent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but switch to be</w:t>
      </w:r>
      <w:r w:rsidR="00C32E7E" w:rsidRPr="0060258A">
        <w:rPr>
          <w:rFonts w:ascii="Times New Roman" w:hAnsi="Times New Roman" w:cs="Times New Roman"/>
          <w:color w:val="000000" w:themeColor="text1"/>
        </w:rPr>
        <w:t>ing</w:t>
      </w:r>
      <w:r w:rsidRPr="0060258A">
        <w:rPr>
          <w:rFonts w:ascii="Times New Roman" w:hAnsi="Times New Roman" w:cs="Times New Roman"/>
          <w:color w:val="000000" w:themeColor="text1"/>
        </w:rPr>
        <w:t xml:space="preserve"> input</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selective after disinhibition</w:t>
      </w:r>
      <w:r w:rsidR="00C32E7E" w:rsidRPr="0060258A">
        <w:rPr>
          <w:rFonts w:ascii="Times New Roman" w:hAnsi="Times New Roman" w:cs="Times New Roman"/>
          <w:color w:val="000000" w:themeColor="text1"/>
        </w:rPr>
        <w:t xml:space="preserve"> is increased</w:t>
      </w:r>
      <w:r w:rsidRPr="0060258A">
        <w:rPr>
          <w:rFonts w:ascii="Times New Roman" w:hAnsi="Times New Roman" w:cs="Times New Roman"/>
          <w:color w:val="000000" w:themeColor="text1"/>
        </w:rPr>
        <w:t>.</w:t>
      </w:r>
      <w:r w:rsidR="00C32E7E" w:rsidRPr="0060258A">
        <w:rPr>
          <w:rFonts w:ascii="Times New Roman" w:hAnsi="Times New Roman" w:cs="Times New Roman"/>
          <w:color w:val="000000" w:themeColor="text1"/>
        </w:rPr>
        <w:t xml:space="preserve"> This reflects a fundamentally novel prediction of this class of model.</w:t>
      </w:r>
      <w:r w:rsidRPr="0060258A">
        <w:rPr>
          <w:rFonts w:ascii="Times New Roman" w:hAnsi="Times New Roman" w:cs="Times New Roman"/>
          <w:color w:val="000000" w:themeColor="text1"/>
        </w:rPr>
        <w:t xml:space="preserve"> To empirically test th</w:t>
      </w:r>
      <w:r w:rsidR="00C32E7E" w:rsidRPr="0060258A">
        <w:rPr>
          <w:rFonts w:ascii="Times New Roman" w:hAnsi="Times New Roman" w:cs="Times New Roman"/>
          <w:color w:val="000000" w:themeColor="text1"/>
        </w:rPr>
        <w:t xml:space="preserve">at </w:t>
      </w:r>
      <w:r w:rsidRPr="0060258A">
        <w:rPr>
          <w:rFonts w:ascii="Times New Roman" w:hAnsi="Times New Roman" w:cs="Times New Roman"/>
          <w:color w:val="000000" w:themeColor="text1"/>
        </w:rPr>
        <w:t xml:space="preserve">key </w:t>
      </w:r>
      <w:r w:rsidR="00C32E7E" w:rsidRPr="0060258A">
        <w:rPr>
          <w:rFonts w:ascii="Times New Roman" w:hAnsi="Times New Roman" w:cs="Times New Roman"/>
          <w:color w:val="000000" w:themeColor="text1"/>
        </w:rPr>
        <w:t>prediction, optogenetic/</w:t>
      </w:r>
      <w:r w:rsidRPr="0060258A">
        <w:rPr>
          <w:rFonts w:ascii="Times New Roman" w:hAnsi="Times New Roman" w:cs="Times New Roman"/>
          <w:color w:val="000000" w:themeColor="text1"/>
        </w:rPr>
        <w:t>pharmacological manipul</w:t>
      </w:r>
      <w:r w:rsidR="00C32E7E" w:rsidRPr="0060258A">
        <w:rPr>
          <w:rFonts w:ascii="Times New Roman" w:hAnsi="Times New Roman" w:cs="Times New Roman"/>
          <w:color w:val="000000" w:themeColor="text1"/>
        </w:rPr>
        <w:t>ation of</w:t>
      </w:r>
      <w:r w:rsidRPr="0060258A">
        <w:rPr>
          <w:rFonts w:ascii="Times New Roman" w:hAnsi="Times New Roman" w:cs="Times New Roman"/>
          <w:color w:val="000000" w:themeColor="text1"/>
        </w:rPr>
        <w:t xml:space="preserve"> GABAergic activity</w:t>
      </w:r>
      <w:r w:rsidR="00C32E7E" w:rsidRPr="0060258A">
        <w:rPr>
          <w:rFonts w:ascii="Times New Roman" w:hAnsi="Times New Roman" w:cs="Times New Roman"/>
          <w:color w:val="000000" w:themeColor="text1"/>
        </w:rPr>
        <w:t xml:space="preserve"> could be introduced</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The</w:t>
      </w:r>
      <w:r w:rsidRPr="0060258A">
        <w:rPr>
          <w:rFonts w:ascii="Times New Roman" w:hAnsi="Times New Roman" w:cs="Times New Roman"/>
          <w:color w:val="000000" w:themeColor="text1"/>
        </w:rPr>
        <w:t xml:space="preserve"> LDDM contains two different types of inhibition</w:t>
      </w:r>
      <w:r w:rsidR="00C32E7E" w:rsidRPr="0060258A">
        <w:rPr>
          <w:rFonts w:ascii="Times New Roman" w:hAnsi="Times New Roman" w:cs="Times New Roman"/>
          <w:color w:val="000000" w:themeColor="text1"/>
        </w:rPr>
        <w:t xml:space="preserve"> and thus</w:t>
      </w:r>
      <w:r w:rsidRPr="0060258A">
        <w:rPr>
          <w:rFonts w:ascii="Times New Roman" w:hAnsi="Times New Roman" w:cs="Times New Roman"/>
          <w:color w:val="000000" w:themeColor="text1"/>
        </w:rPr>
        <w:t xml:space="preserve"> its reaction to </w:t>
      </w:r>
      <w:r w:rsidR="00C32E7E" w:rsidRPr="0060258A">
        <w:rPr>
          <w:rFonts w:ascii="Times New Roman" w:hAnsi="Times New Roman" w:cs="Times New Roman"/>
          <w:color w:val="000000" w:themeColor="text1"/>
        </w:rPr>
        <w:t xml:space="preserve">a </w:t>
      </w:r>
      <w:r w:rsidRPr="0060258A">
        <w:rPr>
          <w:rFonts w:ascii="Times New Roman" w:hAnsi="Times New Roman" w:cs="Times New Roman"/>
          <w:color w:val="000000" w:themeColor="text1"/>
        </w:rPr>
        <w:t>GABAergic agonist</w:t>
      </w:r>
      <w:r w:rsidR="00C32E7E" w:rsidRPr="0060258A">
        <w:rPr>
          <w:rFonts w:ascii="Times New Roman" w:hAnsi="Times New Roman" w:cs="Times New Roman"/>
          <w:color w:val="000000" w:themeColor="text1"/>
        </w:rPr>
        <w:t xml:space="preserve"> depends on both the state of the disinhibitory network and the intensity of the GABAergic a</w:t>
      </w:r>
      <w:r w:rsidR="00192F28" w:rsidRPr="0060258A">
        <w:rPr>
          <w:rFonts w:ascii="Times New Roman" w:hAnsi="Times New Roman" w:cs="Times New Roman"/>
          <w:color w:val="000000" w:themeColor="text1"/>
        </w:rPr>
        <w:t>ctiv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 xml:space="preserve">To highlight the importance of that prediction, </w:t>
      </w:r>
      <w:r w:rsidRPr="0060258A">
        <w:rPr>
          <w:rFonts w:ascii="Times New Roman" w:hAnsi="Times New Roman" w:cs="Times New Roman"/>
          <w:color w:val="000000" w:themeColor="text1"/>
        </w:rPr>
        <w:t xml:space="preserve">we </w:t>
      </w:r>
      <w:r w:rsidR="00C32E7E" w:rsidRPr="0060258A">
        <w:rPr>
          <w:rFonts w:ascii="Times New Roman" w:hAnsi="Times New Roman" w:cs="Times New Roman"/>
          <w:color w:val="000000" w:themeColor="text1"/>
        </w:rPr>
        <w:t xml:space="preserve">implemented </w:t>
      </w:r>
      <w:r w:rsidRPr="0060258A">
        <w:rPr>
          <w:rFonts w:ascii="Times New Roman" w:hAnsi="Times New Roman" w:cs="Times New Roman"/>
          <w:color w:val="000000" w:themeColor="text1"/>
        </w:rPr>
        <w:t>different level</w:t>
      </w:r>
      <w:r w:rsidR="00C32E7E"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of GABAergic activit</w:t>
      </w:r>
      <w:r w:rsidR="00192F28" w:rsidRPr="0060258A">
        <w:rPr>
          <w:rFonts w:ascii="Times New Roman" w:hAnsi="Times New Roman" w:cs="Times New Roman"/>
          <w:color w:val="000000" w:themeColor="text1"/>
        </w:rPr>
        <w:t>y</w:t>
      </w:r>
      <w:r w:rsidRPr="0060258A">
        <w:rPr>
          <w:rFonts w:ascii="Times New Roman" w:hAnsi="Times New Roman" w:cs="Times New Roman"/>
          <w:color w:val="000000" w:themeColor="text1"/>
        </w:rPr>
        <w:t xml:space="preserve"> in both </w:t>
      </w:r>
      <w:r w:rsidR="00192F28" w:rsidRPr="0060258A">
        <w:rPr>
          <w:rFonts w:ascii="Times New Roman" w:hAnsi="Times New Roman" w:cs="Times New Roman"/>
          <w:color w:val="000000" w:themeColor="text1"/>
        </w:rPr>
        <w:t>the LDDM and the more traditional RNM.</w:t>
      </w:r>
      <w:r w:rsidR="00C168E7" w:rsidRPr="0060258A">
        <w:rPr>
          <w:rFonts w:ascii="Times New Roman" w:hAnsi="Times New Roman" w:cs="Times New Roman"/>
          <w:color w:val="000000" w:themeColor="text1"/>
        </w:rPr>
        <w:br w:type="page"/>
      </w:r>
    </w:p>
    <w:p w14:paraId="5EE72B00" w14:textId="73E31EB1" w:rsidR="00B26F88" w:rsidRPr="0060258A" w:rsidRDefault="00B26F88">
      <w:pPr>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72576" behindDoc="0" locked="0" layoutInCell="1" allowOverlap="1" wp14:anchorId="6B1D6E99" wp14:editId="1251E908">
                <wp:simplePos x="0" y="0"/>
                <wp:positionH relativeFrom="column">
                  <wp:posOffset>-174661</wp:posOffset>
                </wp:positionH>
                <wp:positionV relativeFrom="paragraph">
                  <wp:posOffset>0</wp:posOffset>
                </wp:positionV>
                <wp:extent cx="6513815" cy="6310630"/>
                <wp:effectExtent l="0" t="0" r="14605" b="13970"/>
                <wp:wrapNone/>
                <wp:docPr id="15" name="Text Box 15"/>
                <wp:cNvGraphicFramePr/>
                <a:graphic xmlns:a="http://schemas.openxmlformats.org/drawingml/2006/main">
                  <a:graphicData uri="http://schemas.microsoft.com/office/word/2010/wordprocessingShape">
                    <wps:wsp>
                      <wps:cNvSpPr txBox="1"/>
                      <wps:spPr>
                        <a:xfrm>
                          <a:off x="0" y="0"/>
                          <a:ext cx="6513815" cy="6310630"/>
                        </a:xfrm>
                        <a:prstGeom prst="rect">
                          <a:avLst/>
                        </a:prstGeom>
                        <a:solidFill>
                          <a:schemeClr val="lt1"/>
                        </a:solidFill>
                        <a:ln w="6350">
                          <a:solidFill>
                            <a:prstClr val="black"/>
                          </a:solidFill>
                        </a:ln>
                      </wps:spPr>
                      <wps:txbx>
                        <w:txbxContent>
                          <w:p w14:paraId="640E6015" w14:textId="77777777" w:rsidR="009F0487" w:rsidRDefault="009F0487" w:rsidP="00B26F88">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1FCEA3C8" wp14:editId="556DE47B">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27"/>
                                          <a:stretch>
                                            <a:fillRect/>
                                          </a:stretch>
                                        </pic:blipFill>
                                        <pic:spPr>
                                          <a:xfrm>
                                            <a:off x="0" y="0"/>
                                            <a:ext cx="6323965" cy="3569970"/>
                                          </a:xfrm>
                                          <a:prstGeom prst="rect">
                                            <a:avLst/>
                                          </a:prstGeom>
                                        </pic:spPr>
                                      </pic:pic>
                                    </a:graphicData>
                                  </a:graphic>
                                </wp:inline>
                              </w:drawing>
                            </w:r>
                          </w:p>
                          <w:p w14:paraId="1688F93F" w14:textId="77777777" w:rsidR="009F0487" w:rsidRPr="00CB4DA2" w:rsidRDefault="009F0487"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lling predictions of GABAergic agonist 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The predicted neural dynamics of pyramidal neurons (R1, solid lines and R2, dashed lines) activities in a fixed duration decision task from LDDM. Agonist (orange) comparative to control (blue) decreases neural activities during </w:t>
                            </w:r>
                            <w:proofErr w:type="gramStart"/>
                            <w:r>
                              <w:rPr>
                                <w:rFonts w:ascii="Times New Roman" w:hAnsi="Times New Roman" w:cs="Times New Roman"/>
                                <w:i w:val="0"/>
                                <w:color w:val="000000" w:themeColor="text1"/>
                                <w:sz w:val="24"/>
                                <w:szCs w:val="24"/>
                              </w:rPr>
                              <w:t>early stage</w:t>
                            </w:r>
                            <w:proofErr w:type="gramEnd"/>
                            <w:r>
                              <w:rPr>
                                <w:rFonts w:ascii="Times New Roman" w:hAnsi="Times New Roman" w:cs="Times New Roman"/>
                                <w:i w:val="0"/>
                                <w:color w:val="000000" w:themeColor="text1"/>
                                <w:sz w:val="24"/>
                                <w:szCs w:val="24"/>
                              </w:rPr>
                              <w:t xml:space="preserve"> representation but speeds up WTA bifurcation after 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GABAergic activation 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GABAergic agonist condition (orange) with control (blue), the </w:t>
                            </w:r>
                            <w:r w:rsidRPr="00674C04">
                              <w:rPr>
                                <w:rFonts w:ascii="Times New Roman" w:hAnsi="Times New Roman" w:cs="Times New Roman"/>
                                <w:i w:val="0"/>
                                <w:color w:val="000000" w:themeColor="text1"/>
                                <w:sz w:val="24"/>
                                <w:szCs w:val="24"/>
                              </w:rPr>
                              <w:t>differences should be 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pyramidal neurons (R1, solid lines and R2, dashed lines) activities from RNMs (e.g., Wong and Wang, 2006). Since the model does not include a mechanism of switch, fixed duration task is not able to be tested in this type of model. We examined the reaction time task instead. RNM predicts suppressed neural dynamics under increased GABAergic activity.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B1D6E99" id="Text Box 15" o:spid="_x0000_s1043" type="#_x0000_t202" style="position:absolute;margin-left:-13.75pt;margin-top:0;width:512.9pt;height:496.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" fillcolor="white [3201]" strokeweight=".5pt">
                <v:textbox>
                  <w:txbxContent>
                    <w:p w14:paraId="640E6015" w14:textId="77777777" w:rsidR="009F0487" w:rsidRDefault="009F0487" w:rsidP="00B26F88">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1FCEA3C8" wp14:editId="556DE47B">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27"/>
                                    <a:stretch>
                                      <a:fillRect/>
                                    </a:stretch>
                                  </pic:blipFill>
                                  <pic:spPr>
                                    <a:xfrm>
                                      <a:off x="0" y="0"/>
                                      <a:ext cx="6323965" cy="3569970"/>
                                    </a:xfrm>
                                    <a:prstGeom prst="rect">
                                      <a:avLst/>
                                    </a:prstGeom>
                                  </pic:spPr>
                                </pic:pic>
                              </a:graphicData>
                            </a:graphic>
                          </wp:inline>
                        </w:drawing>
                      </w:r>
                    </w:p>
                    <w:p w14:paraId="1688F93F" w14:textId="77777777" w:rsidR="009F0487" w:rsidRPr="00CB4DA2" w:rsidRDefault="009F0487"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lling predictions of GABAergic agonist 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The predicted neural dynamics of pyramidal neurons (R1, solid lines and R2, dashed lines) activities in a fixed duration decision task from LDDM. Agonist (orange) comparative to control (blue) decreases neural activities during </w:t>
                      </w:r>
                      <w:proofErr w:type="gramStart"/>
                      <w:r>
                        <w:rPr>
                          <w:rFonts w:ascii="Times New Roman" w:hAnsi="Times New Roman" w:cs="Times New Roman"/>
                          <w:i w:val="0"/>
                          <w:color w:val="000000" w:themeColor="text1"/>
                          <w:sz w:val="24"/>
                          <w:szCs w:val="24"/>
                        </w:rPr>
                        <w:t>early stage</w:t>
                      </w:r>
                      <w:proofErr w:type="gramEnd"/>
                      <w:r>
                        <w:rPr>
                          <w:rFonts w:ascii="Times New Roman" w:hAnsi="Times New Roman" w:cs="Times New Roman"/>
                          <w:i w:val="0"/>
                          <w:color w:val="000000" w:themeColor="text1"/>
                          <w:sz w:val="24"/>
                          <w:szCs w:val="24"/>
                        </w:rPr>
                        <w:t xml:space="preserve"> representation but speeds up WTA bifurcation after 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GABAergic activation 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GABAergic agonist condition (orange) with control (blue), the </w:t>
                      </w:r>
                      <w:r w:rsidRPr="00674C04">
                        <w:rPr>
                          <w:rFonts w:ascii="Times New Roman" w:hAnsi="Times New Roman" w:cs="Times New Roman"/>
                          <w:i w:val="0"/>
                          <w:color w:val="000000" w:themeColor="text1"/>
                          <w:sz w:val="24"/>
                          <w:szCs w:val="24"/>
                        </w:rPr>
                        <w:t>differences should be 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pyramidal neurons (R1, solid lines and R2, dashed lines) activities from RNMs (e.g., Wong and Wang, 2006). Since the model does not include a mechanism of switch, fixed duration task is not able to be tested in this type of model. We examined the reaction time task instead. RNM predicts suppressed neural dynamics under increased GABAergic activity.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v:textbox>
              </v:shape>
            </w:pict>
          </mc:Fallback>
        </mc:AlternateContent>
      </w:r>
      <w:r w:rsidRPr="0060258A">
        <w:rPr>
          <w:rFonts w:ascii="Times New Roman" w:hAnsi="Times New Roman" w:cs="Times New Roman"/>
          <w:color w:val="000000" w:themeColor="text1"/>
        </w:rPr>
        <w:br w:type="page"/>
      </w:r>
    </w:p>
    <w:p w14:paraId="5CE11377" w14:textId="659F5C15" w:rsidR="00DE5E54" w:rsidRPr="0060258A" w:rsidRDefault="00C168E7"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At the neural level, the LDDM predicts a dissociable effect of increased inhibition on excitatory neuron activity (</w:t>
      </w:r>
      <w:r w:rsidRPr="0060258A">
        <w:rPr>
          <w:rFonts w:ascii="Times New Roman" w:hAnsi="Times New Roman" w:cs="Times New Roman"/>
          <w:b/>
          <w:color w:val="000000" w:themeColor="text1"/>
        </w:rPr>
        <w:t>Fig 10A</w:t>
      </w:r>
      <w:r w:rsidRPr="0060258A">
        <w:rPr>
          <w:rFonts w:ascii="Times New Roman" w:hAnsi="Times New Roman" w:cs="Times New Roman"/>
          <w:color w:val="000000" w:themeColor="text1"/>
        </w:rPr>
        <w:t>). During option representation (cue interval in fixed duration trials), increased inhibition increases both recurrent and lateral inhibition, leading to decreased excitatory neuron firing rates and a weaker modulation by value. During option selection (go/choice intervals in fixed duration trials), stimulation of local disinhibition increases WTA activity but decreases the late-stage representation of value. At the behavioral level, these changes should produce a speeding up of RTs and a decrease in choice accuracy (</w:t>
      </w:r>
      <w:r w:rsidRPr="0060258A">
        <w:rPr>
          <w:rFonts w:ascii="Times New Roman" w:hAnsi="Times New Roman" w:cs="Times New Roman"/>
          <w:b/>
          <w:color w:val="000000" w:themeColor="text1"/>
        </w:rPr>
        <w:t>Fig. 10B</w:t>
      </w:r>
      <w:r w:rsidRPr="0060258A">
        <w:rPr>
          <w:rFonts w:ascii="Times New Roman" w:hAnsi="Times New Roman" w:cs="Times New Roman"/>
          <w:color w:val="000000" w:themeColor="text1"/>
        </w:rPr>
        <w:t>), expected differences between control and agonist that would be evident in chronometric and psychometric curves (</w:t>
      </w:r>
      <w:r w:rsidRPr="0060258A">
        <w:rPr>
          <w:rFonts w:ascii="Times New Roman" w:hAnsi="Times New Roman" w:cs="Times New Roman"/>
          <w:b/>
          <w:color w:val="000000" w:themeColor="text1"/>
        </w:rPr>
        <w:t>Fig. 10C</w:t>
      </w:r>
      <w:r w:rsidRPr="0060258A">
        <w:rPr>
          <w:rFonts w:ascii="Times New Roman" w:hAnsi="Times New Roman" w:cs="Times New Roman"/>
          <w:color w:val="000000" w:themeColor="text1"/>
        </w:rPr>
        <w:t>). Note that the qualitative predictions for agonist effects on RT and accuracy (</w:t>
      </w:r>
      <w:proofErr w:type="gramStart"/>
      <w:r w:rsidRPr="0060258A">
        <w:rPr>
          <w:rFonts w:ascii="Times New Roman" w:hAnsi="Times New Roman" w:cs="Times New Roman"/>
          <w:color w:val="000000" w:themeColor="text1"/>
        </w:rPr>
        <w:t>i.e.</w:t>
      </w:r>
      <w:proofErr w:type="gramEnd"/>
      <w:r w:rsidRPr="0060258A">
        <w:rPr>
          <w:rFonts w:ascii="Times New Roman" w:hAnsi="Times New Roman" w:cs="Times New Roman"/>
          <w:color w:val="000000" w:themeColor="text1"/>
        </w:rPr>
        <w:t xml:space="preserve"> direction of change) are robust to specific LDDM parameterizations (</w:t>
      </w:r>
      <w:r w:rsidRPr="0060258A">
        <w:rPr>
          <w:rFonts w:ascii="Times New Roman" w:hAnsi="Times New Roman" w:cs="Times New Roman"/>
          <w:b/>
          <w:color w:val="000000" w:themeColor="text1"/>
        </w:rPr>
        <w:t>Fig. 10D</w:t>
      </w:r>
      <w:r w:rsidRPr="0060258A">
        <w:rPr>
          <w:rFonts w:ascii="Times New Roman" w:hAnsi="Times New Roman" w:cs="Times New Roman"/>
          <w:color w:val="000000" w:themeColor="text1"/>
        </w:rPr>
        <w:t>). In contrast, in more traditional networks like the RNM that employ non-selective inhibition, increased inhibition suppresses both the baseline and WTA stages of neural activities (</w:t>
      </w:r>
      <w:r w:rsidRPr="0060258A">
        <w:rPr>
          <w:rFonts w:ascii="Times New Roman" w:hAnsi="Times New Roman" w:cs="Times New Roman"/>
          <w:b/>
          <w:color w:val="000000" w:themeColor="text1"/>
        </w:rPr>
        <w:t>Fig. 10E</w:t>
      </w:r>
      <w:r w:rsidRPr="0060258A">
        <w:rPr>
          <w:rFonts w:ascii="Times New Roman" w:hAnsi="Times New Roman" w:cs="Times New Roman"/>
          <w:color w:val="000000" w:themeColor="text1"/>
        </w:rPr>
        <w:t>). The suppression in neural coding will slow down RTs but will not affect the choice accuracy (</w:t>
      </w:r>
      <w:r w:rsidRPr="0060258A">
        <w:rPr>
          <w:rFonts w:ascii="Times New Roman" w:hAnsi="Times New Roman" w:cs="Times New Roman"/>
          <w:b/>
          <w:color w:val="000000" w:themeColor="text1"/>
        </w:rPr>
        <w:t>Figs. 10F</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 that employ more traditional changes in the E/I balance to achieve state changes.</w:t>
      </w:r>
      <w:r w:rsidR="00DE5E54" w:rsidRPr="0060258A">
        <w:rPr>
          <w:rFonts w:ascii="Times New Roman" w:hAnsi="Times New Roman" w:cs="Times New Roman"/>
          <w:b/>
          <w:color w:val="000000" w:themeColor="text1"/>
        </w:rPr>
        <w:br w:type="page"/>
      </w:r>
    </w:p>
    <w:p w14:paraId="73E645A9" w14:textId="4F276560" w:rsidR="00E15537" w:rsidRPr="00B71B76" w:rsidRDefault="00E15537" w:rsidP="008A72C9">
      <w:pPr>
        <w:spacing w:line="480" w:lineRule="auto"/>
        <w:rPr>
          <w:rFonts w:ascii="Times New Roman" w:hAnsi="Times New Roman" w:cs="Times New Roman"/>
          <w:b/>
          <w:color w:val="000000" w:themeColor="text1"/>
        </w:rPr>
      </w:pPr>
    </w:p>
    <w:sectPr w:rsidR="00E15537" w:rsidRPr="00B71B76" w:rsidSect="00962FD1">
      <w:footerReference w:type="even" r:id="rId28"/>
      <w:footerReference w:type="default" r:id="rId29"/>
      <w:footerReference w:type="first" r:id="rId3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CA3BF6" w14:textId="77777777" w:rsidR="00F80471" w:rsidRDefault="00F80471" w:rsidP="00CB61F1">
      <w:r>
        <w:separator/>
      </w:r>
    </w:p>
  </w:endnote>
  <w:endnote w:type="continuationSeparator" w:id="0">
    <w:p w14:paraId="7E276DA2" w14:textId="77777777" w:rsidR="00F80471" w:rsidRDefault="00F80471" w:rsidP="00CB6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1014109"/>
      <w:docPartObj>
        <w:docPartGallery w:val="Page Numbers (Bottom of Page)"/>
        <w:docPartUnique/>
      </w:docPartObj>
    </w:sdtPr>
    <w:sdtEndPr>
      <w:rPr>
        <w:rStyle w:val="PageNumber"/>
      </w:rPr>
    </w:sdtEndPr>
    <w:sdtContent>
      <w:p w14:paraId="13E8861E" w14:textId="453149F1"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6F97B6" w14:textId="77777777" w:rsidR="009F0487" w:rsidRDefault="009F0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8317638"/>
      <w:docPartObj>
        <w:docPartGallery w:val="Page Numbers (Bottom of Page)"/>
        <w:docPartUnique/>
      </w:docPartObj>
    </w:sdtPr>
    <w:sdtEndPr>
      <w:rPr>
        <w:rStyle w:val="PageNumber"/>
      </w:rPr>
    </w:sdtEndPr>
    <w:sdtContent>
      <w:p w14:paraId="04D41956" w14:textId="6F8837B2"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7F51D0D8" w14:textId="77777777" w:rsidR="009F0487" w:rsidRDefault="009F0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349729"/>
      <w:docPartObj>
        <w:docPartGallery w:val="Page Numbers (Bottom of Page)"/>
        <w:docPartUnique/>
      </w:docPartObj>
    </w:sdtPr>
    <w:sdtEndPr>
      <w:rPr>
        <w:rStyle w:val="PageNumber"/>
      </w:rPr>
    </w:sdtEndPr>
    <w:sdtContent>
      <w:p w14:paraId="75893AD2" w14:textId="3D0E8B05" w:rsidR="009F0487" w:rsidRDefault="009F0487" w:rsidP="008E0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78812" w14:textId="77777777" w:rsidR="009F0487" w:rsidRDefault="009F0487" w:rsidP="00962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DADF75" w14:textId="77777777" w:rsidR="00F80471" w:rsidRDefault="00F80471" w:rsidP="00CB61F1">
      <w:r>
        <w:separator/>
      </w:r>
    </w:p>
  </w:footnote>
  <w:footnote w:type="continuationSeparator" w:id="0">
    <w:p w14:paraId="5DB60374" w14:textId="77777777" w:rsidR="00F80471" w:rsidRDefault="00F80471" w:rsidP="00CB61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8"/>
  </w:num>
  <w:num w:numId="4">
    <w:abstractNumId w:val="4"/>
  </w:num>
  <w:num w:numId="5">
    <w:abstractNumId w:val="5"/>
  </w:num>
  <w:num w:numId="6">
    <w:abstractNumId w:val="3"/>
  </w:num>
  <w:num w:numId="7">
    <w:abstractNumId w:val="7"/>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B7E"/>
    <w:rsid w:val="00000970"/>
    <w:rsid w:val="00001069"/>
    <w:rsid w:val="000011AD"/>
    <w:rsid w:val="000014D0"/>
    <w:rsid w:val="0000171F"/>
    <w:rsid w:val="000029AE"/>
    <w:rsid w:val="00002FA4"/>
    <w:rsid w:val="00003338"/>
    <w:rsid w:val="0000345D"/>
    <w:rsid w:val="00003ADE"/>
    <w:rsid w:val="00003FA1"/>
    <w:rsid w:val="00003FC8"/>
    <w:rsid w:val="000042FF"/>
    <w:rsid w:val="0000430E"/>
    <w:rsid w:val="00004ABA"/>
    <w:rsid w:val="00004EF5"/>
    <w:rsid w:val="000066A7"/>
    <w:rsid w:val="0000695E"/>
    <w:rsid w:val="00007867"/>
    <w:rsid w:val="00007B08"/>
    <w:rsid w:val="00010504"/>
    <w:rsid w:val="0001101A"/>
    <w:rsid w:val="0001183A"/>
    <w:rsid w:val="000120C1"/>
    <w:rsid w:val="00013415"/>
    <w:rsid w:val="00013B3C"/>
    <w:rsid w:val="00013DA6"/>
    <w:rsid w:val="00013F5F"/>
    <w:rsid w:val="00014097"/>
    <w:rsid w:val="000144A6"/>
    <w:rsid w:val="000144F4"/>
    <w:rsid w:val="00014870"/>
    <w:rsid w:val="0001505B"/>
    <w:rsid w:val="00015374"/>
    <w:rsid w:val="00015532"/>
    <w:rsid w:val="00016249"/>
    <w:rsid w:val="000162A9"/>
    <w:rsid w:val="000166D1"/>
    <w:rsid w:val="000167F0"/>
    <w:rsid w:val="00016881"/>
    <w:rsid w:val="000169DA"/>
    <w:rsid w:val="000169EB"/>
    <w:rsid w:val="00017306"/>
    <w:rsid w:val="00020682"/>
    <w:rsid w:val="00020AC7"/>
    <w:rsid w:val="000211E7"/>
    <w:rsid w:val="00021283"/>
    <w:rsid w:val="00021624"/>
    <w:rsid w:val="00021982"/>
    <w:rsid w:val="00021FC4"/>
    <w:rsid w:val="0002290D"/>
    <w:rsid w:val="00022976"/>
    <w:rsid w:val="000229A6"/>
    <w:rsid w:val="00022AB0"/>
    <w:rsid w:val="00023434"/>
    <w:rsid w:val="000236E1"/>
    <w:rsid w:val="000243A3"/>
    <w:rsid w:val="000246A0"/>
    <w:rsid w:val="00024763"/>
    <w:rsid w:val="000248FB"/>
    <w:rsid w:val="0002494C"/>
    <w:rsid w:val="00024C5E"/>
    <w:rsid w:val="0002583E"/>
    <w:rsid w:val="00025DF1"/>
    <w:rsid w:val="00025E42"/>
    <w:rsid w:val="00026E88"/>
    <w:rsid w:val="00027748"/>
    <w:rsid w:val="00027C9A"/>
    <w:rsid w:val="00027CBF"/>
    <w:rsid w:val="00027E18"/>
    <w:rsid w:val="000307BB"/>
    <w:rsid w:val="000309C2"/>
    <w:rsid w:val="000309F0"/>
    <w:rsid w:val="000310FF"/>
    <w:rsid w:val="00031695"/>
    <w:rsid w:val="00031770"/>
    <w:rsid w:val="000318E3"/>
    <w:rsid w:val="00031B36"/>
    <w:rsid w:val="00031F3A"/>
    <w:rsid w:val="000329EA"/>
    <w:rsid w:val="00032CB5"/>
    <w:rsid w:val="0003336A"/>
    <w:rsid w:val="000345EA"/>
    <w:rsid w:val="0003491D"/>
    <w:rsid w:val="00034C9C"/>
    <w:rsid w:val="00034E97"/>
    <w:rsid w:val="0003568C"/>
    <w:rsid w:val="000358DD"/>
    <w:rsid w:val="00035999"/>
    <w:rsid w:val="0003648D"/>
    <w:rsid w:val="00036559"/>
    <w:rsid w:val="000369C6"/>
    <w:rsid w:val="00036F35"/>
    <w:rsid w:val="00037731"/>
    <w:rsid w:val="00037924"/>
    <w:rsid w:val="0004003B"/>
    <w:rsid w:val="000400CE"/>
    <w:rsid w:val="00041095"/>
    <w:rsid w:val="00041142"/>
    <w:rsid w:val="00041DEB"/>
    <w:rsid w:val="00041FBB"/>
    <w:rsid w:val="00043203"/>
    <w:rsid w:val="0004349A"/>
    <w:rsid w:val="00043E08"/>
    <w:rsid w:val="00044374"/>
    <w:rsid w:val="00044495"/>
    <w:rsid w:val="00044ECB"/>
    <w:rsid w:val="00045648"/>
    <w:rsid w:val="00045831"/>
    <w:rsid w:val="00045A0B"/>
    <w:rsid w:val="00045D9A"/>
    <w:rsid w:val="000461BF"/>
    <w:rsid w:val="000466D7"/>
    <w:rsid w:val="000469A1"/>
    <w:rsid w:val="000472E1"/>
    <w:rsid w:val="00047FA5"/>
    <w:rsid w:val="00050AB4"/>
    <w:rsid w:val="00050E09"/>
    <w:rsid w:val="0005141F"/>
    <w:rsid w:val="00051A3A"/>
    <w:rsid w:val="00051BE8"/>
    <w:rsid w:val="00052184"/>
    <w:rsid w:val="00052200"/>
    <w:rsid w:val="00052240"/>
    <w:rsid w:val="00052729"/>
    <w:rsid w:val="00052C28"/>
    <w:rsid w:val="00052F35"/>
    <w:rsid w:val="000533D2"/>
    <w:rsid w:val="0005343F"/>
    <w:rsid w:val="0005370C"/>
    <w:rsid w:val="00053FA3"/>
    <w:rsid w:val="000543F0"/>
    <w:rsid w:val="0005443E"/>
    <w:rsid w:val="00054991"/>
    <w:rsid w:val="00055001"/>
    <w:rsid w:val="0005557E"/>
    <w:rsid w:val="000557B9"/>
    <w:rsid w:val="00055A10"/>
    <w:rsid w:val="00056B52"/>
    <w:rsid w:val="0005765D"/>
    <w:rsid w:val="00057BB9"/>
    <w:rsid w:val="00057D99"/>
    <w:rsid w:val="000605B8"/>
    <w:rsid w:val="0006080B"/>
    <w:rsid w:val="00061D15"/>
    <w:rsid w:val="00061D2B"/>
    <w:rsid w:val="00061D5F"/>
    <w:rsid w:val="00061E03"/>
    <w:rsid w:val="000623EA"/>
    <w:rsid w:val="00062F17"/>
    <w:rsid w:val="00062F45"/>
    <w:rsid w:val="0006376C"/>
    <w:rsid w:val="00063868"/>
    <w:rsid w:val="00063BA1"/>
    <w:rsid w:val="00063FE1"/>
    <w:rsid w:val="00064785"/>
    <w:rsid w:val="000652FE"/>
    <w:rsid w:val="00066585"/>
    <w:rsid w:val="000666C6"/>
    <w:rsid w:val="00066B96"/>
    <w:rsid w:val="00066E87"/>
    <w:rsid w:val="00067297"/>
    <w:rsid w:val="0006786E"/>
    <w:rsid w:val="00067915"/>
    <w:rsid w:val="000700F5"/>
    <w:rsid w:val="000702A4"/>
    <w:rsid w:val="00070C3C"/>
    <w:rsid w:val="00070C70"/>
    <w:rsid w:val="00070C8E"/>
    <w:rsid w:val="00070D98"/>
    <w:rsid w:val="00070FA7"/>
    <w:rsid w:val="00070FE7"/>
    <w:rsid w:val="000718A6"/>
    <w:rsid w:val="00072357"/>
    <w:rsid w:val="000725CC"/>
    <w:rsid w:val="000727AF"/>
    <w:rsid w:val="000727E3"/>
    <w:rsid w:val="00072C64"/>
    <w:rsid w:val="00072F7E"/>
    <w:rsid w:val="0007329C"/>
    <w:rsid w:val="0007333A"/>
    <w:rsid w:val="00073987"/>
    <w:rsid w:val="00073B9D"/>
    <w:rsid w:val="000743E0"/>
    <w:rsid w:val="00074B2A"/>
    <w:rsid w:val="00075555"/>
    <w:rsid w:val="000757AD"/>
    <w:rsid w:val="00075BD8"/>
    <w:rsid w:val="00075E62"/>
    <w:rsid w:val="000762A4"/>
    <w:rsid w:val="00076DC1"/>
    <w:rsid w:val="00076F3A"/>
    <w:rsid w:val="000802E2"/>
    <w:rsid w:val="00080552"/>
    <w:rsid w:val="00080931"/>
    <w:rsid w:val="00080BFC"/>
    <w:rsid w:val="000818B3"/>
    <w:rsid w:val="0008275C"/>
    <w:rsid w:val="00083F64"/>
    <w:rsid w:val="0008424B"/>
    <w:rsid w:val="0008437C"/>
    <w:rsid w:val="000848A5"/>
    <w:rsid w:val="00084E54"/>
    <w:rsid w:val="00084E7B"/>
    <w:rsid w:val="00084F5E"/>
    <w:rsid w:val="00086356"/>
    <w:rsid w:val="000866F1"/>
    <w:rsid w:val="00086968"/>
    <w:rsid w:val="00086C1E"/>
    <w:rsid w:val="0008769F"/>
    <w:rsid w:val="00087EB7"/>
    <w:rsid w:val="00090A89"/>
    <w:rsid w:val="00090E8D"/>
    <w:rsid w:val="00090EBB"/>
    <w:rsid w:val="00090F75"/>
    <w:rsid w:val="000912B8"/>
    <w:rsid w:val="000918EA"/>
    <w:rsid w:val="00092FFF"/>
    <w:rsid w:val="0009329A"/>
    <w:rsid w:val="000932AF"/>
    <w:rsid w:val="0009340E"/>
    <w:rsid w:val="000935D0"/>
    <w:rsid w:val="0009376B"/>
    <w:rsid w:val="00093D98"/>
    <w:rsid w:val="00093F7B"/>
    <w:rsid w:val="00094793"/>
    <w:rsid w:val="000947C5"/>
    <w:rsid w:val="00094E14"/>
    <w:rsid w:val="000957D3"/>
    <w:rsid w:val="00096081"/>
    <w:rsid w:val="00096320"/>
    <w:rsid w:val="0009702F"/>
    <w:rsid w:val="0009745A"/>
    <w:rsid w:val="000A0155"/>
    <w:rsid w:val="000A02E7"/>
    <w:rsid w:val="000A1CB1"/>
    <w:rsid w:val="000A245F"/>
    <w:rsid w:val="000A2609"/>
    <w:rsid w:val="000A26AC"/>
    <w:rsid w:val="000A2D30"/>
    <w:rsid w:val="000A2FE1"/>
    <w:rsid w:val="000A30F6"/>
    <w:rsid w:val="000A336D"/>
    <w:rsid w:val="000A3691"/>
    <w:rsid w:val="000A39BD"/>
    <w:rsid w:val="000A3E28"/>
    <w:rsid w:val="000A4B52"/>
    <w:rsid w:val="000A4CE4"/>
    <w:rsid w:val="000A5011"/>
    <w:rsid w:val="000A5418"/>
    <w:rsid w:val="000A5BC3"/>
    <w:rsid w:val="000A5F1E"/>
    <w:rsid w:val="000A5F73"/>
    <w:rsid w:val="000A61E5"/>
    <w:rsid w:val="000A6BDE"/>
    <w:rsid w:val="000A71DE"/>
    <w:rsid w:val="000A7461"/>
    <w:rsid w:val="000A7929"/>
    <w:rsid w:val="000A79D0"/>
    <w:rsid w:val="000A7B45"/>
    <w:rsid w:val="000A7E80"/>
    <w:rsid w:val="000B013B"/>
    <w:rsid w:val="000B019A"/>
    <w:rsid w:val="000B0364"/>
    <w:rsid w:val="000B0E95"/>
    <w:rsid w:val="000B1653"/>
    <w:rsid w:val="000B19DC"/>
    <w:rsid w:val="000B19F8"/>
    <w:rsid w:val="000B201D"/>
    <w:rsid w:val="000B2820"/>
    <w:rsid w:val="000B2CEC"/>
    <w:rsid w:val="000B2F7A"/>
    <w:rsid w:val="000B31E7"/>
    <w:rsid w:val="000B3290"/>
    <w:rsid w:val="000B34FC"/>
    <w:rsid w:val="000B3DE5"/>
    <w:rsid w:val="000B41F3"/>
    <w:rsid w:val="000B4333"/>
    <w:rsid w:val="000B437B"/>
    <w:rsid w:val="000B4D34"/>
    <w:rsid w:val="000B4EBE"/>
    <w:rsid w:val="000B5A59"/>
    <w:rsid w:val="000B6210"/>
    <w:rsid w:val="000B66D5"/>
    <w:rsid w:val="000C037B"/>
    <w:rsid w:val="000C20D4"/>
    <w:rsid w:val="000C2ACF"/>
    <w:rsid w:val="000C2D66"/>
    <w:rsid w:val="000C2F31"/>
    <w:rsid w:val="000C2F4D"/>
    <w:rsid w:val="000C30B1"/>
    <w:rsid w:val="000C329B"/>
    <w:rsid w:val="000C3D0F"/>
    <w:rsid w:val="000C3F65"/>
    <w:rsid w:val="000C434E"/>
    <w:rsid w:val="000C443A"/>
    <w:rsid w:val="000C4454"/>
    <w:rsid w:val="000C4B4A"/>
    <w:rsid w:val="000C500D"/>
    <w:rsid w:val="000C564F"/>
    <w:rsid w:val="000C5749"/>
    <w:rsid w:val="000C61B1"/>
    <w:rsid w:val="000C6A83"/>
    <w:rsid w:val="000C6FE7"/>
    <w:rsid w:val="000C7BB6"/>
    <w:rsid w:val="000C7C92"/>
    <w:rsid w:val="000C7FAB"/>
    <w:rsid w:val="000C7FCD"/>
    <w:rsid w:val="000D01C9"/>
    <w:rsid w:val="000D026A"/>
    <w:rsid w:val="000D05F5"/>
    <w:rsid w:val="000D0A5D"/>
    <w:rsid w:val="000D0E32"/>
    <w:rsid w:val="000D13DD"/>
    <w:rsid w:val="000D186A"/>
    <w:rsid w:val="000D18B6"/>
    <w:rsid w:val="000D1D6B"/>
    <w:rsid w:val="000D1E46"/>
    <w:rsid w:val="000D1F56"/>
    <w:rsid w:val="000D237B"/>
    <w:rsid w:val="000D41B5"/>
    <w:rsid w:val="000D471B"/>
    <w:rsid w:val="000D49FE"/>
    <w:rsid w:val="000D4AEB"/>
    <w:rsid w:val="000D4D32"/>
    <w:rsid w:val="000D4D8A"/>
    <w:rsid w:val="000D6594"/>
    <w:rsid w:val="000D708E"/>
    <w:rsid w:val="000D7A21"/>
    <w:rsid w:val="000E0B87"/>
    <w:rsid w:val="000E16EB"/>
    <w:rsid w:val="000E17C9"/>
    <w:rsid w:val="000E1C4F"/>
    <w:rsid w:val="000E2873"/>
    <w:rsid w:val="000E2DD1"/>
    <w:rsid w:val="000E311F"/>
    <w:rsid w:val="000E3750"/>
    <w:rsid w:val="000E4C3B"/>
    <w:rsid w:val="000E4DAF"/>
    <w:rsid w:val="000E4E01"/>
    <w:rsid w:val="000E4E87"/>
    <w:rsid w:val="000E5038"/>
    <w:rsid w:val="000E54B5"/>
    <w:rsid w:val="000E56E3"/>
    <w:rsid w:val="000E58A2"/>
    <w:rsid w:val="000E5AC1"/>
    <w:rsid w:val="000E5AFE"/>
    <w:rsid w:val="000E6935"/>
    <w:rsid w:val="000E6956"/>
    <w:rsid w:val="000E6AC7"/>
    <w:rsid w:val="000E75A9"/>
    <w:rsid w:val="000E768F"/>
    <w:rsid w:val="000E7B8F"/>
    <w:rsid w:val="000F1165"/>
    <w:rsid w:val="000F1198"/>
    <w:rsid w:val="000F124C"/>
    <w:rsid w:val="000F1967"/>
    <w:rsid w:val="000F1DE3"/>
    <w:rsid w:val="000F227B"/>
    <w:rsid w:val="000F26E2"/>
    <w:rsid w:val="000F2B66"/>
    <w:rsid w:val="000F38C7"/>
    <w:rsid w:val="000F38F8"/>
    <w:rsid w:val="000F3B68"/>
    <w:rsid w:val="000F3EEB"/>
    <w:rsid w:val="000F3FE0"/>
    <w:rsid w:val="000F4D75"/>
    <w:rsid w:val="000F4E9C"/>
    <w:rsid w:val="000F53B2"/>
    <w:rsid w:val="000F5873"/>
    <w:rsid w:val="000F5ECD"/>
    <w:rsid w:val="000F5F38"/>
    <w:rsid w:val="000F634B"/>
    <w:rsid w:val="000F66D4"/>
    <w:rsid w:val="000F6D3D"/>
    <w:rsid w:val="000F7447"/>
    <w:rsid w:val="000F767C"/>
    <w:rsid w:val="000F7E95"/>
    <w:rsid w:val="00100005"/>
    <w:rsid w:val="001000D2"/>
    <w:rsid w:val="001001B8"/>
    <w:rsid w:val="00100AD2"/>
    <w:rsid w:val="00100E00"/>
    <w:rsid w:val="001011C2"/>
    <w:rsid w:val="00101289"/>
    <w:rsid w:val="00101492"/>
    <w:rsid w:val="00101654"/>
    <w:rsid w:val="00101732"/>
    <w:rsid w:val="0010195E"/>
    <w:rsid w:val="00101D58"/>
    <w:rsid w:val="00101D89"/>
    <w:rsid w:val="00102448"/>
    <w:rsid w:val="00102EFC"/>
    <w:rsid w:val="001034C2"/>
    <w:rsid w:val="001036C1"/>
    <w:rsid w:val="00103919"/>
    <w:rsid w:val="00104002"/>
    <w:rsid w:val="001041B3"/>
    <w:rsid w:val="00104681"/>
    <w:rsid w:val="00104808"/>
    <w:rsid w:val="00105BE1"/>
    <w:rsid w:val="00106247"/>
    <w:rsid w:val="00111485"/>
    <w:rsid w:val="00111C4B"/>
    <w:rsid w:val="00112BA2"/>
    <w:rsid w:val="00113D70"/>
    <w:rsid w:val="00114025"/>
    <w:rsid w:val="00114BB1"/>
    <w:rsid w:val="0011529A"/>
    <w:rsid w:val="0011536D"/>
    <w:rsid w:val="00115D78"/>
    <w:rsid w:val="00116BBF"/>
    <w:rsid w:val="00117003"/>
    <w:rsid w:val="00117090"/>
    <w:rsid w:val="001170AA"/>
    <w:rsid w:val="001170CC"/>
    <w:rsid w:val="001176D1"/>
    <w:rsid w:val="00117926"/>
    <w:rsid w:val="00117EF5"/>
    <w:rsid w:val="00120221"/>
    <w:rsid w:val="00120C1B"/>
    <w:rsid w:val="00120E5D"/>
    <w:rsid w:val="001218F4"/>
    <w:rsid w:val="00121F71"/>
    <w:rsid w:val="0012239C"/>
    <w:rsid w:val="00122E12"/>
    <w:rsid w:val="00123407"/>
    <w:rsid w:val="0012349F"/>
    <w:rsid w:val="001236B0"/>
    <w:rsid w:val="001239D9"/>
    <w:rsid w:val="0012400D"/>
    <w:rsid w:val="00124336"/>
    <w:rsid w:val="001247CA"/>
    <w:rsid w:val="00125126"/>
    <w:rsid w:val="00125862"/>
    <w:rsid w:val="00125CDE"/>
    <w:rsid w:val="00126150"/>
    <w:rsid w:val="0012663D"/>
    <w:rsid w:val="0012682A"/>
    <w:rsid w:val="00126D4F"/>
    <w:rsid w:val="0012750A"/>
    <w:rsid w:val="00130943"/>
    <w:rsid w:val="00131014"/>
    <w:rsid w:val="001310F4"/>
    <w:rsid w:val="00131570"/>
    <w:rsid w:val="00132848"/>
    <w:rsid w:val="00133150"/>
    <w:rsid w:val="00133A40"/>
    <w:rsid w:val="00133E58"/>
    <w:rsid w:val="00133EE0"/>
    <w:rsid w:val="001340FE"/>
    <w:rsid w:val="00134577"/>
    <w:rsid w:val="00134952"/>
    <w:rsid w:val="00135600"/>
    <w:rsid w:val="0013565F"/>
    <w:rsid w:val="00135E09"/>
    <w:rsid w:val="00135F2D"/>
    <w:rsid w:val="00135FB7"/>
    <w:rsid w:val="00135FE5"/>
    <w:rsid w:val="00137261"/>
    <w:rsid w:val="001372A1"/>
    <w:rsid w:val="0013752B"/>
    <w:rsid w:val="00137C4C"/>
    <w:rsid w:val="00140375"/>
    <w:rsid w:val="0014062F"/>
    <w:rsid w:val="00140D06"/>
    <w:rsid w:val="0014103E"/>
    <w:rsid w:val="001412EF"/>
    <w:rsid w:val="00141504"/>
    <w:rsid w:val="0014160C"/>
    <w:rsid w:val="0014172B"/>
    <w:rsid w:val="00141A76"/>
    <w:rsid w:val="001441C3"/>
    <w:rsid w:val="00144EB7"/>
    <w:rsid w:val="001451EC"/>
    <w:rsid w:val="0014579E"/>
    <w:rsid w:val="00146353"/>
    <w:rsid w:val="001465FD"/>
    <w:rsid w:val="0014743B"/>
    <w:rsid w:val="001478CB"/>
    <w:rsid w:val="001501A5"/>
    <w:rsid w:val="0015028C"/>
    <w:rsid w:val="0015060E"/>
    <w:rsid w:val="00150A79"/>
    <w:rsid w:val="00150B86"/>
    <w:rsid w:val="00151127"/>
    <w:rsid w:val="001511AF"/>
    <w:rsid w:val="0015178F"/>
    <w:rsid w:val="00151868"/>
    <w:rsid w:val="00151BBD"/>
    <w:rsid w:val="00152425"/>
    <w:rsid w:val="001527B8"/>
    <w:rsid w:val="00152D67"/>
    <w:rsid w:val="00152E26"/>
    <w:rsid w:val="0015335A"/>
    <w:rsid w:val="00153CF0"/>
    <w:rsid w:val="00153F4C"/>
    <w:rsid w:val="001540B7"/>
    <w:rsid w:val="001540FD"/>
    <w:rsid w:val="0015448B"/>
    <w:rsid w:val="00154494"/>
    <w:rsid w:val="00154708"/>
    <w:rsid w:val="00154791"/>
    <w:rsid w:val="00154B63"/>
    <w:rsid w:val="00154D40"/>
    <w:rsid w:val="001557C3"/>
    <w:rsid w:val="00155878"/>
    <w:rsid w:val="0015599B"/>
    <w:rsid w:val="00155EF1"/>
    <w:rsid w:val="001566ED"/>
    <w:rsid w:val="00156970"/>
    <w:rsid w:val="001571D4"/>
    <w:rsid w:val="00157411"/>
    <w:rsid w:val="001576A5"/>
    <w:rsid w:val="00157A97"/>
    <w:rsid w:val="00157D62"/>
    <w:rsid w:val="00160103"/>
    <w:rsid w:val="00160F3A"/>
    <w:rsid w:val="00161989"/>
    <w:rsid w:val="00162092"/>
    <w:rsid w:val="001620BC"/>
    <w:rsid w:val="0016214E"/>
    <w:rsid w:val="001624ED"/>
    <w:rsid w:val="00162FC9"/>
    <w:rsid w:val="00163616"/>
    <w:rsid w:val="001636B1"/>
    <w:rsid w:val="00163E0A"/>
    <w:rsid w:val="001641CB"/>
    <w:rsid w:val="001648E7"/>
    <w:rsid w:val="0016595E"/>
    <w:rsid w:val="00165AF1"/>
    <w:rsid w:val="0016613F"/>
    <w:rsid w:val="001662A6"/>
    <w:rsid w:val="001663FF"/>
    <w:rsid w:val="00166FB7"/>
    <w:rsid w:val="001673BF"/>
    <w:rsid w:val="001705C1"/>
    <w:rsid w:val="0017082B"/>
    <w:rsid w:val="00170BAF"/>
    <w:rsid w:val="001717DF"/>
    <w:rsid w:val="001718E1"/>
    <w:rsid w:val="001721B0"/>
    <w:rsid w:val="00172834"/>
    <w:rsid w:val="00172FB4"/>
    <w:rsid w:val="00173908"/>
    <w:rsid w:val="00173A4C"/>
    <w:rsid w:val="00173BBB"/>
    <w:rsid w:val="0017420D"/>
    <w:rsid w:val="0017450A"/>
    <w:rsid w:val="001747CB"/>
    <w:rsid w:val="00174900"/>
    <w:rsid w:val="0017578C"/>
    <w:rsid w:val="00175876"/>
    <w:rsid w:val="00176DDE"/>
    <w:rsid w:val="0017725B"/>
    <w:rsid w:val="00177580"/>
    <w:rsid w:val="00180450"/>
    <w:rsid w:val="0018120B"/>
    <w:rsid w:val="00181229"/>
    <w:rsid w:val="001825D1"/>
    <w:rsid w:val="001826C9"/>
    <w:rsid w:val="0018297B"/>
    <w:rsid w:val="001829A8"/>
    <w:rsid w:val="00183837"/>
    <w:rsid w:val="0018390C"/>
    <w:rsid w:val="00183E28"/>
    <w:rsid w:val="00183E81"/>
    <w:rsid w:val="00184274"/>
    <w:rsid w:val="0018461F"/>
    <w:rsid w:val="00184B53"/>
    <w:rsid w:val="00184BD8"/>
    <w:rsid w:val="0018553F"/>
    <w:rsid w:val="00185C88"/>
    <w:rsid w:val="001868BF"/>
    <w:rsid w:val="0018698D"/>
    <w:rsid w:val="00186A0D"/>
    <w:rsid w:val="00187633"/>
    <w:rsid w:val="001877A7"/>
    <w:rsid w:val="00187F41"/>
    <w:rsid w:val="00190639"/>
    <w:rsid w:val="00190CE8"/>
    <w:rsid w:val="001911D7"/>
    <w:rsid w:val="00191300"/>
    <w:rsid w:val="0019159B"/>
    <w:rsid w:val="001915EE"/>
    <w:rsid w:val="00191670"/>
    <w:rsid w:val="00191B61"/>
    <w:rsid w:val="00191E90"/>
    <w:rsid w:val="00191E96"/>
    <w:rsid w:val="00191FB0"/>
    <w:rsid w:val="00192DA0"/>
    <w:rsid w:val="00192E2C"/>
    <w:rsid w:val="00192F28"/>
    <w:rsid w:val="00193A40"/>
    <w:rsid w:val="00194095"/>
    <w:rsid w:val="00194206"/>
    <w:rsid w:val="0019457D"/>
    <w:rsid w:val="00194AFD"/>
    <w:rsid w:val="00194EE1"/>
    <w:rsid w:val="00194FF4"/>
    <w:rsid w:val="00195289"/>
    <w:rsid w:val="00196C89"/>
    <w:rsid w:val="00196D28"/>
    <w:rsid w:val="00196EFD"/>
    <w:rsid w:val="001977F7"/>
    <w:rsid w:val="00197BE9"/>
    <w:rsid w:val="00197DB9"/>
    <w:rsid w:val="001A033B"/>
    <w:rsid w:val="001A0603"/>
    <w:rsid w:val="001A0B5D"/>
    <w:rsid w:val="001A1E4F"/>
    <w:rsid w:val="001A2139"/>
    <w:rsid w:val="001A2D81"/>
    <w:rsid w:val="001A38A9"/>
    <w:rsid w:val="001A3E23"/>
    <w:rsid w:val="001A411E"/>
    <w:rsid w:val="001A4973"/>
    <w:rsid w:val="001A4F23"/>
    <w:rsid w:val="001A522E"/>
    <w:rsid w:val="001A6742"/>
    <w:rsid w:val="001A68D3"/>
    <w:rsid w:val="001A73CE"/>
    <w:rsid w:val="001A773F"/>
    <w:rsid w:val="001A78BE"/>
    <w:rsid w:val="001A7F94"/>
    <w:rsid w:val="001B01C6"/>
    <w:rsid w:val="001B0668"/>
    <w:rsid w:val="001B101F"/>
    <w:rsid w:val="001B12D0"/>
    <w:rsid w:val="001B1E1C"/>
    <w:rsid w:val="001B1E50"/>
    <w:rsid w:val="001B1F59"/>
    <w:rsid w:val="001B22DD"/>
    <w:rsid w:val="001B249C"/>
    <w:rsid w:val="001B2EF4"/>
    <w:rsid w:val="001B306D"/>
    <w:rsid w:val="001B30EB"/>
    <w:rsid w:val="001B3472"/>
    <w:rsid w:val="001B374B"/>
    <w:rsid w:val="001B3E52"/>
    <w:rsid w:val="001B4358"/>
    <w:rsid w:val="001B4919"/>
    <w:rsid w:val="001B4E4B"/>
    <w:rsid w:val="001B4FE9"/>
    <w:rsid w:val="001B565E"/>
    <w:rsid w:val="001B64F5"/>
    <w:rsid w:val="001B679B"/>
    <w:rsid w:val="001B6A10"/>
    <w:rsid w:val="001B7194"/>
    <w:rsid w:val="001B7395"/>
    <w:rsid w:val="001B7625"/>
    <w:rsid w:val="001C00AF"/>
    <w:rsid w:val="001C0164"/>
    <w:rsid w:val="001C03C0"/>
    <w:rsid w:val="001C0C02"/>
    <w:rsid w:val="001C0F81"/>
    <w:rsid w:val="001C1981"/>
    <w:rsid w:val="001C2372"/>
    <w:rsid w:val="001C2CC8"/>
    <w:rsid w:val="001C381B"/>
    <w:rsid w:val="001C4126"/>
    <w:rsid w:val="001C47E7"/>
    <w:rsid w:val="001C4BCF"/>
    <w:rsid w:val="001C4DEC"/>
    <w:rsid w:val="001C52B7"/>
    <w:rsid w:val="001C574C"/>
    <w:rsid w:val="001C58BB"/>
    <w:rsid w:val="001C5B07"/>
    <w:rsid w:val="001C66B3"/>
    <w:rsid w:val="001C68D2"/>
    <w:rsid w:val="001C718C"/>
    <w:rsid w:val="001C71E3"/>
    <w:rsid w:val="001C7494"/>
    <w:rsid w:val="001C7CEF"/>
    <w:rsid w:val="001D0ADF"/>
    <w:rsid w:val="001D1022"/>
    <w:rsid w:val="001D10EC"/>
    <w:rsid w:val="001D1215"/>
    <w:rsid w:val="001D15AC"/>
    <w:rsid w:val="001D1F96"/>
    <w:rsid w:val="001D21D9"/>
    <w:rsid w:val="001D2412"/>
    <w:rsid w:val="001D2538"/>
    <w:rsid w:val="001D25D3"/>
    <w:rsid w:val="001D2666"/>
    <w:rsid w:val="001D2681"/>
    <w:rsid w:val="001D27F9"/>
    <w:rsid w:val="001D2BD8"/>
    <w:rsid w:val="001D312C"/>
    <w:rsid w:val="001D36BA"/>
    <w:rsid w:val="001D4244"/>
    <w:rsid w:val="001D46F1"/>
    <w:rsid w:val="001D4FA7"/>
    <w:rsid w:val="001D50E9"/>
    <w:rsid w:val="001D57F8"/>
    <w:rsid w:val="001D5C2B"/>
    <w:rsid w:val="001D7D2A"/>
    <w:rsid w:val="001D7DA9"/>
    <w:rsid w:val="001D7E03"/>
    <w:rsid w:val="001E01FA"/>
    <w:rsid w:val="001E0BFB"/>
    <w:rsid w:val="001E1AF3"/>
    <w:rsid w:val="001E22A5"/>
    <w:rsid w:val="001E2317"/>
    <w:rsid w:val="001E2589"/>
    <w:rsid w:val="001E2ABF"/>
    <w:rsid w:val="001E3493"/>
    <w:rsid w:val="001E3C15"/>
    <w:rsid w:val="001E3EE3"/>
    <w:rsid w:val="001E42E4"/>
    <w:rsid w:val="001E477C"/>
    <w:rsid w:val="001E5C85"/>
    <w:rsid w:val="001E700F"/>
    <w:rsid w:val="001E76A7"/>
    <w:rsid w:val="001E7A89"/>
    <w:rsid w:val="001F01F3"/>
    <w:rsid w:val="001F0EA8"/>
    <w:rsid w:val="001F14E8"/>
    <w:rsid w:val="001F21EB"/>
    <w:rsid w:val="001F2D80"/>
    <w:rsid w:val="001F2FE1"/>
    <w:rsid w:val="001F338F"/>
    <w:rsid w:val="001F38C6"/>
    <w:rsid w:val="001F3C16"/>
    <w:rsid w:val="001F4535"/>
    <w:rsid w:val="001F4843"/>
    <w:rsid w:val="001F4A1E"/>
    <w:rsid w:val="001F51B3"/>
    <w:rsid w:val="001F568C"/>
    <w:rsid w:val="001F5BC8"/>
    <w:rsid w:val="001F63C4"/>
    <w:rsid w:val="001F6E73"/>
    <w:rsid w:val="001F7102"/>
    <w:rsid w:val="001F7EA4"/>
    <w:rsid w:val="002004A5"/>
    <w:rsid w:val="002009BE"/>
    <w:rsid w:val="00200FAE"/>
    <w:rsid w:val="00201CE1"/>
    <w:rsid w:val="0020277E"/>
    <w:rsid w:val="002029D9"/>
    <w:rsid w:val="00202BDA"/>
    <w:rsid w:val="00202CCE"/>
    <w:rsid w:val="00203247"/>
    <w:rsid w:val="0020356A"/>
    <w:rsid w:val="00203B57"/>
    <w:rsid w:val="00203F27"/>
    <w:rsid w:val="00203FAA"/>
    <w:rsid w:val="0020449E"/>
    <w:rsid w:val="00204B07"/>
    <w:rsid w:val="00204BBA"/>
    <w:rsid w:val="00204BC2"/>
    <w:rsid w:val="00205D1D"/>
    <w:rsid w:val="00206F75"/>
    <w:rsid w:val="002076C9"/>
    <w:rsid w:val="00207BC1"/>
    <w:rsid w:val="00207D4B"/>
    <w:rsid w:val="0021139F"/>
    <w:rsid w:val="002113F8"/>
    <w:rsid w:val="0021141A"/>
    <w:rsid w:val="00212767"/>
    <w:rsid w:val="0021280B"/>
    <w:rsid w:val="00212BBD"/>
    <w:rsid w:val="00212EC3"/>
    <w:rsid w:val="00212F4F"/>
    <w:rsid w:val="0021302B"/>
    <w:rsid w:val="00213A4F"/>
    <w:rsid w:val="00213B51"/>
    <w:rsid w:val="00214575"/>
    <w:rsid w:val="00214955"/>
    <w:rsid w:val="00214F4F"/>
    <w:rsid w:val="00215188"/>
    <w:rsid w:val="002155C7"/>
    <w:rsid w:val="0021584A"/>
    <w:rsid w:val="002159BB"/>
    <w:rsid w:val="002159DD"/>
    <w:rsid w:val="00215A1B"/>
    <w:rsid w:val="00215BA5"/>
    <w:rsid w:val="00215D10"/>
    <w:rsid w:val="00215DE4"/>
    <w:rsid w:val="0021661A"/>
    <w:rsid w:val="00216AFD"/>
    <w:rsid w:val="002177A7"/>
    <w:rsid w:val="00217AFA"/>
    <w:rsid w:val="00217C94"/>
    <w:rsid w:val="002200F1"/>
    <w:rsid w:val="00220911"/>
    <w:rsid w:val="00220967"/>
    <w:rsid w:val="00221768"/>
    <w:rsid w:val="00221B6A"/>
    <w:rsid w:val="00221FB4"/>
    <w:rsid w:val="00222A88"/>
    <w:rsid w:val="002231A7"/>
    <w:rsid w:val="0022485C"/>
    <w:rsid w:val="00224D10"/>
    <w:rsid w:val="002255A4"/>
    <w:rsid w:val="002264E0"/>
    <w:rsid w:val="00226AE8"/>
    <w:rsid w:val="00227CA1"/>
    <w:rsid w:val="00230C34"/>
    <w:rsid w:val="00230E7C"/>
    <w:rsid w:val="00231115"/>
    <w:rsid w:val="00231D03"/>
    <w:rsid w:val="00232047"/>
    <w:rsid w:val="002320FC"/>
    <w:rsid w:val="00232439"/>
    <w:rsid w:val="00232582"/>
    <w:rsid w:val="002325B5"/>
    <w:rsid w:val="00232D75"/>
    <w:rsid w:val="0023353F"/>
    <w:rsid w:val="00233A51"/>
    <w:rsid w:val="00234260"/>
    <w:rsid w:val="0023473D"/>
    <w:rsid w:val="00234AC7"/>
    <w:rsid w:val="00234D3E"/>
    <w:rsid w:val="00234E5C"/>
    <w:rsid w:val="00235396"/>
    <w:rsid w:val="002357E3"/>
    <w:rsid w:val="00235966"/>
    <w:rsid w:val="00235A05"/>
    <w:rsid w:val="0023611D"/>
    <w:rsid w:val="00236B90"/>
    <w:rsid w:val="00236DFD"/>
    <w:rsid w:val="0023756A"/>
    <w:rsid w:val="00237B98"/>
    <w:rsid w:val="00237EE8"/>
    <w:rsid w:val="00237F68"/>
    <w:rsid w:val="00240C41"/>
    <w:rsid w:val="00241E6A"/>
    <w:rsid w:val="002420F7"/>
    <w:rsid w:val="00242646"/>
    <w:rsid w:val="00242B00"/>
    <w:rsid w:val="00243361"/>
    <w:rsid w:val="00243924"/>
    <w:rsid w:val="002439EB"/>
    <w:rsid w:val="00243B80"/>
    <w:rsid w:val="00244879"/>
    <w:rsid w:val="00244986"/>
    <w:rsid w:val="002452A2"/>
    <w:rsid w:val="0024577D"/>
    <w:rsid w:val="002458C3"/>
    <w:rsid w:val="00245F02"/>
    <w:rsid w:val="00246F23"/>
    <w:rsid w:val="00247144"/>
    <w:rsid w:val="002471F4"/>
    <w:rsid w:val="00250264"/>
    <w:rsid w:val="0025058B"/>
    <w:rsid w:val="002506E1"/>
    <w:rsid w:val="00251004"/>
    <w:rsid w:val="00251096"/>
    <w:rsid w:val="002510FA"/>
    <w:rsid w:val="002511B0"/>
    <w:rsid w:val="002512EC"/>
    <w:rsid w:val="002514E8"/>
    <w:rsid w:val="0025207C"/>
    <w:rsid w:val="0025248C"/>
    <w:rsid w:val="00252A92"/>
    <w:rsid w:val="002532D0"/>
    <w:rsid w:val="00253319"/>
    <w:rsid w:val="00253487"/>
    <w:rsid w:val="002535C9"/>
    <w:rsid w:val="00253B63"/>
    <w:rsid w:val="0025403D"/>
    <w:rsid w:val="00255616"/>
    <w:rsid w:val="00255E84"/>
    <w:rsid w:val="00256221"/>
    <w:rsid w:val="00256B92"/>
    <w:rsid w:val="00256C2E"/>
    <w:rsid w:val="00256EB5"/>
    <w:rsid w:val="0025784C"/>
    <w:rsid w:val="00257993"/>
    <w:rsid w:val="002609EB"/>
    <w:rsid w:val="00260C20"/>
    <w:rsid w:val="00261EB5"/>
    <w:rsid w:val="00262A8D"/>
    <w:rsid w:val="00263201"/>
    <w:rsid w:val="0026422C"/>
    <w:rsid w:val="00264244"/>
    <w:rsid w:val="00264B01"/>
    <w:rsid w:val="00264E4B"/>
    <w:rsid w:val="00265771"/>
    <w:rsid w:val="0026581E"/>
    <w:rsid w:val="00265849"/>
    <w:rsid w:val="00266153"/>
    <w:rsid w:val="00266350"/>
    <w:rsid w:val="00266586"/>
    <w:rsid w:val="00266877"/>
    <w:rsid w:val="00266985"/>
    <w:rsid w:val="00266A37"/>
    <w:rsid w:val="00267171"/>
    <w:rsid w:val="00267256"/>
    <w:rsid w:val="0026784A"/>
    <w:rsid w:val="00267B2E"/>
    <w:rsid w:val="00267DAB"/>
    <w:rsid w:val="00270709"/>
    <w:rsid w:val="0027148A"/>
    <w:rsid w:val="0027175B"/>
    <w:rsid w:val="00272649"/>
    <w:rsid w:val="0027277F"/>
    <w:rsid w:val="00272E75"/>
    <w:rsid w:val="002733B9"/>
    <w:rsid w:val="0027371A"/>
    <w:rsid w:val="002737A8"/>
    <w:rsid w:val="00273E78"/>
    <w:rsid w:val="00274409"/>
    <w:rsid w:val="0027475D"/>
    <w:rsid w:val="0027499F"/>
    <w:rsid w:val="00274CE6"/>
    <w:rsid w:val="00274E32"/>
    <w:rsid w:val="002753B8"/>
    <w:rsid w:val="00275925"/>
    <w:rsid w:val="0027639D"/>
    <w:rsid w:val="00277554"/>
    <w:rsid w:val="00277CB3"/>
    <w:rsid w:val="00277DEA"/>
    <w:rsid w:val="00277FD2"/>
    <w:rsid w:val="0028032D"/>
    <w:rsid w:val="0028042E"/>
    <w:rsid w:val="00280C91"/>
    <w:rsid w:val="00281369"/>
    <w:rsid w:val="00281426"/>
    <w:rsid w:val="00281B12"/>
    <w:rsid w:val="00281CF1"/>
    <w:rsid w:val="002820FA"/>
    <w:rsid w:val="002825AE"/>
    <w:rsid w:val="00283B48"/>
    <w:rsid w:val="00283BB5"/>
    <w:rsid w:val="00283FDF"/>
    <w:rsid w:val="002847A2"/>
    <w:rsid w:val="00284C51"/>
    <w:rsid w:val="0028551A"/>
    <w:rsid w:val="00285BDF"/>
    <w:rsid w:val="002864B7"/>
    <w:rsid w:val="0028668E"/>
    <w:rsid w:val="0028671C"/>
    <w:rsid w:val="0028700A"/>
    <w:rsid w:val="0028720C"/>
    <w:rsid w:val="00287A8F"/>
    <w:rsid w:val="00291981"/>
    <w:rsid w:val="00291ABB"/>
    <w:rsid w:val="002923ED"/>
    <w:rsid w:val="00292BE5"/>
    <w:rsid w:val="002930BD"/>
    <w:rsid w:val="002936C3"/>
    <w:rsid w:val="00293767"/>
    <w:rsid w:val="00293AEC"/>
    <w:rsid w:val="00293EEE"/>
    <w:rsid w:val="00294015"/>
    <w:rsid w:val="002943BE"/>
    <w:rsid w:val="002947A8"/>
    <w:rsid w:val="00294C47"/>
    <w:rsid w:val="00294F73"/>
    <w:rsid w:val="002965C3"/>
    <w:rsid w:val="00296737"/>
    <w:rsid w:val="002972B8"/>
    <w:rsid w:val="0029747F"/>
    <w:rsid w:val="0029752B"/>
    <w:rsid w:val="00297CFE"/>
    <w:rsid w:val="002A06DD"/>
    <w:rsid w:val="002A0722"/>
    <w:rsid w:val="002A0980"/>
    <w:rsid w:val="002A16D8"/>
    <w:rsid w:val="002A2A85"/>
    <w:rsid w:val="002A346F"/>
    <w:rsid w:val="002A352C"/>
    <w:rsid w:val="002A39CE"/>
    <w:rsid w:val="002A3C1C"/>
    <w:rsid w:val="002A4857"/>
    <w:rsid w:val="002A4AB1"/>
    <w:rsid w:val="002A4B2E"/>
    <w:rsid w:val="002A5392"/>
    <w:rsid w:val="002A57D4"/>
    <w:rsid w:val="002A58AC"/>
    <w:rsid w:val="002A5936"/>
    <w:rsid w:val="002A5DD3"/>
    <w:rsid w:val="002A63DA"/>
    <w:rsid w:val="002A665E"/>
    <w:rsid w:val="002A6713"/>
    <w:rsid w:val="002A6EBC"/>
    <w:rsid w:val="002A72E7"/>
    <w:rsid w:val="002A7461"/>
    <w:rsid w:val="002A7961"/>
    <w:rsid w:val="002A7C79"/>
    <w:rsid w:val="002B0D32"/>
    <w:rsid w:val="002B0E05"/>
    <w:rsid w:val="002B1179"/>
    <w:rsid w:val="002B135E"/>
    <w:rsid w:val="002B1B49"/>
    <w:rsid w:val="002B1DC3"/>
    <w:rsid w:val="002B22D0"/>
    <w:rsid w:val="002B33D1"/>
    <w:rsid w:val="002B3676"/>
    <w:rsid w:val="002B42DE"/>
    <w:rsid w:val="002B54F3"/>
    <w:rsid w:val="002B56BA"/>
    <w:rsid w:val="002B58DA"/>
    <w:rsid w:val="002B5AA4"/>
    <w:rsid w:val="002B61D7"/>
    <w:rsid w:val="002B6C06"/>
    <w:rsid w:val="002B6D15"/>
    <w:rsid w:val="002B79FA"/>
    <w:rsid w:val="002C035B"/>
    <w:rsid w:val="002C07B5"/>
    <w:rsid w:val="002C0B72"/>
    <w:rsid w:val="002C100E"/>
    <w:rsid w:val="002C1276"/>
    <w:rsid w:val="002C15B6"/>
    <w:rsid w:val="002C16AA"/>
    <w:rsid w:val="002C1B72"/>
    <w:rsid w:val="002C24B1"/>
    <w:rsid w:val="002C2AC8"/>
    <w:rsid w:val="002C305C"/>
    <w:rsid w:val="002C3E3E"/>
    <w:rsid w:val="002C41D2"/>
    <w:rsid w:val="002C44C8"/>
    <w:rsid w:val="002C4DFA"/>
    <w:rsid w:val="002C4E4C"/>
    <w:rsid w:val="002C5215"/>
    <w:rsid w:val="002C5308"/>
    <w:rsid w:val="002C5A0D"/>
    <w:rsid w:val="002C5CBB"/>
    <w:rsid w:val="002C6103"/>
    <w:rsid w:val="002C676E"/>
    <w:rsid w:val="002C6A24"/>
    <w:rsid w:val="002C6DE3"/>
    <w:rsid w:val="002C7520"/>
    <w:rsid w:val="002C760A"/>
    <w:rsid w:val="002C7837"/>
    <w:rsid w:val="002C79D0"/>
    <w:rsid w:val="002C79ED"/>
    <w:rsid w:val="002C7AFF"/>
    <w:rsid w:val="002D00F0"/>
    <w:rsid w:val="002D01DF"/>
    <w:rsid w:val="002D0319"/>
    <w:rsid w:val="002D0509"/>
    <w:rsid w:val="002D0F9F"/>
    <w:rsid w:val="002D0FAA"/>
    <w:rsid w:val="002D16AB"/>
    <w:rsid w:val="002D18F7"/>
    <w:rsid w:val="002D193F"/>
    <w:rsid w:val="002D2001"/>
    <w:rsid w:val="002D2960"/>
    <w:rsid w:val="002D2BA2"/>
    <w:rsid w:val="002D2C25"/>
    <w:rsid w:val="002D3E90"/>
    <w:rsid w:val="002D40CD"/>
    <w:rsid w:val="002D40E6"/>
    <w:rsid w:val="002D4297"/>
    <w:rsid w:val="002D44C1"/>
    <w:rsid w:val="002D4911"/>
    <w:rsid w:val="002D4C6A"/>
    <w:rsid w:val="002D523B"/>
    <w:rsid w:val="002D5A44"/>
    <w:rsid w:val="002D66A5"/>
    <w:rsid w:val="002D6769"/>
    <w:rsid w:val="002D6C2D"/>
    <w:rsid w:val="002D6EA7"/>
    <w:rsid w:val="002D7501"/>
    <w:rsid w:val="002D77D9"/>
    <w:rsid w:val="002E079C"/>
    <w:rsid w:val="002E1786"/>
    <w:rsid w:val="002E1C92"/>
    <w:rsid w:val="002E1DD8"/>
    <w:rsid w:val="002E2027"/>
    <w:rsid w:val="002E2283"/>
    <w:rsid w:val="002E25A1"/>
    <w:rsid w:val="002E2ABF"/>
    <w:rsid w:val="002E2B7F"/>
    <w:rsid w:val="002E2BF5"/>
    <w:rsid w:val="002E4162"/>
    <w:rsid w:val="002E448A"/>
    <w:rsid w:val="002E44E9"/>
    <w:rsid w:val="002E4596"/>
    <w:rsid w:val="002E4694"/>
    <w:rsid w:val="002E46D1"/>
    <w:rsid w:val="002E48D3"/>
    <w:rsid w:val="002E4D5B"/>
    <w:rsid w:val="002E532A"/>
    <w:rsid w:val="002E5337"/>
    <w:rsid w:val="002E547A"/>
    <w:rsid w:val="002E60B2"/>
    <w:rsid w:val="002E63AD"/>
    <w:rsid w:val="002E6864"/>
    <w:rsid w:val="002E6B2F"/>
    <w:rsid w:val="002E78D6"/>
    <w:rsid w:val="002E7EF2"/>
    <w:rsid w:val="002F0028"/>
    <w:rsid w:val="002F044E"/>
    <w:rsid w:val="002F0D53"/>
    <w:rsid w:val="002F166E"/>
    <w:rsid w:val="002F1ACA"/>
    <w:rsid w:val="002F1C80"/>
    <w:rsid w:val="002F1C88"/>
    <w:rsid w:val="002F2605"/>
    <w:rsid w:val="002F26F6"/>
    <w:rsid w:val="002F281A"/>
    <w:rsid w:val="002F2A0D"/>
    <w:rsid w:val="002F2EB7"/>
    <w:rsid w:val="002F30A1"/>
    <w:rsid w:val="002F4255"/>
    <w:rsid w:val="002F49C6"/>
    <w:rsid w:val="002F565F"/>
    <w:rsid w:val="002F6864"/>
    <w:rsid w:val="002F6945"/>
    <w:rsid w:val="002F6FEF"/>
    <w:rsid w:val="002F740E"/>
    <w:rsid w:val="002F75F9"/>
    <w:rsid w:val="00300EBA"/>
    <w:rsid w:val="003011F1"/>
    <w:rsid w:val="00301409"/>
    <w:rsid w:val="00301DDD"/>
    <w:rsid w:val="00302012"/>
    <w:rsid w:val="0030225B"/>
    <w:rsid w:val="00302429"/>
    <w:rsid w:val="00302D02"/>
    <w:rsid w:val="003038CE"/>
    <w:rsid w:val="00303F40"/>
    <w:rsid w:val="0030444A"/>
    <w:rsid w:val="00304739"/>
    <w:rsid w:val="0030486A"/>
    <w:rsid w:val="0030486B"/>
    <w:rsid w:val="0030586B"/>
    <w:rsid w:val="00305D1E"/>
    <w:rsid w:val="00306DE1"/>
    <w:rsid w:val="00306E41"/>
    <w:rsid w:val="0030795F"/>
    <w:rsid w:val="00307D42"/>
    <w:rsid w:val="003107E9"/>
    <w:rsid w:val="00310915"/>
    <w:rsid w:val="00310C68"/>
    <w:rsid w:val="00311B94"/>
    <w:rsid w:val="00311D87"/>
    <w:rsid w:val="003120BB"/>
    <w:rsid w:val="003127CA"/>
    <w:rsid w:val="0031287B"/>
    <w:rsid w:val="003130A0"/>
    <w:rsid w:val="003130F3"/>
    <w:rsid w:val="0031325B"/>
    <w:rsid w:val="00313577"/>
    <w:rsid w:val="00313B64"/>
    <w:rsid w:val="00313E53"/>
    <w:rsid w:val="0031412F"/>
    <w:rsid w:val="0031497B"/>
    <w:rsid w:val="003149AC"/>
    <w:rsid w:val="00314CEE"/>
    <w:rsid w:val="003150A3"/>
    <w:rsid w:val="00315213"/>
    <w:rsid w:val="0031526D"/>
    <w:rsid w:val="003156BE"/>
    <w:rsid w:val="00315838"/>
    <w:rsid w:val="00315C57"/>
    <w:rsid w:val="00315C98"/>
    <w:rsid w:val="00315D74"/>
    <w:rsid w:val="00316317"/>
    <w:rsid w:val="003172C5"/>
    <w:rsid w:val="00317530"/>
    <w:rsid w:val="00317E32"/>
    <w:rsid w:val="00320E84"/>
    <w:rsid w:val="003217AB"/>
    <w:rsid w:val="00323906"/>
    <w:rsid w:val="00323E99"/>
    <w:rsid w:val="00324152"/>
    <w:rsid w:val="003242E0"/>
    <w:rsid w:val="003243D2"/>
    <w:rsid w:val="0032460B"/>
    <w:rsid w:val="003248B6"/>
    <w:rsid w:val="00325184"/>
    <w:rsid w:val="0032526F"/>
    <w:rsid w:val="003254BC"/>
    <w:rsid w:val="00326529"/>
    <w:rsid w:val="003268FA"/>
    <w:rsid w:val="00326BC8"/>
    <w:rsid w:val="00327127"/>
    <w:rsid w:val="00327720"/>
    <w:rsid w:val="0033076E"/>
    <w:rsid w:val="00332CD2"/>
    <w:rsid w:val="00333226"/>
    <w:rsid w:val="003334CE"/>
    <w:rsid w:val="0033395F"/>
    <w:rsid w:val="00333C70"/>
    <w:rsid w:val="00334C62"/>
    <w:rsid w:val="00334CAB"/>
    <w:rsid w:val="003358F9"/>
    <w:rsid w:val="00335F1D"/>
    <w:rsid w:val="00336480"/>
    <w:rsid w:val="00336704"/>
    <w:rsid w:val="0033682C"/>
    <w:rsid w:val="003370C4"/>
    <w:rsid w:val="00340029"/>
    <w:rsid w:val="0034010B"/>
    <w:rsid w:val="003403BE"/>
    <w:rsid w:val="00340653"/>
    <w:rsid w:val="00342160"/>
    <w:rsid w:val="00342A1F"/>
    <w:rsid w:val="00342E0D"/>
    <w:rsid w:val="00342E9F"/>
    <w:rsid w:val="00343105"/>
    <w:rsid w:val="00343133"/>
    <w:rsid w:val="00343D0B"/>
    <w:rsid w:val="00343D83"/>
    <w:rsid w:val="0034409B"/>
    <w:rsid w:val="003452CE"/>
    <w:rsid w:val="00345578"/>
    <w:rsid w:val="00345D70"/>
    <w:rsid w:val="003464A7"/>
    <w:rsid w:val="003466AE"/>
    <w:rsid w:val="003467C2"/>
    <w:rsid w:val="00346901"/>
    <w:rsid w:val="0034698B"/>
    <w:rsid w:val="0034710F"/>
    <w:rsid w:val="0034755A"/>
    <w:rsid w:val="00353139"/>
    <w:rsid w:val="0035329F"/>
    <w:rsid w:val="003536A4"/>
    <w:rsid w:val="0035386C"/>
    <w:rsid w:val="00354F6A"/>
    <w:rsid w:val="0035521B"/>
    <w:rsid w:val="00355672"/>
    <w:rsid w:val="00356DAA"/>
    <w:rsid w:val="00356EFB"/>
    <w:rsid w:val="00356FD6"/>
    <w:rsid w:val="00357171"/>
    <w:rsid w:val="003576E8"/>
    <w:rsid w:val="00357B76"/>
    <w:rsid w:val="003605E8"/>
    <w:rsid w:val="003606C8"/>
    <w:rsid w:val="003606F5"/>
    <w:rsid w:val="00360C19"/>
    <w:rsid w:val="00360C93"/>
    <w:rsid w:val="003612D4"/>
    <w:rsid w:val="003619D3"/>
    <w:rsid w:val="00361EE5"/>
    <w:rsid w:val="00361F51"/>
    <w:rsid w:val="00361FA7"/>
    <w:rsid w:val="0036269D"/>
    <w:rsid w:val="00363326"/>
    <w:rsid w:val="00363B27"/>
    <w:rsid w:val="00364635"/>
    <w:rsid w:val="00364C4D"/>
    <w:rsid w:val="00364D61"/>
    <w:rsid w:val="0036503C"/>
    <w:rsid w:val="00365A7F"/>
    <w:rsid w:val="00365E95"/>
    <w:rsid w:val="00366112"/>
    <w:rsid w:val="003662DC"/>
    <w:rsid w:val="00366956"/>
    <w:rsid w:val="003669F3"/>
    <w:rsid w:val="00366F0C"/>
    <w:rsid w:val="003674F0"/>
    <w:rsid w:val="00367C02"/>
    <w:rsid w:val="00367EB6"/>
    <w:rsid w:val="0037013F"/>
    <w:rsid w:val="00370645"/>
    <w:rsid w:val="0037103F"/>
    <w:rsid w:val="00371595"/>
    <w:rsid w:val="003729F0"/>
    <w:rsid w:val="00372FFC"/>
    <w:rsid w:val="00373740"/>
    <w:rsid w:val="00374195"/>
    <w:rsid w:val="0037469A"/>
    <w:rsid w:val="00374C9B"/>
    <w:rsid w:val="00374FF6"/>
    <w:rsid w:val="00375642"/>
    <w:rsid w:val="00375979"/>
    <w:rsid w:val="00375A45"/>
    <w:rsid w:val="00375BB7"/>
    <w:rsid w:val="00375C7B"/>
    <w:rsid w:val="0037792F"/>
    <w:rsid w:val="00377DC6"/>
    <w:rsid w:val="003807EF"/>
    <w:rsid w:val="00380AB9"/>
    <w:rsid w:val="00381427"/>
    <w:rsid w:val="00381A53"/>
    <w:rsid w:val="003826EB"/>
    <w:rsid w:val="003829E1"/>
    <w:rsid w:val="00382C2E"/>
    <w:rsid w:val="00382DF6"/>
    <w:rsid w:val="00382FDC"/>
    <w:rsid w:val="00383B0A"/>
    <w:rsid w:val="00383EE4"/>
    <w:rsid w:val="00384DF8"/>
    <w:rsid w:val="003850A0"/>
    <w:rsid w:val="00385754"/>
    <w:rsid w:val="0038591E"/>
    <w:rsid w:val="00385D2A"/>
    <w:rsid w:val="00385F46"/>
    <w:rsid w:val="00386030"/>
    <w:rsid w:val="00386049"/>
    <w:rsid w:val="00386113"/>
    <w:rsid w:val="003864C5"/>
    <w:rsid w:val="0038674B"/>
    <w:rsid w:val="00386766"/>
    <w:rsid w:val="00386904"/>
    <w:rsid w:val="00386D71"/>
    <w:rsid w:val="003877F2"/>
    <w:rsid w:val="00387C47"/>
    <w:rsid w:val="00387DA6"/>
    <w:rsid w:val="0039019C"/>
    <w:rsid w:val="003906B6"/>
    <w:rsid w:val="003908DD"/>
    <w:rsid w:val="00390A24"/>
    <w:rsid w:val="003910AF"/>
    <w:rsid w:val="003918BC"/>
    <w:rsid w:val="00392059"/>
    <w:rsid w:val="00392150"/>
    <w:rsid w:val="00392564"/>
    <w:rsid w:val="00393473"/>
    <w:rsid w:val="0039379B"/>
    <w:rsid w:val="00394340"/>
    <w:rsid w:val="003946E4"/>
    <w:rsid w:val="00394BE9"/>
    <w:rsid w:val="00394CC9"/>
    <w:rsid w:val="003954A5"/>
    <w:rsid w:val="00395C34"/>
    <w:rsid w:val="003965C3"/>
    <w:rsid w:val="003965F4"/>
    <w:rsid w:val="003966A0"/>
    <w:rsid w:val="00396BF4"/>
    <w:rsid w:val="00396D54"/>
    <w:rsid w:val="00396EAA"/>
    <w:rsid w:val="00397315"/>
    <w:rsid w:val="003974F7"/>
    <w:rsid w:val="00397E03"/>
    <w:rsid w:val="003A03F5"/>
    <w:rsid w:val="003A082A"/>
    <w:rsid w:val="003A11CB"/>
    <w:rsid w:val="003A13EA"/>
    <w:rsid w:val="003A1433"/>
    <w:rsid w:val="003A1A69"/>
    <w:rsid w:val="003A24BE"/>
    <w:rsid w:val="003A2904"/>
    <w:rsid w:val="003A2997"/>
    <w:rsid w:val="003A2E5C"/>
    <w:rsid w:val="003A3974"/>
    <w:rsid w:val="003A39CB"/>
    <w:rsid w:val="003A470A"/>
    <w:rsid w:val="003A4B41"/>
    <w:rsid w:val="003A4B50"/>
    <w:rsid w:val="003A4DE3"/>
    <w:rsid w:val="003A5C9B"/>
    <w:rsid w:val="003A61F5"/>
    <w:rsid w:val="003A6270"/>
    <w:rsid w:val="003A63E2"/>
    <w:rsid w:val="003A76DD"/>
    <w:rsid w:val="003A7944"/>
    <w:rsid w:val="003B0168"/>
    <w:rsid w:val="003B0241"/>
    <w:rsid w:val="003B056D"/>
    <w:rsid w:val="003B07AF"/>
    <w:rsid w:val="003B0996"/>
    <w:rsid w:val="003B0D60"/>
    <w:rsid w:val="003B0EC1"/>
    <w:rsid w:val="003B1002"/>
    <w:rsid w:val="003B14FF"/>
    <w:rsid w:val="003B1AC7"/>
    <w:rsid w:val="003B1B1B"/>
    <w:rsid w:val="003B1DCC"/>
    <w:rsid w:val="003B1F20"/>
    <w:rsid w:val="003B2115"/>
    <w:rsid w:val="003B261D"/>
    <w:rsid w:val="003B29B8"/>
    <w:rsid w:val="003B352F"/>
    <w:rsid w:val="003B36FC"/>
    <w:rsid w:val="003B4591"/>
    <w:rsid w:val="003B46A3"/>
    <w:rsid w:val="003B4F17"/>
    <w:rsid w:val="003B5860"/>
    <w:rsid w:val="003B5AE4"/>
    <w:rsid w:val="003B5DD7"/>
    <w:rsid w:val="003B6609"/>
    <w:rsid w:val="003B6C99"/>
    <w:rsid w:val="003B6E86"/>
    <w:rsid w:val="003B70AB"/>
    <w:rsid w:val="003B711D"/>
    <w:rsid w:val="003B71C1"/>
    <w:rsid w:val="003C0EB9"/>
    <w:rsid w:val="003C127C"/>
    <w:rsid w:val="003C2062"/>
    <w:rsid w:val="003C20F6"/>
    <w:rsid w:val="003C31B7"/>
    <w:rsid w:val="003C46BA"/>
    <w:rsid w:val="003C490E"/>
    <w:rsid w:val="003C4F0B"/>
    <w:rsid w:val="003C5594"/>
    <w:rsid w:val="003C5B77"/>
    <w:rsid w:val="003C65CF"/>
    <w:rsid w:val="003C68CF"/>
    <w:rsid w:val="003C6948"/>
    <w:rsid w:val="003C694B"/>
    <w:rsid w:val="003C6B5F"/>
    <w:rsid w:val="003C6BBE"/>
    <w:rsid w:val="003C6F6E"/>
    <w:rsid w:val="003D0203"/>
    <w:rsid w:val="003D0246"/>
    <w:rsid w:val="003D07E3"/>
    <w:rsid w:val="003D09BE"/>
    <w:rsid w:val="003D0D4C"/>
    <w:rsid w:val="003D0FD3"/>
    <w:rsid w:val="003D14B6"/>
    <w:rsid w:val="003D1CB2"/>
    <w:rsid w:val="003D20D6"/>
    <w:rsid w:val="003D20E4"/>
    <w:rsid w:val="003D281C"/>
    <w:rsid w:val="003D3220"/>
    <w:rsid w:val="003D3656"/>
    <w:rsid w:val="003D3864"/>
    <w:rsid w:val="003D3ACC"/>
    <w:rsid w:val="003D4DFB"/>
    <w:rsid w:val="003D4F5D"/>
    <w:rsid w:val="003D5573"/>
    <w:rsid w:val="003D5742"/>
    <w:rsid w:val="003D6203"/>
    <w:rsid w:val="003D6377"/>
    <w:rsid w:val="003D7BCC"/>
    <w:rsid w:val="003E06F5"/>
    <w:rsid w:val="003E0920"/>
    <w:rsid w:val="003E0D95"/>
    <w:rsid w:val="003E1227"/>
    <w:rsid w:val="003E1744"/>
    <w:rsid w:val="003E17EB"/>
    <w:rsid w:val="003E1C22"/>
    <w:rsid w:val="003E2009"/>
    <w:rsid w:val="003E2063"/>
    <w:rsid w:val="003E3125"/>
    <w:rsid w:val="003E3158"/>
    <w:rsid w:val="003E3366"/>
    <w:rsid w:val="003E496A"/>
    <w:rsid w:val="003E4CD8"/>
    <w:rsid w:val="003E4E38"/>
    <w:rsid w:val="003E4E45"/>
    <w:rsid w:val="003E50C2"/>
    <w:rsid w:val="003E5B90"/>
    <w:rsid w:val="003E5DC9"/>
    <w:rsid w:val="003E6098"/>
    <w:rsid w:val="003E649E"/>
    <w:rsid w:val="003E67C3"/>
    <w:rsid w:val="003E6E96"/>
    <w:rsid w:val="003E6FF5"/>
    <w:rsid w:val="003E7173"/>
    <w:rsid w:val="003E73AD"/>
    <w:rsid w:val="003E7760"/>
    <w:rsid w:val="003F00D1"/>
    <w:rsid w:val="003F06EB"/>
    <w:rsid w:val="003F08C6"/>
    <w:rsid w:val="003F0FB9"/>
    <w:rsid w:val="003F172D"/>
    <w:rsid w:val="003F198B"/>
    <w:rsid w:val="003F21E9"/>
    <w:rsid w:val="003F2311"/>
    <w:rsid w:val="003F2B35"/>
    <w:rsid w:val="003F3532"/>
    <w:rsid w:val="003F36D7"/>
    <w:rsid w:val="003F37B7"/>
    <w:rsid w:val="003F3AD0"/>
    <w:rsid w:val="003F410D"/>
    <w:rsid w:val="003F416B"/>
    <w:rsid w:val="003F4993"/>
    <w:rsid w:val="003F4AA0"/>
    <w:rsid w:val="003F5057"/>
    <w:rsid w:val="003F51FA"/>
    <w:rsid w:val="003F5644"/>
    <w:rsid w:val="003F5AEC"/>
    <w:rsid w:val="003F653E"/>
    <w:rsid w:val="003F66CE"/>
    <w:rsid w:val="003F7B94"/>
    <w:rsid w:val="003F7D82"/>
    <w:rsid w:val="0040030A"/>
    <w:rsid w:val="004017CC"/>
    <w:rsid w:val="00401B35"/>
    <w:rsid w:val="00402727"/>
    <w:rsid w:val="004027F4"/>
    <w:rsid w:val="00402D5C"/>
    <w:rsid w:val="00402DB4"/>
    <w:rsid w:val="0040313A"/>
    <w:rsid w:val="00403159"/>
    <w:rsid w:val="0040329C"/>
    <w:rsid w:val="004032F1"/>
    <w:rsid w:val="00403371"/>
    <w:rsid w:val="00403EA6"/>
    <w:rsid w:val="004043C7"/>
    <w:rsid w:val="004056ED"/>
    <w:rsid w:val="00406639"/>
    <w:rsid w:val="004069AA"/>
    <w:rsid w:val="00407048"/>
    <w:rsid w:val="00407102"/>
    <w:rsid w:val="004077D5"/>
    <w:rsid w:val="00407873"/>
    <w:rsid w:val="00407D4F"/>
    <w:rsid w:val="00407EA1"/>
    <w:rsid w:val="00410252"/>
    <w:rsid w:val="004102C8"/>
    <w:rsid w:val="0041054E"/>
    <w:rsid w:val="004107FA"/>
    <w:rsid w:val="00410EB9"/>
    <w:rsid w:val="00411410"/>
    <w:rsid w:val="00411A0C"/>
    <w:rsid w:val="00411BC7"/>
    <w:rsid w:val="00411E83"/>
    <w:rsid w:val="004131E8"/>
    <w:rsid w:val="00413549"/>
    <w:rsid w:val="004138D3"/>
    <w:rsid w:val="00413A14"/>
    <w:rsid w:val="00414377"/>
    <w:rsid w:val="00414836"/>
    <w:rsid w:val="004148D1"/>
    <w:rsid w:val="00414B47"/>
    <w:rsid w:val="00414D71"/>
    <w:rsid w:val="00416625"/>
    <w:rsid w:val="00417723"/>
    <w:rsid w:val="00417C0D"/>
    <w:rsid w:val="004205C9"/>
    <w:rsid w:val="00420DC5"/>
    <w:rsid w:val="00421589"/>
    <w:rsid w:val="00421658"/>
    <w:rsid w:val="00421981"/>
    <w:rsid w:val="00421A28"/>
    <w:rsid w:val="0042201D"/>
    <w:rsid w:val="00422254"/>
    <w:rsid w:val="004235D5"/>
    <w:rsid w:val="004237FA"/>
    <w:rsid w:val="00423CFF"/>
    <w:rsid w:val="00423ED5"/>
    <w:rsid w:val="0042416A"/>
    <w:rsid w:val="00424373"/>
    <w:rsid w:val="004246AE"/>
    <w:rsid w:val="00425948"/>
    <w:rsid w:val="00425C81"/>
    <w:rsid w:val="004272BA"/>
    <w:rsid w:val="00427A94"/>
    <w:rsid w:val="00427B49"/>
    <w:rsid w:val="00427E4F"/>
    <w:rsid w:val="00427E9B"/>
    <w:rsid w:val="004305CB"/>
    <w:rsid w:val="004312C4"/>
    <w:rsid w:val="00432114"/>
    <w:rsid w:val="004328AF"/>
    <w:rsid w:val="00432C4B"/>
    <w:rsid w:val="0043321E"/>
    <w:rsid w:val="004334A0"/>
    <w:rsid w:val="00433F14"/>
    <w:rsid w:val="0043465C"/>
    <w:rsid w:val="004347E6"/>
    <w:rsid w:val="00434D8C"/>
    <w:rsid w:val="00435567"/>
    <w:rsid w:val="004356ED"/>
    <w:rsid w:val="0043589E"/>
    <w:rsid w:val="0043597C"/>
    <w:rsid w:val="00436791"/>
    <w:rsid w:val="00436A62"/>
    <w:rsid w:val="00436C98"/>
    <w:rsid w:val="0043726A"/>
    <w:rsid w:val="0043768B"/>
    <w:rsid w:val="00440CB3"/>
    <w:rsid w:val="004411C9"/>
    <w:rsid w:val="004424D3"/>
    <w:rsid w:val="004434D9"/>
    <w:rsid w:val="004434E4"/>
    <w:rsid w:val="00443599"/>
    <w:rsid w:val="004440F8"/>
    <w:rsid w:val="00444433"/>
    <w:rsid w:val="0044491D"/>
    <w:rsid w:val="004449B3"/>
    <w:rsid w:val="0044594E"/>
    <w:rsid w:val="00446102"/>
    <w:rsid w:val="004464DF"/>
    <w:rsid w:val="00446704"/>
    <w:rsid w:val="0044679E"/>
    <w:rsid w:val="00446A14"/>
    <w:rsid w:val="00446B73"/>
    <w:rsid w:val="00446CCD"/>
    <w:rsid w:val="0044705D"/>
    <w:rsid w:val="004474DA"/>
    <w:rsid w:val="00447BC8"/>
    <w:rsid w:val="00450712"/>
    <w:rsid w:val="004518C0"/>
    <w:rsid w:val="00451985"/>
    <w:rsid w:val="00451F22"/>
    <w:rsid w:val="00451F94"/>
    <w:rsid w:val="004526DA"/>
    <w:rsid w:val="00452E45"/>
    <w:rsid w:val="004532E7"/>
    <w:rsid w:val="0045355D"/>
    <w:rsid w:val="00453932"/>
    <w:rsid w:val="00453D91"/>
    <w:rsid w:val="0045431C"/>
    <w:rsid w:val="004546C0"/>
    <w:rsid w:val="00454798"/>
    <w:rsid w:val="00454AC8"/>
    <w:rsid w:val="00454D2F"/>
    <w:rsid w:val="00455498"/>
    <w:rsid w:val="00455DE1"/>
    <w:rsid w:val="0045614C"/>
    <w:rsid w:val="00456FB9"/>
    <w:rsid w:val="004573D3"/>
    <w:rsid w:val="0046063F"/>
    <w:rsid w:val="00460754"/>
    <w:rsid w:val="00460D92"/>
    <w:rsid w:val="00461012"/>
    <w:rsid w:val="0046136E"/>
    <w:rsid w:val="00461796"/>
    <w:rsid w:val="00461A82"/>
    <w:rsid w:val="00462187"/>
    <w:rsid w:val="00462BFB"/>
    <w:rsid w:val="00462C2A"/>
    <w:rsid w:val="00463D6A"/>
    <w:rsid w:val="00463EC0"/>
    <w:rsid w:val="0046417D"/>
    <w:rsid w:val="00464262"/>
    <w:rsid w:val="00465E78"/>
    <w:rsid w:val="00466B31"/>
    <w:rsid w:val="00466B6E"/>
    <w:rsid w:val="00467451"/>
    <w:rsid w:val="00470701"/>
    <w:rsid w:val="00470B87"/>
    <w:rsid w:val="0047159C"/>
    <w:rsid w:val="00471885"/>
    <w:rsid w:val="00472276"/>
    <w:rsid w:val="00472C01"/>
    <w:rsid w:val="00473160"/>
    <w:rsid w:val="0047357F"/>
    <w:rsid w:val="00473D05"/>
    <w:rsid w:val="004742B4"/>
    <w:rsid w:val="00474A9A"/>
    <w:rsid w:val="00474B98"/>
    <w:rsid w:val="00474E1F"/>
    <w:rsid w:val="00475970"/>
    <w:rsid w:val="00475F3E"/>
    <w:rsid w:val="00476358"/>
    <w:rsid w:val="00476577"/>
    <w:rsid w:val="00476C0F"/>
    <w:rsid w:val="004774AB"/>
    <w:rsid w:val="0048020C"/>
    <w:rsid w:val="00480436"/>
    <w:rsid w:val="004814B0"/>
    <w:rsid w:val="004815B0"/>
    <w:rsid w:val="004827FD"/>
    <w:rsid w:val="00482DC6"/>
    <w:rsid w:val="00484636"/>
    <w:rsid w:val="00484EC9"/>
    <w:rsid w:val="00485232"/>
    <w:rsid w:val="00485AA5"/>
    <w:rsid w:val="004863B9"/>
    <w:rsid w:val="00486478"/>
    <w:rsid w:val="004871E0"/>
    <w:rsid w:val="00487A69"/>
    <w:rsid w:val="00487FB9"/>
    <w:rsid w:val="0049021F"/>
    <w:rsid w:val="00490381"/>
    <w:rsid w:val="004904D9"/>
    <w:rsid w:val="00490826"/>
    <w:rsid w:val="00490FF0"/>
    <w:rsid w:val="0049147D"/>
    <w:rsid w:val="00491AA4"/>
    <w:rsid w:val="0049266D"/>
    <w:rsid w:val="004926DE"/>
    <w:rsid w:val="0049299F"/>
    <w:rsid w:val="00492C9D"/>
    <w:rsid w:val="00493141"/>
    <w:rsid w:val="004948A0"/>
    <w:rsid w:val="00495992"/>
    <w:rsid w:val="00495CE8"/>
    <w:rsid w:val="00495DB0"/>
    <w:rsid w:val="0049685D"/>
    <w:rsid w:val="004968EE"/>
    <w:rsid w:val="0049697E"/>
    <w:rsid w:val="00496DC3"/>
    <w:rsid w:val="00497377"/>
    <w:rsid w:val="00497BAD"/>
    <w:rsid w:val="004A1191"/>
    <w:rsid w:val="004A1F27"/>
    <w:rsid w:val="004A24F0"/>
    <w:rsid w:val="004A257F"/>
    <w:rsid w:val="004A2602"/>
    <w:rsid w:val="004A2A4C"/>
    <w:rsid w:val="004A2C8F"/>
    <w:rsid w:val="004A3F5C"/>
    <w:rsid w:val="004A4003"/>
    <w:rsid w:val="004A45B9"/>
    <w:rsid w:val="004A4B92"/>
    <w:rsid w:val="004A4DFD"/>
    <w:rsid w:val="004A4EC6"/>
    <w:rsid w:val="004A5132"/>
    <w:rsid w:val="004A5BCB"/>
    <w:rsid w:val="004A5CD2"/>
    <w:rsid w:val="004A64F9"/>
    <w:rsid w:val="004A6E52"/>
    <w:rsid w:val="004A7216"/>
    <w:rsid w:val="004A7D7B"/>
    <w:rsid w:val="004B0819"/>
    <w:rsid w:val="004B0CF2"/>
    <w:rsid w:val="004B0D0D"/>
    <w:rsid w:val="004B0F13"/>
    <w:rsid w:val="004B204F"/>
    <w:rsid w:val="004B2528"/>
    <w:rsid w:val="004B27B4"/>
    <w:rsid w:val="004B28D8"/>
    <w:rsid w:val="004B29F4"/>
    <w:rsid w:val="004B2CE8"/>
    <w:rsid w:val="004B362F"/>
    <w:rsid w:val="004B3826"/>
    <w:rsid w:val="004B462A"/>
    <w:rsid w:val="004B54A1"/>
    <w:rsid w:val="004B609E"/>
    <w:rsid w:val="004B681E"/>
    <w:rsid w:val="004B6C9B"/>
    <w:rsid w:val="004C0887"/>
    <w:rsid w:val="004C1342"/>
    <w:rsid w:val="004C1481"/>
    <w:rsid w:val="004C1E27"/>
    <w:rsid w:val="004C1F45"/>
    <w:rsid w:val="004C1F94"/>
    <w:rsid w:val="004C25FD"/>
    <w:rsid w:val="004C26CB"/>
    <w:rsid w:val="004C281A"/>
    <w:rsid w:val="004C30C5"/>
    <w:rsid w:val="004C3100"/>
    <w:rsid w:val="004C3AA6"/>
    <w:rsid w:val="004C3C08"/>
    <w:rsid w:val="004C4151"/>
    <w:rsid w:val="004C4955"/>
    <w:rsid w:val="004C4E3A"/>
    <w:rsid w:val="004C5090"/>
    <w:rsid w:val="004C5171"/>
    <w:rsid w:val="004C5B13"/>
    <w:rsid w:val="004C5B70"/>
    <w:rsid w:val="004C5D9E"/>
    <w:rsid w:val="004C64ED"/>
    <w:rsid w:val="004C733C"/>
    <w:rsid w:val="004D14CB"/>
    <w:rsid w:val="004D157F"/>
    <w:rsid w:val="004D160B"/>
    <w:rsid w:val="004D22BD"/>
    <w:rsid w:val="004D2596"/>
    <w:rsid w:val="004D29A8"/>
    <w:rsid w:val="004D2D83"/>
    <w:rsid w:val="004D2EEC"/>
    <w:rsid w:val="004D384E"/>
    <w:rsid w:val="004D39E6"/>
    <w:rsid w:val="004D4210"/>
    <w:rsid w:val="004D442B"/>
    <w:rsid w:val="004D4AF2"/>
    <w:rsid w:val="004D4E1F"/>
    <w:rsid w:val="004D4E86"/>
    <w:rsid w:val="004D51BB"/>
    <w:rsid w:val="004D5EE5"/>
    <w:rsid w:val="004D6A0A"/>
    <w:rsid w:val="004D6CAA"/>
    <w:rsid w:val="004D709F"/>
    <w:rsid w:val="004D7206"/>
    <w:rsid w:val="004D7521"/>
    <w:rsid w:val="004D7BD7"/>
    <w:rsid w:val="004D7D87"/>
    <w:rsid w:val="004E0EB7"/>
    <w:rsid w:val="004E124E"/>
    <w:rsid w:val="004E217D"/>
    <w:rsid w:val="004E26E9"/>
    <w:rsid w:val="004E3C87"/>
    <w:rsid w:val="004E40EF"/>
    <w:rsid w:val="004E450F"/>
    <w:rsid w:val="004E46DB"/>
    <w:rsid w:val="004E489F"/>
    <w:rsid w:val="004E4972"/>
    <w:rsid w:val="004E4AD0"/>
    <w:rsid w:val="004E4B42"/>
    <w:rsid w:val="004E58F9"/>
    <w:rsid w:val="004E6031"/>
    <w:rsid w:val="004E62DE"/>
    <w:rsid w:val="004E64DD"/>
    <w:rsid w:val="004E6924"/>
    <w:rsid w:val="004E6E78"/>
    <w:rsid w:val="004E7206"/>
    <w:rsid w:val="004E75D8"/>
    <w:rsid w:val="004E76C1"/>
    <w:rsid w:val="004E7C28"/>
    <w:rsid w:val="004E7D57"/>
    <w:rsid w:val="004F00CF"/>
    <w:rsid w:val="004F0851"/>
    <w:rsid w:val="004F0FFE"/>
    <w:rsid w:val="004F1EC7"/>
    <w:rsid w:val="004F2406"/>
    <w:rsid w:val="004F2521"/>
    <w:rsid w:val="004F3A9C"/>
    <w:rsid w:val="004F3B78"/>
    <w:rsid w:val="004F4684"/>
    <w:rsid w:val="004F4D85"/>
    <w:rsid w:val="004F5454"/>
    <w:rsid w:val="004F589F"/>
    <w:rsid w:val="004F58F0"/>
    <w:rsid w:val="004F5AD1"/>
    <w:rsid w:val="004F682D"/>
    <w:rsid w:val="004F6A02"/>
    <w:rsid w:val="004F6D52"/>
    <w:rsid w:val="004F6DE2"/>
    <w:rsid w:val="004F704F"/>
    <w:rsid w:val="004F77C8"/>
    <w:rsid w:val="004F7EFE"/>
    <w:rsid w:val="004F7F09"/>
    <w:rsid w:val="00500D1A"/>
    <w:rsid w:val="00500FEF"/>
    <w:rsid w:val="005017DF"/>
    <w:rsid w:val="005018C6"/>
    <w:rsid w:val="0050214E"/>
    <w:rsid w:val="00503A6A"/>
    <w:rsid w:val="00503BF7"/>
    <w:rsid w:val="00504D88"/>
    <w:rsid w:val="00504F69"/>
    <w:rsid w:val="00505FF8"/>
    <w:rsid w:val="0050609B"/>
    <w:rsid w:val="00506104"/>
    <w:rsid w:val="00506797"/>
    <w:rsid w:val="0050686A"/>
    <w:rsid w:val="00506D0E"/>
    <w:rsid w:val="00507042"/>
    <w:rsid w:val="005070D9"/>
    <w:rsid w:val="00507526"/>
    <w:rsid w:val="00507677"/>
    <w:rsid w:val="005076F3"/>
    <w:rsid w:val="005077FA"/>
    <w:rsid w:val="00511A6F"/>
    <w:rsid w:val="0051276B"/>
    <w:rsid w:val="005128A4"/>
    <w:rsid w:val="00513426"/>
    <w:rsid w:val="00513B4A"/>
    <w:rsid w:val="00513E68"/>
    <w:rsid w:val="005144AC"/>
    <w:rsid w:val="00514E73"/>
    <w:rsid w:val="00515242"/>
    <w:rsid w:val="005159BA"/>
    <w:rsid w:val="0051654F"/>
    <w:rsid w:val="005167D5"/>
    <w:rsid w:val="00516A56"/>
    <w:rsid w:val="00516BDF"/>
    <w:rsid w:val="005170FB"/>
    <w:rsid w:val="005177CA"/>
    <w:rsid w:val="005201A5"/>
    <w:rsid w:val="005204CF"/>
    <w:rsid w:val="005207B7"/>
    <w:rsid w:val="00520D39"/>
    <w:rsid w:val="00520D40"/>
    <w:rsid w:val="00521335"/>
    <w:rsid w:val="00521AE9"/>
    <w:rsid w:val="00521BD3"/>
    <w:rsid w:val="00522257"/>
    <w:rsid w:val="005222AC"/>
    <w:rsid w:val="005223AB"/>
    <w:rsid w:val="00522699"/>
    <w:rsid w:val="00522DFD"/>
    <w:rsid w:val="00523024"/>
    <w:rsid w:val="00523727"/>
    <w:rsid w:val="005238AF"/>
    <w:rsid w:val="00523F30"/>
    <w:rsid w:val="005242B4"/>
    <w:rsid w:val="0052451A"/>
    <w:rsid w:val="00524A3B"/>
    <w:rsid w:val="00524BD4"/>
    <w:rsid w:val="00524C65"/>
    <w:rsid w:val="00526010"/>
    <w:rsid w:val="0052615F"/>
    <w:rsid w:val="00526681"/>
    <w:rsid w:val="00526823"/>
    <w:rsid w:val="00526ADC"/>
    <w:rsid w:val="00526F98"/>
    <w:rsid w:val="005278ED"/>
    <w:rsid w:val="0053008B"/>
    <w:rsid w:val="005301D8"/>
    <w:rsid w:val="005304FD"/>
    <w:rsid w:val="00530A56"/>
    <w:rsid w:val="00530EE1"/>
    <w:rsid w:val="005311F6"/>
    <w:rsid w:val="00531C33"/>
    <w:rsid w:val="00531FA1"/>
    <w:rsid w:val="005323C7"/>
    <w:rsid w:val="005323FC"/>
    <w:rsid w:val="0053263F"/>
    <w:rsid w:val="00533118"/>
    <w:rsid w:val="00533409"/>
    <w:rsid w:val="00533584"/>
    <w:rsid w:val="0053380A"/>
    <w:rsid w:val="005339FA"/>
    <w:rsid w:val="0053463A"/>
    <w:rsid w:val="00534B5D"/>
    <w:rsid w:val="00535A82"/>
    <w:rsid w:val="005361ED"/>
    <w:rsid w:val="0053690D"/>
    <w:rsid w:val="005378E9"/>
    <w:rsid w:val="005400CD"/>
    <w:rsid w:val="00540B33"/>
    <w:rsid w:val="00540C12"/>
    <w:rsid w:val="00541D2E"/>
    <w:rsid w:val="00541D61"/>
    <w:rsid w:val="00542241"/>
    <w:rsid w:val="00542433"/>
    <w:rsid w:val="00542B0A"/>
    <w:rsid w:val="00543233"/>
    <w:rsid w:val="005438F1"/>
    <w:rsid w:val="00543F02"/>
    <w:rsid w:val="00544041"/>
    <w:rsid w:val="005447B7"/>
    <w:rsid w:val="00544CAA"/>
    <w:rsid w:val="00544FEE"/>
    <w:rsid w:val="00545721"/>
    <w:rsid w:val="0054633D"/>
    <w:rsid w:val="00546421"/>
    <w:rsid w:val="00546E32"/>
    <w:rsid w:val="00546EAF"/>
    <w:rsid w:val="0054712B"/>
    <w:rsid w:val="0054751D"/>
    <w:rsid w:val="00547C98"/>
    <w:rsid w:val="0055126D"/>
    <w:rsid w:val="005513A2"/>
    <w:rsid w:val="005513F3"/>
    <w:rsid w:val="00551B99"/>
    <w:rsid w:val="00551DF1"/>
    <w:rsid w:val="0055235D"/>
    <w:rsid w:val="005524E8"/>
    <w:rsid w:val="00552790"/>
    <w:rsid w:val="00552CA2"/>
    <w:rsid w:val="005541AD"/>
    <w:rsid w:val="00554599"/>
    <w:rsid w:val="00554A2B"/>
    <w:rsid w:val="00554DF0"/>
    <w:rsid w:val="00555998"/>
    <w:rsid w:val="00555BA0"/>
    <w:rsid w:val="00555C9B"/>
    <w:rsid w:val="00556281"/>
    <w:rsid w:val="005565B5"/>
    <w:rsid w:val="0055754A"/>
    <w:rsid w:val="0055787D"/>
    <w:rsid w:val="00557F7C"/>
    <w:rsid w:val="005601A5"/>
    <w:rsid w:val="005615AF"/>
    <w:rsid w:val="005620DE"/>
    <w:rsid w:val="00562529"/>
    <w:rsid w:val="00562913"/>
    <w:rsid w:val="005629B2"/>
    <w:rsid w:val="00562C5D"/>
    <w:rsid w:val="00563A5E"/>
    <w:rsid w:val="00563A7B"/>
    <w:rsid w:val="00563E7C"/>
    <w:rsid w:val="005641DB"/>
    <w:rsid w:val="0056451E"/>
    <w:rsid w:val="00564798"/>
    <w:rsid w:val="005647C7"/>
    <w:rsid w:val="00564B27"/>
    <w:rsid w:val="00564B87"/>
    <w:rsid w:val="00564BC6"/>
    <w:rsid w:val="00565597"/>
    <w:rsid w:val="00565629"/>
    <w:rsid w:val="00565E36"/>
    <w:rsid w:val="00565FB7"/>
    <w:rsid w:val="00566153"/>
    <w:rsid w:val="00566535"/>
    <w:rsid w:val="005672ED"/>
    <w:rsid w:val="005672EE"/>
    <w:rsid w:val="00567326"/>
    <w:rsid w:val="0056738D"/>
    <w:rsid w:val="005673B6"/>
    <w:rsid w:val="005675AE"/>
    <w:rsid w:val="00567C7F"/>
    <w:rsid w:val="0057089A"/>
    <w:rsid w:val="00570A0F"/>
    <w:rsid w:val="005710BA"/>
    <w:rsid w:val="00571785"/>
    <w:rsid w:val="00571ECB"/>
    <w:rsid w:val="005732C0"/>
    <w:rsid w:val="0057338C"/>
    <w:rsid w:val="00573711"/>
    <w:rsid w:val="00573960"/>
    <w:rsid w:val="00573FA4"/>
    <w:rsid w:val="005740E4"/>
    <w:rsid w:val="005741F0"/>
    <w:rsid w:val="00575AE2"/>
    <w:rsid w:val="005761E8"/>
    <w:rsid w:val="00576957"/>
    <w:rsid w:val="00576C49"/>
    <w:rsid w:val="00577070"/>
    <w:rsid w:val="005772AA"/>
    <w:rsid w:val="005775C0"/>
    <w:rsid w:val="0057771C"/>
    <w:rsid w:val="00577DE0"/>
    <w:rsid w:val="005800A8"/>
    <w:rsid w:val="0058029B"/>
    <w:rsid w:val="00580467"/>
    <w:rsid w:val="00580B27"/>
    <w:rsid w:val="00580E02"/>
    <w:rsid w:val="00581044"/>
    <w:rsid w:val="005812F9"/>
    <w:rsid w:val="0058169B"/>
    <w:rsid w:val="00581F7B"/>
    <w:rsid w:val="0058226B"/>
    <w:rsid w:val="005822B1"/>
    <w:rsid w:val="0058265B"/>
    <w:rsid w:val="005835D0"/>
    <w:rsid w:val="0058451E"/>
    <w:rsid w:val="00584BF4"/>
    <w:rsid w:val="0058527D"/>
    <w:rsid w:val="00585A5B"/>
    <w:rsid w:val="005870B4"/>
    <w:rsid w:val="00587AC0"/>
    <w:rsid w:val="00587BCC"/>
    <w:rsid w:val="005908E4"/>
    <w:rsid w:val="0059092A"/>
    <w:rsid w:val="00592138"/>
    <w:rsid w:val="0059234F"/>
    <w:rsid w:val="00592726"/>
    <w:rsid w:val="0059273D"/>
    <w:rsid w:val="0059276F"/>
    <w:rsid w:val="00592B59"/>
    <w:rsid w:val="00592E6D"/>
    <w:rsid w:val="00593D2C"/>
    <w:rsid w:val="00593EA1"/>
    <w:rsid w:val="00594E18"/>
    <w:rsid w:val="00596875"/>
    <w:rsid w:val="0059726C"/>
    <w:rsid w:val="005A04C5"/>
    <w:rsid w:val="005A0722"/>
    <w:rsid w:val="005A0ACD"/>
    <w:rsid w:val="005A0D06"/>
    <w:rsid w:val="005A156C"/>
    <w:rsid w:val="005A1B6F"/>
    <w:rsid w:val="005A36E3"/>
    <w:rsid w:val="005A38B8"/>
    <w:rsid w:val="005A39E9"/>
    <w:rsid w:val="005A4350"/>
    <w:rsid w:val="005A4360"/>
    <w:rsid w:val="005A4478"/>
    <w:rsid w:val="005A51AE"/>
    <w:rsid w:val="005A51F4"/>
    <w:rsid w:val="005A58DA"/>
    <w:rsid w:val="005A5C6C"/>
    <w:rsid w:val="005A5FA6"/>
    <w:rsid w:val="005A6284"/>
    <w:rsid w:val="005A65A2"/>
    <w:rsid w:val="005A6B78"/>
    <w:rsid w:val="005A6EA6"/>
    <w:rsid w:val="005A7296"/>
    <w:rsid w:val="005B0D2C"/>
    <w:rsid w:val="005B0DC1"/>
    <w:rsid w:val="005B19AE"/>
    <w:rsid w:val="005B1B98"/>
    <w:rsid w:val="005B27CE"/>
    <w:rsid w:val="005B292E"/>
    <w:rsid w:val="005B3166"/>
    <w:rsid w:val="005B4A4D"/>
    <w:rsid w:val="005B630F"/>
    <w:rsid w:val="005B635A"/>
    <w:rsid w:val="005B65DB"/>
    <w:rsid w:val="005B695E"/>
    <w:rsid w:val="005B71F6"/>
    <w:rsid w:val="005C0350"/>
    <w:rsid w:val="005C061A"/>
    <w:rsid w:val="005C0AD8"/>
    <w:rsid w:val="005C0DB3"/>
    <w:rsid w:val="005C0DD5"/>
    <w:rsid w:val="005C0FBE"/>
    <w:rsid w:val="005C131D"/>
    <w:rsid w:val="005C1F21"/>
    <w:rsid w:val="005C2356"/>
    <w:rsid w:val="005C25B8"/>
    <w:rsid w:val="005C2757"/>
    <w:rsid w:val="005C2B0F"/>
    <w:rsid w:val="005C32BC"/>
    <w:rsid w:val="005C3417"/>
    <w:rsid w:val="005C362B"/>
    <w:rsid w:val="005C3899"/>
    <w:rsid w:val="005C3DEC"/>
    <w:rsid w:val="005C46CA"/>
    <w:rsid w:val="005C493A"/>
    <w:rsid w:val="005C49C4"/>
    <w:rsid w:val="005C4C1E"/>
    <w:rsid w:val="005C4EC9"/>
    <w:rsid w:val="005C504B"/>
    <w:rsid w:val="005C5603"/>
    <w:rsid w:val="005C5A05"/>
    <w:rsid w:val="005C5A23"/>
    <w:rsid w:val="005C5E62"/>
    <w:rsid w:val="005C63EE"/>
    <w:rsid w:val="005C67EA"/>
    <w:rsid w:val="005C6B68"/>
    <w:rsid w:val="005C7263"/>
    <w:rsid w:val="005C7289"/>
    <w:rsid w:val="005C763E"/>
    <w:rsid w:val="005C789B"/>
    <w:rsid w:val="005C7DAA"/>
    <w:rsid w:val="005D0D03"/>
    <w:rsid w:val="005D1798"/>
    <w:rsid w:val="005D1AE5"/>
    <w:rsid w:val="005D1CA4"/>
    <w:rsid w:val="005D1E63"/>
    <w:rsid w:val="005D2514"/>
    <w:rsid w:val="005D30AF"/>
    <w:rsid w:val="005D315A"/>
    <w:rsid w:val="005D35D2"/>
    <w:rsid w:val="005D3B79"/>
    <w:rsid w:val="005D3E0C"/>
    <w:rsid w:val="005D463A"/>
    <w:rsid w:val="005D4872"/>
    <w:rsid w:val="005D4A20"/>
    <w:rsid w:val="005D4DC7"/>
    <w:rsid w:val="005D4DEF"/>
    <w:rsid w:val="005D4F6A"/>
    <w:rsid w:val="005D54D4"/>
    <w:rsid w:val="005D5B50"/>
    <w:rsid w:val="005D60D2"/>
    <w:rsid w:val="005D6AF0"/>
    <w:rsid w:val="005D6BF8"/>
    <w:rsid w:val="005D74C3"/>
    <w:rsid w:val="005E0671"/>
    <w:rsid w:val="005E1089"/>
    <w:rsid w:val="005E110D"/>
    <w:rsid w:val="005E1359"/>
    <w:rsid w:val="005E15F2"/>
    <w:rsid w:val="005E2065"/>
    <w:rsid w:val="005E245C"/>
    <w:rsid w:val="005E26F8"/>
    <w:rsid w:val="005E296F"/>
    <w:rsid w:val="005E2AEA"/>
    <w:rsid w:val="005E2B83"/>
    <w:rsid w:val="005E2F28"/>
    <w:rsid w:val="005E2FC7"/>
    <w:rsid w:val="005E31E6"/>
    <w:rsid w:val="005E3C1D"/>
    <w:rsid w:val="005E4607"/>
    <w:rsid w:val="005E585D"/>
    <w:rsid w:val="005E5D7B"/>
    <w:rsid w:val="005E5D82"/>
    <w:rsid w:val="005E5FF2"/>
    <w:rsid w:val="005E609E"/>
    <w:rsid w:val="005E6877"/>
    <w:rsid w:val="005E6D8F"/>
    <w:rsid w:val="005E79BF"/>
    <w:rsid w:val="005E7CD8"/>
    <w:rsid w:val="005F095A"/>
    <w:rsid w:val="005F1347"/>
    <w:rsid w:val="005F165B"/>
    <w:rsid w:val="005F17A4"/>
    <w:rsid w:val="005F1D91"/>
    <w:rsid w:val="005F1EA4"/>
    <w:rsid w:val="005F2110"/>
    <w:rsid w:val="005F2246"/>
    <w:rsid w:val="005F29A1"/>
    <w:rsid w:val="005F2D3C"/>
    <w:rsid w:val="005F3041"/>
    <w:rsid w:val="005F3168"/>
    <w:rsid w:val="005F32C1"/>
    <w:rsid w:val="005F3429"/>
    <w:rsid w:val="005F3A5E"/>
    <w:rsid w:val="005F41AF"/>
    <w:rsid w:val="005F428D"/>
    <w:rsid w:val="005F44EE"/>
    <w:rsid w:val="005F4944"/>
    <w:rsid w:val="005F4FD6"/>
    <w:rsid w:val="005F5FCC"/>
    <w:rsid w:val="005F6841"/>
    <w:rsid w:val="005F6B61"/>
    <w:rsid w:val="005F6FCE"/>
    <w:rsid w:val="005F74C9"/>
    <w:rsid w:val="005F7540"/>
    <w:rsid w:val="005F7C62"/>
    <w:rsid w:val="005F7DF9"/>
    <w:rsid w:val="005F7E33"/>
    <w:rsid w:val="00600080"/>
    <w:rsid w:val="0060052D"/>
    <w:rsid w:val="00600682"/>
    <w:rsid w:val="006012DD"/>
    <w:rsid w:val="00601611"/>
    <w:rsid w:val="00601C62"/>
    <w:rsid w:val="0060211E"/>
    <w:rsid w:val="006022B7"/>
    <w:rsid w:val="0060258A"/>
    <w:rsid w:val="00602CF5"/>
    <w:rsid w:val="00603157"/>
    <w:rsid w:val="006035FB"/>
    <w:rsid w:val="00604147"/>
    <w:rsid w:val="0060421F"/>
    <w:rsid w:val="0060490B"/>
    <w:rsid w:val="006049A2"/>
    <w:rsid w:val="00606002"/>
    <w:rsid w:val="00606C7D"/>
    <w:rsid w:val="00606E88"/>
    <w:rsid w:val="00606F0B"/>
    <w:rsid w:val="00607384"/>
    <w:rsid w:val="00610587"/>
    <w:rsid w:val="00610FC0"/>
    <w:rsid w:val="0061103B"/>
    <w:rsid w:val="006116FA"/>
    <w:rsid w:val="00611ECD"/>
    <w:rsid w:val="00612CD4"/>
    <w:rsid w:val="00612D57"/>
    <w:rsid w:val="00613566"/>
    <w:rsid w:val="00613A96"/>
    <w:rsid w:val="00614189"/>
    <w:rsid w:val="006144C7"/>
    <w:rsid w:val="00614785"/>
    <w:rsid w:val="00615343"/>
    <w:rsid w:val="0061545E"/>
    <w:rsid w:val="006159E9"/>
    <w:rsid w:val="0061657E"/>
    <w:rsid w:val="00616978"/>
    <w:rsid w:val="00616F94"/>
    <w:rsid w:val="00617379"/>
    <w:rsid w:val="0061760D"/>
    <w:rsid w:val="00617CB7"/>
    <w:rsid w:val="006206EE"/>
    <w:rsid w:val="00620846"/>
    <w:rsid w:val="00621CD6"/>
    <w:rsid w:val="00622562"/>
    <w:rsid w:val="00622A42"/>
    <w:rsid w:val="00622CAB"/>
    <w:rsid w:val="00623AE1"/>
    <w:rsid w:val="00623FAB"/>
    <w:rsid w:val="006244CE"/>
    <w:rsid w:val="00625046"/>
    <w:rsid w:val="00625DFF"/>
    <w:rsid w:val="00625E65"/>
    <w:rsid w:val="00625EAD"/>
    <w:rsid w:val="0062682C"/>
    <w:rsid w:val="0062693A"/>
    <w:rsid w:val="00627089"/>
    <w:rsid w:val="006274A7"/>
    <w:rsid w:val="00627BD3"/>
    <w:rsid w:val="00627E66"/>
    <w:rsid w:val="0063061F"/>
    <w:rsid w:val="00630BF0"/>
    <w:rsid w:val="00630FDA"/>
    <w:rsid w:val="00631052"/>
    <w:rsid w:val="0063140D"/>
    <w:rsid w:val="00631501"/>
    <w:rsid w:val="00631876"/>
    <w:rsid w:val="006319A7"/>
    <w:rsid w:val="00631C82"/>
    <w:rsid w:val="0063208C"/>
    <w:rsid w:val="00632195"/>
    <w:rsid w:val="006321EE"/>
    <w:rsid w:val="0063289D"/>
    <w:rsid w:val="00632D4A"/>
    <w:rsid w:val="0063324F"/>
    <w:rsid w:val="0063478F"/>
    <w:rsid w:val="0063490D"/>
    <w:rsid w:val="00634BD4"/>
    <w:rsid w:val="006354CF"/>
    <w:rsid w:val="0063596B"/>
    <w:rsid w:val="00635AB9"/>
    <w:rsid w:val="00635B4F"/>
    <w:rsid w:val="00636004"/>
    <w:rsid w:val="006362C5"/>
    <w:rsid w:val="00636C93"/>
    <w:rsid w:val="00636F65"/>
    <w:rsid w:val="006375A1"/>
    <w:rsid w:val="00637618"/>
    <w:rsid w:val="006400DD"/>
    <w:rsid w:val="00640181"/>
    <w:rsid w:val="00640A01"/>
    <w:rsid w:val="006411BD"/>
    <w:rsid w:val="006416FE"/>
    <w:rsid w:val="00641D4C"/>
    <w:rsid w:val="006421F5"/>
    <w:rsid w:val="0064220B"/>
    <w:rsid w:val="006424B7"/>
    <w:rsid w:val="00643753"/>
    <w:rsid w:val="00644993"/>
    <w:rsid w:val="006449DA"/>
    <w:rsid w:val="00644AA6"/>
    <w:rsid w:val="00644C7C"/>
    <w:rsid w:val="00644D9B"/>
    <w:rsid w:val="00644F19"/>
    <w:rsid w:val="00645890"/>
    <w:rsid w:val="00645B35"/>
    <w:rsid w:val="006462BD"/>
    <w:rsid w:val="006463A0"/>
    <w:rsid w:val="00646DDC"/>
    <w:rsid w:val="00647C9D"/>
    <w:rsid w:val="00647D75"/>
    <w:rsid w:val="00647F86"/>
    <w:rsid w:val="006506B6"/>
    <w:rsid w:val="00650890"/>
    <w:rsid w:val="00650914"/>
    <w:rsid w:val="006509F7"/>
    <w:rsid w:val="006526AC"/>
    <w:rsid w:val="00653944"/>
    <w:rsid w:val="00653C62"/>
    <w:rsid w:val="00654523"/>
    <w:rsid w:val="006549D4"/>
    <w:rsid w:val="00654BA9"/>
    <w:rsid w:val="00654EC9"/>
    <w:rsid w:val="0065560B"/>
    <w:rsid w:val="00655E29"/>
    <w:rsid w:val="00655F6C"/>
    <w:rsid w:val="006561FC"/>
    <w:rsid w:val="00657162"/>
    <w:rsid w:val="00657531"/>
    <w:rsid w:val="00657641"/>
    <w:rsid w:val="006578F9"/>
    <w:rsid w:val="00660948"/>
    <w:rsid w:val="00660E56"/>
    <w:rsid w:val="0066106F"/>
    <w:rsid w:val="00661143"/>
    <w:rsid w:val="006614AA"/>
    <w:rsid w:val="006615A5"/>
    <w:rsid w:val="00661F34"/>
    <w:rsid w:val="00662BDA"/>
    <w:rsid w:val="00662EFE"/>
    <w:rsid w:val="00663E76"/>
    <w:rsid w:val="006640D4"/>
    <w:rsid w:val="0066425F"/>
    <w:rsid w:val="00664336"/>
    <w:rsid w:val="006646DE"/>
    <w:rsid w:val="00664A54"/>
    <w:rsid w:val="006653EB"/>
    <w:rsid w:val="00665DC0"/>
    <w:rsid w:val="00665F73"/>
    <w:rsid w:val="006668F2"/>
    <w:rsid w:val="006671BC"/>
    <w:rsid w:val="00667896"/>
    <w:rsid w:val="00667EC2"/>
    <w:rsid w:val="00670826"/>
    <w:rsid w:val="00670C90"/>
    <w:rsid w:val="00671BAD"/>
    <w:rsid w:val="00672084"/>
    <w:rsid w:val="0067234E"/>
    <w:rsid w:val="0067266E"/>
    <w:rsid w:val="00672733"/>
    <w:rsid w:val="00672BC6"/>
    <w:rsid w:val="00673C43"/>
    <w:rsid w:val="00674C04"/>
    <w:rsid w:val="006758F8"/>
    <w:rsid w:val="006759EF"/>
    <w:rsid w:val="0067657A"/>
    <w:rsid w:val="00676A48"/>
    <w:rsid w:val="00677506"/>
    <w:rsid w:val="00677763"/>
    <w:rsid w:val="00677792"/>
    <w:rsid w:val="00680360"/>
    <w:rsid w:val="006819AD"/>
    <w:rsid w:val="00681F93"/>
    <w:rsid w:val="00681FC9"/>
    <w:rsid w:val="006821C7"/>
    <w:rsid w:val="006830E5"/>
    <w:rsid w:val="00684999"/>
    <w:rsid w:val="00684E5E"/>
    <w:rsid w:val="00685445"/>
    <w:rsid w:val="00685C3C"/>
    <w:rsid w:val="0068670A"/>
    <w:rsid w:val="00686FD7"/>
    <w:rsid w:val="0068736F"/>
    <w:rsid w:val="006873B5"/>
    <w:rsid w:val="00687861"/>
    <w:rsid w:val="0069094F"/>
    <w:rsid w:val="00690D1B"/>
    <w:rsid w:val="00691510"/>
    <w:rsid w:val="00691DD8"/>
    <w:rsid w:val="00692244"/>
    <w:rsid w:val="00693494"/>
    <w:rsid w:val="00693B69"/>
    <w:rsid w:val="00693E11"/>
    <w:rsid w:val="006948F5"/>
    <w:rsid w:val="00694B07"/>
    <w:rsid w:val="00695141"/>
    <w:rsid w:val="00695B00"/>
    <w:rsid w:val="00695B0C"/>
    <w:rsid w:val="00695E68"/>
    <w:rsid w:val="006964FC"/>
    <w:rsid w:val="006968F7"/>
    <w:rsid w:val="00696AE2"/>
    <w:rsid w:val="00696EAB"/>
    <w:rsid w:val="00697108"/>
    <w:rsid w:val="006977E9"/>
    <w:rsid w:val="00697B23"/>
    <w:rsid w:val="00697BFB"/>
    <w:rsid w:val="00697CC5"/>
    <w:rsid w:val="006A0311"/>
    <w:rsid w:val="006A097A"/>
    <w:rsid w:val="006A2047"/>
    <w:rsid w:val="006A286E"/>
    <w:rsid w:val="006A2D29"/>
    <w:rsid w:val="006A2ECB"/>
    <w:rsid w:val="006A34E8"/>
    <w:rsid w:val="006A3AA6"/>
    <w:rsid w:val="006A3AA8"/>
    <w:rsid w:val="006A3B9D"/>
    <w:rsid w:val="006A3ED2"/>
    <w:rsid w:val="006A404D"/>
    <w:rsid w:val="006A5511"/>
    <w:rsid w:val="006A5634"/>
    <w:rsid w:val="006A5B04"/>
    <w:rsid w:val="006A5E9D"/>
    <w:rsid w:val="006A62E8"/>
    <w:rsid w:val="006A6547"/>
    <w:rsid w:val="006A69C9"/>
    <w:rsid w:val="006A6BB1"/>
    <w:rsid w:val="006A6CAE"/>
    <w:rsid w:val="006A74CF"/>
    <w:rsid w:val="006A77E7"/>
    <w:rsid w:val="006A78E3"/>
    <w:rsid w:val="006B08D7"/>
    <w:rsid w:val="006B1478"/>
    <w:rsid w:val="006B1535"/>
    <w:rsid w:val="006B1ED1"/>
    <w:rsid w:val="006B1F77"/>
    <w:rsid w:val="006B2521"/>
    <w:rsid w:val="006B25FF"/>
    <w:rsid w:val="006B2A67"/>
    <w:rsid w:val="006B3B8F"/>
    <w:rsid w:val="006B3B9A"/>
    <w:rsid w:val="006B3E4C"/>
    <w:rsid w:val="006B3F07"/>
    <w:rsid w:val="006B4078"/>
    <w:rsid w:val="006B49A2"/>
    <w:rsid w:val="006B4EF1"/>
    <w:rsid w:val="006B52E1"/>
    <w:rsid w:val="006B5AC6"/>
    <w:rsid w:val="006B6434"/>
    <w:rsid w:val="006B6D6A"/>
    <w:rsid w:val="006B6E97"/>
    <w:rsid w:val="006B7882"/>
    <w:rsid w:val="006B78F6"/>
    <w:rsid w:val="006B799F"/>
    <w:rsid w:val="006C0626"/>
    <w:rsid w:val="006C1B9B"/>
    <w:rsid w:val="006C1DB9"/>
    <w:rsid w:val="006C1ECF"/>
    <w:rsid w:val="006C209D"/>
    <w:rsid w:val="006C235E"/>
    <w:rsid w:val="006C2563"/>
    <w:rsid w:val="006C3240"/>
    <w:rsid w:val="006C33B5"/>
    <w:rsid w:val="006C368D"/>
    <w:rsid w:val="006C3A62"/>
    <w:rsid w:val="006C401E"/>
    <w:rsid w:val="006C41BF"/>
    <w:rsid w:val="006C43D0"/>
    <w:rsid w:val="006C4D9C"/>
    <w:rsid w:val="006C59CD"/>
    <w:rsid w:val="006C5A45"/>
    <w:rsid w:val="006C5B10"/>
    <w:rsid w:val="006C6A1C"/>
    <w:rsid w:val="006C6A42"/>
    <w:rsid w:val="006C6C7C"/>
    <w:rsid w:val="006D03A5"/>
    <w:rsid w:val="006D0577"/>
    <w:rsid w:val="006D0A2F"/>
    <w:rsid w:val="006D12F1"/>
    <w:rsid w:val="006D2184"/>
    <w:rsid w:val="006D292A"/>
    <w:rsid w:val="006D2A94"/>
    <w:rsid w:val="006D30D0"/>
    <w:rsid w:val="006D3228"/>
    <w:rsid w:val="006D36AC"/>
    <w:rsid w:val="006D3BCC"/>
    <w:rsid w:val="006D3FCD"/>
    <w:rsid w:val="006D411B"/>
    <w:rsid w:val="006D4351"/>
    <w:rsid w:val="006D4C15"/>
    <w:rsid w:val="006D4E6C"/>
    <w:rsid w:val="006D5636"/>
    <w:rsid w:val="006D56E4"/>
    <w:rsid w:val="006D57E3"/>
    <w:rsid w:val="006D5991"/>
    <w:rsid w:val="006D6A96"/>
    <w:rsid w:val="006D6CAA"/>
    <w:rsid w:val="006D706C"/>
    <w:rsid w:val="006D7B2A"/>
    <w:rsid w:val="006E05D6"/>
    <w:rsid w:val="006E0D23"/>
    <w:rsid w:val="006E0F18"/>
    <w:rsid w:val="006E1899"/>
    <w:rsid w:val="006E199B"/>
    <w:rsid w:val="006E1C4C"/>
    <w:rsid w:val="006E1F34"/>
    <w:rsid w:val="006E1F3C"/>
    <w:rsid w:val="006E2B49"/>
    <w:rsid w:val="006E2D0F"/>
    <w:rsid w:val="006E2E9B"/>
    <w:rsid w:val="006E326F"/>
    <w:rsid w:val="006E3760"/>
    <w:rsid w:val="006E4912"/>
    <w:rsid w:val="006E50CE"/>
    <w:rsid w:val="006E5C5F"/>
    <w:rsid w:val="006E62C2"/>
    <w:rsid w:val="006E6878"/>
    <w:rsid w:val="006E6AE3"/>
    <w:rsid w:val="006E6D39"/>
    <w:rsid w:val="006E719E"/>
    <w:rsid w:val="006E7C01"/>
    <w:rsid w:val="006F033E"/>
    <w:rsid w:val="006F0E29"/>
    <w:rsid w:val="006F10EE"/>
    <w:rsid w:val="006F115D"/>
    <w:rsid w:val="006F11F2"/>
    <w:rsid w:val="006F1D30"/>
    <w:rsid w:val="006F1E6B"/>
    <w:rsid w:val="006F2073"/>
    <w:rsid w:val="006F2117"/>
    <w:rsid w:val="006F2183"/>
    <w:rsid w:val="006F2F3F"/>
    <w:rsid w:val="006F3638"/>
    <w:rsid w:val="006F40F4"/>
    <w:rsid w:val="006F4E38"/>
    <w:rsid w:val="006F6159"/>
    <w:rsid w:val="006F660F"/>
    <w:rsid w:val="006F6E0D"/>
    <w:rsid w:val="006F7DBA"/>
    <w:rsid w:val="006F7FBE"/>
    <w:rsid w:val="00700401"/>
    <w:rsid w:val="0070042E"/>
    <w:rsid w:val="007014A3"/>
    <w:rsid w:val="0070176A"/>
    <w:rsid w:val="0070215B"/>
    <w:rsid w:val="007023C2"/>
    <w:rsid w:val="0070284E"/>
    <w:rsid w:val="00702CE6"/>
    <w:rsid w:val="007030DA"/>
    <w:rsid w:val="007035C8"/>
    <w:rsid w:val="007038D2"/>
    <w:rsid w:val="00703A93"/>
    <w:rsid w:val="00703CE4"/>
    <w:rsid w:val="00703F32"/>
    <w:rsid w:val="007048D9"/>
    <w:rsid w:val="00704A46"/>
    <w:rsid w:val="007059B5"/>
    <w:rsid w:val="00705ABE"/>
    <w:rsid w:val="007064FB"/>
    <w:rsid w:val="00706834"/>
    <w:rsid w:val="00706E6C"/>
    <w:rsid w:val="0070714D"/>
    <w:rsid w:val="00707653"/>
    <w:rsid w:val="00707CF2"/>
    <w:rsid w:val="007101C7"/>
    <w:rsid w:val="007104E7"/>
    <w:rsid w:val="0071142A"/>
    <w:rsid w:val="007115B6"/>
    <w:rsid w:val="0071176B"/>
    <w:rsid w:val="007132AA"/>
    <w:rsid w:val="00713A2B"/>
    <w:rsid w:val="00713A8F"/>
    <w:rsid w:val="00713CC9"/>
    <w:rsid w:val="00713ECE"/>
    <w:rsid w:val="00714A3E"/>
    <w:rsid w:val="0071546A"/>
    <w:rsid w:val="00715629"/>
    <w:rsid w:val="0071693D"/>
    <w:rsid w:val="00716B83"/>
    <w:rsid w:val="00717A73"/>
    <w:rsid w:val="00720E7B"/>
    <w:rsid w:val="007216A8"/>
    <w:rsid w:val="00721790"/>
    <w:rsid w:val="007217B8"/>
    <w:rsid w:val="00721948"/>
    <w:rsid w:val="00721CDC"/>
    <w:rsid w:val="0072217B"/>
    <w:rsid w:val="00723738"/>
    <w:rsid w:val="0072377F"/>
    <w:rsid w:val="00723AD2"/>
    <w:rsid w:val="00724095"/>
    <w:rsid w:val="007241FD"/>
    <w:rsid w:val="007247B8"/>
    <w:rsid w:val="00724B85"/>
    <w:rsid w:val="007254C1"/>
    <w:rsid w:val="00725E83"/>
    <w:rsid w:val="00725F15"/>
    <w:rsid w:val="007267CF"/>
    <w:rsid w:val="007268E9"/>
    <w:rsid w:val="007269D3"/>
    <w:rsid w:val="0072724B"/>
    <w:rsid w:val="0073077A"/>
    <w:rsid w:val="00730A3D"/>
    <w:rsid w:val="00731265"/>
    <w:rsid w:val="00731C91"/>
    <w:rsid w:val="0073393B"/>
    <w:rsid w:val="00733B20"/>
    <w:rsid w:val="00733F04"/>
    <w:rsid w:val="0073553C"/>
    <w:rsid w:val="007358CE"/>
    <w:rsid w:val="00736AF8"/>
    <w:rsid w:val="00737325"/>
    <w:rsid w:val="00737416"/>
    <w:rsid w:val="00737D8D"/>
    <w:rsid w:val="00737F16"/>
    <w:rsid w:val="007402E9"/>
    <w:rsid w:val="007408A9"/>
    <w:rsid w:val="00740978"/>
    <w:rsid w:val="00740E8D"/>
    <w:rsid w:val="00741840"/>
    <w:rsid w:val="00741C6A"/>
    <w:rsid w:val="00741D57"/>
    <w:rsid w:val="00741E97"/>
    <w:rsid w:val="007420FA"/>
    <w:rsid w:val="00742440"/>
    <w:rsid w:val="007425E6"/>
    <w:rsid w:val="00742B77"/>
    <w:rsid w:val="00743314"/>
    <w:rsid w:val="00743962"/>
    <w:rsid w:val="007440DF"/>
    <w:rsid w:val="00744172"/>
    <w:rsid w:val="007442F8"/>
    <w:rsid w:val="007444DC"/>
    <w:rsid w:val="00744934"/>
    <w:rsid w:val="00744DFE"/>
    <w:rsid w:val="00745A8B"/>
    <w:rsid w:val="00745AD2"/>
    <w:rsid w:val="00745B7E"/>
    <w:rsid w:val="007467BD"/>
    <w:rsid w:val="007467EC"/>
    <w:rsid w:val="00746A6F"/>
    <w:rsid w:val="007471E3"/>
    <w:rsid w:val="007473AA"/>
    <w:rsid w:val="007473E6"/>
    <w:rsid w:val="00747699"/>
    <w:rsid w:val="00747DB5"/>
    <w:rsid w:val="0075010F"/>
    <w:rsid w:val="00751083"/>
    <w:rsid w:val="007516AD"/>
    <w:rsid w:val="00751C71"/>
    <w:rsid w:val="00751EE7"/>
    <w:rsid w:val="00751EF3"/>
    <w:rsid w:val="00752E32"/>
    <w:rsid w:val="00753DFF"/>
    <w:rsid w:val="00754874"/>
    <w:rsid w:val="00754D5A"/>
    <w:rsid w:val="00755A50"/>
    <w:rsid w:val="00755B50"/>
    <w:rsid w:val="00755F3B"/>
    <w:rsid w:val="00755FE7"/>
    <w:rsid w:val="0075638B"/>
    <w:rsid w:val="00756F43"/>
    <w:rsid w:val="00757AC1"/>
    <w:rsid w:val="00757E98"/>
    <w:rsid w:val="00760B49"/>
    <w:rsid w:val="00760BE0"/>
    <w:rsid w:val="00761383"/>
    <w:rsid w:val="00761683"/>
    <w:rsid w:val="007618C7"/>
    <w:rsid w:val="00761A04"/>
    <w:rsid w:val="00761C33"/>
    <w:rsid w:val="00761FDD"/>
    <w:rsid w:val="00762135"/>
    <w:rsid w:val="0076260A"/>
    <w:rsid w:val="00762887"/>
    <w:rsid w:val="00762DA0"/>
    <w:rsid w:val="007630A1"/>
    <w:rsid w:val="00763679"/>
    <w:rsid w:val="00763B63"/>
    <w:rsid w:val="00764224"/>
    <w:rsid w:val="007648B1"/>
    <w:rsid w:val="0076543A"/>
    <w:rsid w:val="00765D52"/>
    <w:rsid w:val="007666A2"/>
    <w:rsid w:val="00766C02"/>
    <w:rsid w:val="00767265"/>
    <w:rsid w:val="007678C4"/>
    <w:rsid w:val="00770360"/>
    <w:rsid w:val="00771322"/>
    <w:rsid w:val="00771FE8"/>
    <w:rsid w:val="0077214E"/>
    <w:rsid w:val="007726C5"/>
    <w:rsid w:val="00773520"/>
    <w:rsid w:val="00773780"/>
    <w:rsid w:val="00775720"/>
    <w:rsid w:val="00775D37"/>
    <w:rsid w:val="00776196"/>
    <w:rsid w:val="0077684D"/>
    <w:rsid w:val="007772FE"/>
    <w:rsid w:val="00777F39"/>
    <w:rsid w:val="0078114E"/>
    <w:rsid w:val="00781900"/>
    <w:rsid w:val="007819AC"/>
    <w:rsid w:val="00781A0F"/>
    <w:rsid w:val="007824CD"/>
    <w:rsid w:val="0078286A"/>
    <w:rsid w:val="0078327D"/>
    <w:rsid w:val="007837C8"/>
    <w:rsid w:val="0078381C"/>
    <w:rsid w:val="00784286"/>
    <w:rsid w:val="0078519C"/>
    <w:rsid w:val="007855A9"/>
    <w:rsid w:val="00786366"/>
    <w:rsid w:val="007867AA"/>
    <w:rsid w:val="007872C1"/>
    <w:rsid w:val="007877C4"/>
    <w:rsid w:val="00787B35"/>
    <w:rsid w:val="00787F66"/>
    <w:rsid w:val="00790097"/>
    <w:rsid w:val="007900E1"/>
    <w:rsid w:val="00790893"/>
    <w:rsid w:val="007908FD"/>
    <w:rsid w:val="00790A04"/>
    <w:rsid w:val="00790A26"/>
    <w:rsid w:val="00790C9A"/>
    <w:rsid w:val="00790DE9"/>
    <w:rsid w:val="00790F8D"/>
    <w:rsid w:val="00791DD1"/>
    <w:rsid w:val="007924AE"/>
    <w:rsid w:val="0079273A"/>
    <w:rsid w:val="0079278E"/>
    <w:rsid w:val="00792A88"/>
    <w:rsid w:val="007936B8"/>
    <w:rsid w:val="00793943"/>
    <w:rsid w:val="00794A1D"/>
    <w:rsid w:val="00794CE1"/>
    <w:rsid w:val="007952C4"/>
    <w:rsid w:val="00795572"/>
    <w:rsid w:val="00795F27"/>
    <w:rsid w:val="00796597"/>
    <w:rsid w:val="0079660D"/>
    <w:rsid w:val="00796B8D"/>
    <w:rsid w:val="00796DB8"/>
    <w:rsid w:val="007975F1"/>
    <w:rsid w:val="007A030E"/>
    <w:rsid w:val="007A0422"/>
    <w:rsid w:val="007A064F"/>
    <w:rsid w:val="007A0F1F"/>
    <w:rsid w:val="007A1863"/>
    <w:rsid w:val="007A1BF5"/>
    <w:rsid w:val="007A2129"/>
    <w:rsid w:val="007A267E"/>
    <w:rsid w:val="007A2B34"/>
    <w:rsid w:val="007A3093"/>
    <w:rsid w:val="007A3224"/>
    <w:rsid w:val="007A3B29"/>
    <w:rsid w:val="007A3B31"/>
    <w:rsid w:val="007A3E8B"/>
    <w:rsid w:val="007A4078"/>
    <w:rsid w:val="007A40A4"/>
    <w:rsid w:val="007A475C"/>
    <w:rsid w:val="007A541F"/>
    <w:rsid w:val="007A5CAB"/>
    <w:rsid w:val="007A5F94"/>
    <w:rsid w:val="007A6135"/>
    <w:rsid w:val="007A76F9"/>
    <w:rsid w:val="007A7CCF"/>
    <w:rsid w:val="007B0D4A"/>
    <w:rsid w:val="007B1612"/>
    <w:rsid w:val="007B19A7"/>
    <w:rsid w:val="007B1A9D"/>
    <w:rsid w:val="007B1E0D"/>
    <w:rsid w:val="007B282D"/>
    <w:rsid w:val="007B2A2D"/>
    <w:rsid w:val="007B2B9F"/>
    <w:rsid w:val="007B303B"/>
    <w:rsid w:val="007B3885"/>
    <w:rsid w:val="007B3A55"/>
    <w:rsid w:val="007B3F84"/>
    <w:rsid w:val="007B48B8"/>
    <w:rsid w:val="007B4CB4"/>
    <w:rsid w:val="007B52C0"/>
    <w:rsid w:val="007B658E"/>
    <w:rsid w:val="007B68FB"/>
    <w:rsid w:val="007B6BBE"/>
    <w:rsid w:val="007B7640"/>
    <w:rsid w:val="007B7860"/>
    <w:rsid w:val="007B7C24"/>
    <w:rsid w:val="007B7FC7"/>
    <w:rsid w:val="007C000B"/>
    <w:rsid w:val="007C1F1F"/>
    <w:rsid w:val="007C24B9"/>
    <w:rsid w:val="007C2892"/>
    <w:rsid w:val="007C3080"/>
    <w:rsid w:val="007C32E1"/>
    <w:rsid w:val="007C3625"/>
    <w:rsid w:val="007C3A4C"/>
    <w:rsid w:val="007C40A7"/>
    <w:rsid w:val="007C40E5"/>
    <w:rsid w:val="007C4197"/>
    <w:rsid w:val="007C42DE"/>
    <w:rsid w:val="007C44E2"/>
    <w:rsid w:val="007C48A8"/>
    <w:rsid w:val="007C5512"/>
    <w:rsid w:val="007C7D9B"/>
    <w:rsid w:val="007D08E0"/>
    <w:rsid w:val="007D090B"/>
    <w:rsid w:val="007D0FED"/>
    <w:rsid w:val="007D142E"/>
    <w:rsid w:val="007D2370"/>
    <w:rsid w:val="007D285F"/>
    <w:rsid w:val="007D29B3"/>
    <w:rsid w:val="007D2F4B"/>
    <w:rsid w:val="007D3B9E"/>
    <w:rsid w:val="007D3DD4"/>
    <w:rsid w:val="007D40F2"/>
    <w:rsid w:val="007D47A2"/>
    <w:rsid w:val="007D4A81"/>
    <w:rsid w:val="007D5952"/>
    <w:rsid w:val="007D5A20"/>
    <w:rsid w:val="007D7034"/>
    <w:rsid w:val="007D751F"/>
    <w:rsid w:val="007D7599"/>
    <w:rsid w:val="007D79AB"/>
    <w:rsid w:val="007D79FF"/>
    <w:rsid w:val="007E05EA"/>
    <w:rsid w:val="007E0673"/>
    <w:rsid w:val="007E0B94"/>
    <w:rsid w:val="007E0E21"/>
    <w:rsid w:val="007E1DA4"/>
    <w:rsid w:val="007E2576"/>
    <w:rsid w:val="007E25C5"/>
    <w:rsid w:val="007E2C34"/>
    <w:rsid w:val="007E3048"/>
    <w:rsid w:val="007E31FE"/>
    <w:rsid w:val="007E362C"/>
    <w:rsid w:val="007E420A"/>
    <w:rsid w:val="007E42DE"/>
    <w:rsid w:val="007E479E"/>
    <w:rsid w:val="007E4822"/>
    <w:rsid w:val="007E51C4"/>
    <w:rsid w:val="007E5506"/>
    <w:rsid w:val="007E681F"/>
    <w:rsid w:val="007E6910"/>
    <w:rsid w:val="007E6D63"/>
    <w:rsid w:val="007E753F"/>
    <w:rsid w:val="007F0515"/>
    <w:rsid w:val="007F062C"/>
    <w:rsid w:val="007F0A0C"/>
    <w:rsid w:val="007F20C2"/>
    <w:rsid w:val="007F273C"/>
    <w:rsid w:val="007F2BAB"/>
    <w:rsid w:val="007F2E03"/>
    <w:rsid w:val="007F2ED1"/>
    <w:rsid w:val="007F392C"/>
    <w:rsid w:val="007F3D55"/>
    <w:rsid w:val="007F402C"/>
    <w:rsid w:val="007F4099"/>
    <w:rsid w:val="007F47E2"/>
    <w:rsid w:val="007F4948"/>
    <w:rsid w:val="007F53E7"/>
    <w:rsid w:val="007F5EA0"/>
    <w:rsid w:val="007F70EA"/>
    <w:rsid w:val="007F767F"/>
    <w:rsid w:val="007F7812"/>
    <w:rsid w:val="007F7CF4"/>
    <w:rsid w:val="00800251"/>
    <w:rsid w:val="008005B0"/>
    <w:rsid w:val="00800970"/>
    <w:rsid w:val="00800B9A"/>
    <w:rsid w:val="00801064"/>
    <w:rsid w:val="0080113C"/>
    <w:rsid w:val="00801291"/>
    <w:rsid w:val="008012CC"/>
    <w:rsid w:val="008015DD"/>
    <w:rsid w:val="00801BCD"/>
    <w:rsid w:val="00802B88"/>
    <w:rsid w:val="00803320"/>
    <w:rsid w:val="00803346"/>
    <w:rsid w:val="00803595"/>
    <w:rsid w:val="00803631"/>
    <w:rsid w:val="008043CF"/>
    <w:rsid w:val="00804513"/>
    <w:rsid w:val="00804886"/>
    <w:rsid w:val="00804DD4"/>
    <w:rsid w:val="0080638B"/>
    <w:rsid w:val="0080661D"/>
    <w:rsid w:val="00806BC9"/>
    <w:rsid w:val="0080740E"/>
    <w:rsid w:val="008076D5"/>
    <w:rsid w:val="00807E29"/>
    <w:rsid w:val="00810600"/>
    <w:rsid w:val="00810680"/>
    <w:rsid w:val="008116D1"/>
    <w:rsid w:val="00811D99"/>
    <w:rsid w:val="00811FF1"/>
    <w:rsid w:val="0081206B"/>
    <w:rsid w:val="0081280A"/>
    <w:rsid w:val="00812F7F"/>
    <w:rsid w:val="00813B02"/>
    <w:rsid w:val="00813DC5"/>
    <w:rsid w:val="008145B6"/>
    <w:rsid w:val="008149DC"/>
    <w:rsid w:val="00814AE2"/>
    <w:rsid w:val="00815085"/>
    <w:rsid w:val="008154FF"/>
    <w:rsid w:val="0081583D"/>
    <w:rsid w:val="00815E71"/>
    <w:rsid w:val="00815FDA"/>
    <w:rsid w:val="0081605B"/>
    <w:rsid w:val="00816164"/>
    <w:rsid w:val="008162DD"/>
    <w:rsid w:val="00816377"/>
    <w:rsid w:val="0081717A"/>
    <w:rsid w:val="00817500"/>
    <w:rsid w:val="00817FEA"/>
    <w:rsid w:val="0082060A"/>
    <w:rsid w:val="008219F0"/>
    <w:rsid w:val="00821E0D"/>
    <w:rsid w:val="00822029"/>
    <w:rsid w:val="0082236B"/>
    <w:rsid w:val="00822486"/>
    <w:rsid w:val="008225E3"/>
    <w:rsid w:val="00822F26"/>
    <w:rsid w:val="00823C74"/>
    <w:rsid w:val="00824E56"/>
    <w:rsid w:val="00824F5C"/>
    <w:rsid w:val="0082607D"/>
    <w:rsid w:val="00827006"/>
    <w:rsid w:val="008270B3"/>
    <w:rsid w:val="0082719E"/>
    <w:rsid w:val="00830918"/>
    <w:rsid w:val="00830C2C"/>
    <w:rsid w:val="0083174B"/>
    <w:rsid w:val="00831B21"/>
    <w:rsid w:val="00831D28"/>
    <w:rsid w:val="00832976"/>
    <w:rsid w:val="00832CEC"/>
    <w:rsid w:val="008332C3"/>
    <w:rsid w:val="00833A31"/>
    <w:rsid w:val="00833BE2"/>
    <w:rsid w:val="00833C5E"/>
    <w:rsid w:val="00833F83"/>
    <w:rsid w:val="00834808"/>
    <w:rsid w:val="00834B7A"/>
    <w:rsid w:val="008357FA"/>
    <w:rsid w:val="00835E44"/>
    <w:rsid w:val="00836DD6"/>
    <w:rsid w:val="0083748D"/>
    <w:rsid w:val="0083774E"/>
    <w:rsid w:val="0084018C"/>
    <w:rsid w:val="008406A6"/>
    <w:rsid w:val="008410A4"/>
    <w:rsid w:val="008411A0"/>
    <w:rsid w:val="008417EE"/>
    <w:rsid w:val="00842024"/>
    <w:rsid w:val="00842617"/>
    <w:rsid w:val="00842816"/>
    <w:rsid w:val="00842A5F"/>
    <w:rsid w:val="00842F68"/>
    <w:rsid w:val="00843279"/>
    <w:rsid w:val="00843FCD"/>
    <w:rsid w:val="00844158"/>
    <w:rsid w:val="0084483A"/>
    <w:rsid w:val="00845A5A"/>
    <w:rsid w:val="0084662A"/>
    <w:rsid w:val="008466BC"/>
    <w:rsid w:val="00847418"/>
    <w:rsid w:val="00847754"/>
    <w:rsid w:val="0085015E"/>
    <w:rsid w:val="0085042B"/>
    <w:rsid w:val="0085049C"/>
    <w:rsid w:val="00851246"/>
    <w:rsid w:val="0085152A"/>
    <w:rsid w:val="00851B4A"/>
    <w:rsid w:val="00851BB5"/>
    <w:rsid w:val="00852463"/>
    <w:rsid w:val="008524C2"/>
    <w:rsid w:val="008526D7"/>
    <w:rsid w:val="00853457"/>
    <w:rsid w:val="0085368C"/>
    <w:rsid w:val="00853A8E"/>
    <w:rsid w:val="00853DF2"/>
    <w:rsid w:val="008556A0"/>
    <w:rsid w:val="008564AF"/>
    <w:rsid w:val="00856A8C"/>
    <w:rsid w:val="0085704A"/>
    <w:rsid w:val="00857813"/>
    <w:rsid w:val="008579DB"/>
    <w:rsid w:val="00857C6D"/>
    <w:rsid w:val="00857CD2"/>
    <w:rsid w:val="00857DC8"/>
    <w:rsid w:val="008600CF"/>
    <w:rsid w:val="008604B0"/>
    <w:rsid w:val="008606CA"/>
    <w:rsid w:val="00860890"/>
    <w:rsid w:val="00860B6F"/>
    <w:rsid w:val="00860C8C"/>
    <w:rsid w:val="00861BD3"/>
    <w:rsid w:val="00861F0E"/>
    <w:rsid w:val="0086254A"/>
    <w:rsid w:val="0086294E"/>
    <w:rsid w:val="00862D88"/>
    <w:rsid w:val="00862E18"/>
    <w:rsid w:val="00862FC8"/>
    <w:rsid w:val="0086311E"/>
    <w:rsid w:val="00863135"/>
    <w:rsid w:val="008639D3"/>
    <w:rsid w:val="00863B41"/>
    <w:rsid w:val="008644AA"/>
    <w:rsid w:val="008648D5"/>
    <w:rsid w:val="00865852"/>
    <w:rsid w:val="0086586E"/>
    <w:rsid w:val="00865B91"/>
    <w:rsid w:val="00865C7A"/>
    <w:rsid w:val="0086610F"/>
    <w:rsid w:val="0086679F"/>
    <w:rsid w:val="00866B8A"/>
    <w:rsid w:val="0086708D"/>
    <w:rsid w:val="008672FC"/>
    <w:rsid w:val="0086767C"/>
    <w:rsid w:val="00867706"/>
    <w:rsid w:val="00870AB5"/>
    <w:rsid w:val="00871372"/>
    <w:rsid w:val="0087198F"/>
    <w:rsid w:val="00872563"/>
    <w:rsid w:val="00872BB2"/>
    <w:rsid w:val="008734BB"/>
    <w:rsid w:val="00873F35"/>
    <w:rsid w:val="00873FBA"/>
    <w:rsid w:val="0087440D"/>
    <w:rsid w:val="008747D6"/>
    <w:rsid w:val="00874DC0"/>
    <w:rsid w:val="008750A7"/>
    <w:rsid w:val="00875B84"/>
    <w:rsid w:val="0087667D"/>
    <w:rsid w:val="00876F56"/>
    <w:rsid w:val="00877668"/>
    <w:rsid w:val="00880664"/>
    <w:rsid w:val="008809C6"/>
    <w:rsid w:val="00880D5D"/>
    <w:rsid w:val="00880E96"/>
    <w:rsid w:val="0088127D"/>
    <w:rsid w:val="00881F2D"/>
    <w:rsid w:val="0088376A"/>
    <w:rsid w:val="00883BF5"/>
    <w:rsid w:val="00885443"/>
    <w:rsid w:val="00886B51"/>
    <w:rsid w:val="00886C3F"/>
    <w:rsid w:val="00886DE8"/>
    <w:rsid w:val="00887333"/>
    <w:rsid w:val="00887341"/>
    <w:rsid w:val="00887B95"/>
    <w:rsid w:val="00887E3E"/>
    <w:rsid w:val="00890847"/>
    <w:rsid w:val="00890C83"/>
    <w:rsid w:val="00892579"/>
    <w:rsid w:val="008925C6"/>
    <w:rsid w:val="00892ECE"/>
    <w:rsid w:val="008930CD"/>
    <w:rsid w:val="00893291"/>
    <w:rsid w:val="00893B52"/>
    <w:rsid w:val="008946EF"/>
    <w:rsid w:val="008957CB"/>
    <w:rsid w:val="00895A6E"/>
    <w:rsid w:val="00895FB5"/>
    <w:rsid w:val="008962C7"/>
    <w:rsid w:val="00896568"/>
    <w:rsid w:val="00896670"/>
    <w:rsid w:val="0089687B"/>
    <w:rsid w:val="0089699B"/>
    <w:rsid w:val="00896B66"/>
    <w:rsid w:val="00896C31"/>
    <w:rsid w:val="00896C40"/>
    <w:rsid w:val="008975E6"/>
    <w:rsid w:val="0089765F"/>
    <w:rsid w:val="008A0D26"/>
    <w:rsid w:val="008A0E46"/>
    <w:rsid w:val="008A19ED"/>
    <w:rsid w:val="008A1C97"/>
    <w:rsid w:val="008A1E95"/>
    <w:rsid w:val="008A1EEA"/>
    <w:rsid w:val="008A2508"/>
    <w:rsid w:val="008A2C4D"/>
    <w:rsid w:val="008A30E4"/>
    <w:rsid w:val="008A337A"/>
    <w:rsid w:val="008A391D"/>
    <w:rsid w:val="008A3939"/>
    <w:rsid w:val="008A3B56"/>
    <w:rsid w:val="008A3E17"/>
    <w:rsid w:val="008A41A3"/>
    <w:rsid w:val="008A41E6"/>
    <w:rsid w:val="008A4415"/>
    <w:rsid w:val="008A4B4A"/>
    <w:rsid w:val="008A4E18"/>
    <w:rsid w:val="008A50C5"/>
    <w:rsid w:val="008A5600"/>
    <w:rsid w:val="008A650F"/>
    <w:rsid w:val="008A6630"/>
    <w:rsid w:val="008A6720"/>
    <w:rsid w:val="008A6751"/>
    <w:rsid w:val="008A687D"/>
    <w:rsid w:val="008A72C9"/>
    <w:rsid w:val="008A7456"/>
    <w:rsid w:val="008A778B"/>
    <w:rsid w:val="008A7948"/>
    <w:rsid w:val="008A7D39"/>
    <w:rsid w:val="008A7F3A"/>
    <w:rsid w:val="008B0B63"/>
    <w:rsid w:val="008B15A9"/>
    <w:rsid w:val="008B1FD6"/>
    <w:rsid w:val="008B27BB"/>
    <w:rsid w:val="008B29AB"/>
    <w:rsid w:val="008B2E18"/>
    <w:rsid w:val="008B3948"/>
    <w:rsid w:val="008B409B"/>
    <w:rsid w:val="008B4202"/>
    <w:rsid w:val="008B4585"/>
    <w:rsid w:val="008B56C3"/>
    <w:rsid w:val="008B5BF8"/>
    <w:rsid w:val="008B5D35"/>
    <w:rsid w:val="008B612E"/>
    <w:rsid w:val="008B61A9"/>
    <w:rsid w:val="008B63E6"/>
    <w:rsid w:val="008B6A1B"/>
    <w:rsid w:val="008B6FAD"/>
    <w:rsid w:val="008B73BF"/>
    <w:rsid w:val="008B7D3E"/>
    <w:rsid w:val="008C0100"/>
    <w:rsid w:val="008C0355"/>
    <w:rsid w:val="008C0824"/>
    <w:rsid w:val="008C0FBE"/>
    <w:rsid w:val="008C2425"/>
    <w:rsid w:val="008C269C"/>
    <w:rsid w:val="008C28B1"/>
    <w:rsid w:val="008C3F88"/>
    <w:rsid w:val="008C43C9"/>
    <w:rsid w:val="008C4CC5"/>
    <w:rsid w:val="008C4F3B"/>
    <w:rsid w:val="008C562E"/>
    <w:rsid w:val="008C61C7"/>
    <w:rsid w:val="008C66E3"/>
    <w:rsid w:val="008C769D"/>
    <w:rsid w:val="008C7C48"/>
    <w:rsid w:val="008C7E40"/>
    <w:rsid w:val="008D0449"/>
    <w:rsid w:val="008D04A3"/>
    <w:rsid w:val="008D0CFF"/>
    <w:rsid w:val="008D0E83"/>
    <w:rsid w:val="008D17E7"/>
    <w:rsid w:val="008D1ADA"/>
    <w:rsid w:val="008D2273"/>
    <w:rsid w:val="008D2384"/>
    <w:rsid w:val="008D2AC1"/>
    <w:rsid w:val="008D2B1C"/>
    <w:rsid w:val="008D32EA"/>
    <w:rsid w:val="008D3C56"/>
    <w:rsid w:val="008D3EE3"/>
    <w:rsid w:val="008D402B"/>
    <w:rsid w:val="008D4310"/>
    <w:rsid w:val="008D472F"/>
    <w:rsid w:val="008D4793"/>
    <w:rsid w:val="008D4815"/>
    <w:rsid w:val="008D4F04"/>
    <w:rsid w:val="008D55FD"/>
    <w:rsid w:val="008D5697"/>
    <w:rsid w:val="008D5A55"/>
    <w:rsid w:val="008D5C8F"/>
    <w:rsid w:val="008D61E5"/>
    <w:rsid w:val="008D6503"/>
    <w:rsid w:val="008D7242"/>
    <w:rsid w:val="008D7315"/>
    <w:rsid w:val="008D76F8"/>
    <w:rsid w:val="008D78CA"/>
    <w:rsid w:val="008D78D0"/>
    <w:rsid w:val="008E02A1"/>
    <w:rsid w:val="008E0868"/>
    <w:rsid w:val="008E0B31"/>
    <w:rsid w:val="008E17FA"/>
    <w:rsid w:val="008E18EF"/>
    <w:rsid w:val="008E2126"/>
    <w:rsid w:val="008E2CE0"/>
    <w:rsid w:val="008E32DF"/>
    <w:rsid w:val="008E34C6"/>
    <w:rsid w:val="008E431D"/>
    <w:rsid w:val="008E4333"/>
    <w:rsid w:val="008E46C6"/>
    <w:rsid w:val="008E4998"/>
    <w:rsid w:val="008E49EC"/>
    <w:rsid w:val="008E4ABB"/>
    <w:rsid w:val="008E5155"/>
    <w:rsid w:val="008E5D07"/>
    <w:rsid w:val="008E5D22"/>
    <w:rsid w:val="008E5F0B"/>
    <w:rsid w:val="008E61C4"/>
    <w:rsid w:val="008E64AF"/>
    <w:rsid w:val="008E6A0E"/>
    <w:rsid w:val="008E6B7A"/>
    <w:rsid w:val="008E795D"/>
    <w:rsid w:val="008E79C9"/>
    <w:rsid w:val="008E7A54"/>
    <w:rsid w:val="008E7ADB"/>
    <w:rsid w:val="008E7E41"/>
    <w:rsid w:val="008F0615"/>
    <w:rsid w:val="008F0623"/>
    <w:rsid w:val="008F07C7"/>
    <w:rsid w:val="008F0C9E"/>
    <w:rsid w:val="008F15AB"/>
    <w:rsid w:val="008F1B86"/>
    <w:rsid w:val="008F1D31"/>
    <w:rsid w:val="008F2334"/>
    <w:rsid w:val="008F23E3"/>
    <w:rsid w:val="008F29F5"/>
    <w:rsid w:val="008F2BA5"/>
    <w:rsid w:val="008F2D0F"/>
    <w:rsid w:val="008F2FE0"/>
    <w:rsid w:val="008F3090"/>
    <w:rsid w:val="008F3122"/>
    <w:rsid w:val="008F4CE0"/>
    <w:rsid w:val="008F54DE"/>
    <w:rsid w:val="008F5901"/>
    <w:rsid w:val="008F5A5C"/>
    <w:rsid w:val="008F5CBF"/>
    <w:rsid w:val="008F64A8"/>
    <w:rsid w:val="008F682A"/>
    <w:rsid w:val="008F78E1"/>
    <w:rsid w:val="0090035C"/>
    <w:rsid w:val="00901021"/>
    <w:rsid w:val="009014F3"/>
    <w:rsid w:val="00901E3A"/>
    <w:rsid w:val="00901F08"/>
    <w:rsid w:val="009023E5"/>
    <w:rsid w:val="00902673"/>
    <w:rsid w:val="00902A63"/>
    <w:rsid w:val="00902C92"/>
    <w:rsid w:val="00902DB5"/>
    <w:rsid w:val="00903135"/>
    <w:rsid w:val="009035CA"/>
    <w:rsid w:val="00903D0B"/>
    <w:rsid w:val="00904C55"/>
    <w:rsid w:val="00905801"/>
    <w:rsid w:val="00905FE3"/>
    <w:rsid w:val="00906D36"/>
    <w:rsid w:val="00906EF5"/>
    <w:rsid w:val="00907F49"/>
    <w:rsid w:val="00910D12"/>
    <w:rsid w:val="00910E40"/>
    <w:rsid w:val="00911138"/>
    <w:rsid w:val="009111FA"/>
    <w:rsid w:val="009114D5"/>
    <w:rsid w:val="00911BE3"/>
    <w:rsid w:val="00911CDA"/>
    <w:rsid w:val="0091240B"/>
    <w:rsid w:val="0091285B"/>
    <w:rsid w:val="00912DDD"/>
    <w:rsid w:val="00912F2A"/>
    <w:rsid w:val="00913E96"/>
    <w:rsid w:val="00913F9D"/>
    <w:rsid w:val="009144A9"/>
    <w:rsid w:val="00914595"/>
    <w:rsid w:val="0091482F"/>
    <w:rsid w:val="00914AB2"/>
    <w:rsid w:val="009152B3"/>
    <w:rsid w:val="0091552B"/>
    <w:rsid w:val="009158D7"/>
    <w:rsid w:val="00916258"/>
    <w:rsid w:val="00916442"/>
    <w:rsid w:val="009165B4"/>
    <w:rsid w:val="009167D3"/>
    <w:rsid w:val="00916BE2"/>
    <w:rsid w:val="00916E84"/>
    <w:rsid w:val="00917036"/>
    <w:rsid w:val="009175A6"/>
    <w:rsid w:val="00917877"/>
    <w:rsid w:val="00920200"/>
    <w:rsid w:val="0092062C"/>
    <w:rsid w:val="009206DC"/>
    <w:rsid w:val="00920A9A"/>
    <w:rsid w:val="00920B74"/>
    <w:rsid w:val="00921362"/>
    <w:rsid w:val="009218CE"/>
    <w:rsid w:val="00921B7E"/>
    <w:rsid w:val="00921D57"/>
    <w:rsid w:val="009226A9"/>
    <w:rsid w:val="00923D8B"/>
    <w:rsid w:val="00923FF4"/>
    <w:rsid w:val="00924332"/>
    <w:rsid w:val="00924466"/>
    <w:rsid w:val="00924B5C"/>
    <w:rsid w:val="0092548C"/>
    <w:rsid w:val="009254B7"/>
    <w:rsid w:val="00925B5A"/>
    <w:rsid w:val="00925E1B"/>
    <w:rsid w:val="0092670A"/>
    <w:rsid w:val="009270E4"/>
    <w:rsid w:val="0092714F"/>
    <w:rsid w:val="00927667"/>
    <w:rsid w:val="00927D32"/>
    <w:rsid w:val="0093001C"/>
    <w:rsid w:val="00930145"/>
    <w:rsid w:val="009308BF"/>
    <w:rsid w:val="00930AC0"/>
    <w:rsid w:val="00930BA8"/>
    <w:rsid w:val="00930D87"/>
    <w:rsid w:val="009319C4"/>
    <w:rsid w:val="00931DB5"/>
    <w:rsid w:val="009320F2"/>
    <w:rsid w:val="0093214F"/>
    <w:rsid w:val="00932182"/>
    <w:rsid w:val="009321D2"/>
    <w:rsid w:val="009324FA"/>
    <w:rsid w:val="0093288A"/>
    <w:rsid w:val="00933248"/>
    <w:rsid w:val="00933A01"/>
    <w:rsid w:val="00933C4F"/>
    <w:rsid w:val="0093410D"/>
    <w:rsid w:val="00934713"/>
    <w:rsid w:val="00934AE4"/>
    <w:rsid w:val="00935214"/>
    <w:rsid w:val="00935C5B"/>
    <w:rsid w:val="00936092"/>
    <w:rsid w:val="00936447"/>
    <w:rsid w:val="0093672B"/>
    <w:rsid w:val="00936B75"/>
    <w:rsid w:val="00936C51"/>
    <w:rsid w:val="00936EF9"/>
    <w:rsid w:val="0093732F"/>
    <w:rsid w:val="00937598"/>
    <w:rsid w:val="0093779A"/>
    <w:rsid w:val="009377B6"/>
    <w:rsid w:val="009417E5"/>
    <w:rsid w:val="00941AD4"/>
    <w:rsid w:val="00941E19"/>
    <w:rsid w:val="00942838"/>
    <w:rsid w:val="0094336D"/>
    <w:rsid w:val="00943A73"/>
    <w:rsid w:val="00944463"/>
    <w:rsid w:val="00944516"/>
    <w:rsid w:val="00944DC4"/>
    <w:rsid w:val="0094523E"/>
    <w:rsid w:val="009453AF"/>
    <w:rsid w:val="009459C6"/>
    <w:rsid w:val="00945FE2"/>
    <w:rsid w:val="00946233"/>
    <w:rsid w:val="00946313"/>
    <w:rsid w:val="00946385"/>
    <w:rsid w:val="00946635"/>
    <w:rsid w:val="00946864"/>
    <w:rsid w:val="00946AAA"/>
    <w:rsid w:val="00950E71"/>
    <w:rsid w:val="00951ADB"/>
    <w:rsid w:val="00951E66"/>
    <w:rsid w:val="00951F96"/>
    <w:rsid w:val="009529EE"/>
    <w:rsid w:val="00952B20"/>
    <w:rsid w:val="00952C6F"/>
    <w:rsid w:val="00952FE2"/>
    <w:rsid w:val="00953900"/>
    <w:rsid w:val="00953EC7"/>
    <w:rsid w:val="00954055"/>
    <w:rsid w:val="0095414C"/>
    <w:rsid w:val="009545A9"/>
    <w:rsid w:val="00954B98"/>
    <w:rsid w:val="00954E02"/>
    <w:rsid w:val="0095569E"/>
    <w:rsid w:val="00955F18"/>
    <w:rsid w:val="00956691"/>
    <w:rsid w:val="00956B1E"/>
    <w:rsid w:val="0095717A"/>
    <w:rsid w:val="0096071F"/>
    <w:rsid w:val="009611AC"/>
    <w:rsid w:val="00961586"/>
    <w:rsid w:val="0096167D"/>
    <w:rsid w:val="00962FD1"/>
    <w:rsid w:val="00963574"/>
    <w:rsid w:val="00964DC3"/>
    <w:rsid w:val="0096512E"/>
    <w:rsid w:val="009651EC"/>
    <w:rsid w:val="0096552E"/>
    <w:rsid w:val="00965B6F"/>
    <w:rsid w:val="00965F4F"/>
    <w:rsid w:val="00965FB0"/>
    <w:rsid w:val="00966622"/>
    <w:rsid w:val="00967A59"/>
    <w:rsid w:val="00967A5F"/>
    <w:rsid w:val="00967BE2"/>
    <w:rsid w:val="0097036D"/>
    <w:rsid w:val="00970C59"/>
    <w:rsid w:val="0097186B"/>
    <w:rsid w:val="00973327"/>
    <w:rsid w:val="00973821"/>
    <w:rsid w:val="00974656"/>
    <w:rsid w:val="00974B7C"/>
    <w:rsid w:val="00974D4F"/>
    <w:rsid w:val="00974E2A"/>
    <w:rsid w:val="0097597D"/>
    <w:rsid w:val="009759B2"/>
    <w:rsid w:val="009759E4"/>
    <w:rsid w:val="009765D1"/>
    <w:rsid w:val="00976D29"/>
    <w:rsid w:val="00977964"/>
    <w:rsid w:val="00980102"/>
    <w:rsid w:val="009807AF"/>
    <w:rsid w:val="00980A9F"/>
    <w:rsid w:val="00981500"/>
    <w:rsid w:val="0098179C"/>
    <w:rsid w:val="00982969"/>
    <w:rsid w:val="009829F3"/>
    <w:rsid w:val="00982BCA"/>
    <w:rsid w:val="00982D9A"/>
    <w:rsid w:val="0098338A"/>
    <w:rsid w:val="00983430"/>
    <w:rsid w:val="00983EA0"/>
    <w:rsid w:val="0098430D"/>
    <w:rsid w:val="0098452B"/>
    <w:rsid w:val="00984902"/>
    <w:rsid w:val="00984960"/>
    <w:rsid w:val="0098531C"/>
    <w:rsid w:val="00985559"/>
    <w:rsid w:val="009855B1"/>
    <w:rsid w:val="00986D4E"/>
    <w:rsid w:val="00987C5A"/>
    <w:rsid w:val="00987D4E"/>
    <w:rsid w:val="0099020A"/>
    <w:rsid w:val="009903EA"/>
    <w:rsid w:val="009904BC"/>
    <w:rsid w:val="009905DB"/>
    <w:rsid w:val="00990622"/>
    <w:rsid w:val="00990C67"/>
    <w:rsid w:val="0099148B"/>
    <w:rsid w:val="00991B3E"/>
    <w:rsid w:val="00992413"/>
    <w:rsid w:val="009926BB"/>
    <w:rsid w:val="009926BC"/>
    <w:rsid w:val="00992A7B"/>
    <w:rsid w:val="00993373"/>
    <w:rsid w:val="00993829"/>
    <w:rsid w:val="00993855"/>
    <w:rsid w:val="009938BE"/>
    <w:rsid w:val="00994C7A"/>
    <w:rsid w:val="00994EDC"/>
    <w:rsid w:val="009956DA"/>
    <w:rsid w:val="00995A68"/>
    <w:rsid w:val="00995B0F"/>
    <w:rsid w:val="00995E09"/>
    <w:rsid w:val="00996013"/>
    <w:rsid w:val="009962DB"/>
    <w:rsid w:val="009964FC"/>
    <w:rsid w:val="00996B68"/>
    <w:rsid w:val="00996C7F"/>
    <w:rsid w:val="00997308"/>
    <w:rsid w:val="00997335"/>
    <w:rsid w:val="009978D6"/>
    <w:rsid w:val="00997AA5"/>
    <w:rsid w:val="00997C33"/>
    <w:rsid w:val="009A0C88"/>
    <w:rsid w:val="009A0E27"/>
    <w:rsid w:val="009A1B3C"/>
    <w:rsid w:val="009A2AD7"/>
    <w:rsid w:val="009A306A"/>
    <w:rsid w:val="009A37C8"/>
    <w:rsid w:val="009A3ABF"/>
    <w:rsid w:val="009A40F9"/>
    <w:rsid w:val="009A5561"/>
    <w:rsid w:val="009A5F2C"/>
    <w:rsid w:val="009A6091"/>
    <w:rsid w:val="009A6436"/>
    <w:rsid w:val="009A6EAD"/>
    <w:rsid w:val="009A75EB"/>
    <w:rsid w:val="009A760A"/>
    <w:rsid w:val="009A7705"/>
    <w:rsid w:val="009A7F69"/>
    <w:rsid w:val="009B09CE"/>
    <w:rsid w:val="009B0B19"/>
    <w:rsid w:val="009B0BA9"/>
    <w:rsid w:val="009B0C36"/>
    <w:rsid w:val="009B2A57"/>
    <w:rsid w:val="009B2B30"/>
    <w:rsid w:val="009B35E4"/>
    <w:rsid w:val="009B466B"/>
    <w:rsid w:val="009B515D"/>
    <w:rsid w:val="009B51D0"/>
    <w:rsid w:val="009B521B"/>
    <w:rsid w:val="009B58F9"/>
    <w:rsid w:val="009B5D37"/>
    <w:rsid w:val="009B5E46"/>
    <w:rsid w:val="009B79F9"/>
    <w:rsid w:val="009C0978"/>
    <w:rsid w:val="009C1CD3"/>
    <w:rsid w:val="009C1F69"/>
    <w:rsid w:val="009C2159"/>
    <w:rsid w:val="009C2377"/>
    <w:rsid w:val="009C2502"/>
    <w:rsid w:val="009C25EF"/>
    <w:rsid w:val="009C267C"/>
    <w:rsid w:val="009C2900"/>
    <w:rsid w:val="009C2A6F"/>
    <w:rsid w:val="009C2B1A"/>
    <w:rsid w:val="009C2CB6"/>
    <w:rsid w:val="009C2DD2"/>
    <w:rsid w:val="009C31D0"/>
    <w:rsid w:val="009C39CD"/>
    <w:rsid w:val="009C43D0"/>
    <w:rsid w:val="009C4640"/>
    <w:rsid w:val="009C4ED3"/>
    <w:rsid w:val="009C57B8"/>
    <w:rsid w:val="009C586F"/>
    <w:rsid w:val="009C5B53"/>
    <w:rsid w:val="009C6D53"/>
    <w:rsid w:val="009C7173"/>
    <w:rsid w:val="009C71FC"/>
    <w:rsid w:val="009C771C"/>
    <w:rsid w:val="009C79D9"/>
    <w:rsid w:val="009C7EAE"/>
    <w:rsid w:val="009D07F6"/>
    <w:rsid w:val="009D1329"/>
    <w:rsid w:val="009D140A"/>
    <w:rsid w:val="009D16BF"/>
    <w:rsid w:val="009D2193"/>
    <w:rsid w:val="009D297B"/>
    <w:rsid w:val="009D2F2D"/>
    <w:rsid w:val="009D3281"/>
    <w:rsid w:val="009D363C"/>
    <w:rsid w:val="009D3B1F"/>
    <w:rsid w:val="009D3E82"/>
    <w:rsid w:val="009D45D5"/>
    <w:rsid w:val="009D5E9E"/>
    <w:rsid w:val="009D5F44"/>
    <w:rsid w:val="009D6B84"/>
    <w:rsid w:val="009D6D92"/>
    <w:rsid w:val="009D73F9"/>
    <w:rsid w:val="009D7B03"/>
    <w:rsid w:val="009D7CF6"/>
    <w:rsid w:val="009D7D18"/>
    <w:rsid w:val="009E00C3"/>
    <w:rsid w:val="009E0CDA"/>
    <w:rsid w:val="009E17D2"/>
    <w:rsid w:val="009E2804"/>
    <w:rsid w:val="009E3546"/>
    <w:rsid w:val="009E44CB"/>
    <w:rsid w:val="009E49D4"/>
    <w:rsid w:val="009E555E"/>
    <w:rsid w:val="009E64FD"/>
    <w:rsid w:val="009E70A4"/>
    <w:rsid w:val="009E70F4"/>
    <w:rsid w:val="009E7BD2"/>
    <w:rsid w:val="009F00C9"/>
    <w:rsid w:val="009F0487"/>
    <w:rsid w:val="009F0594"/>
    <w:rsid w:val="009F100D"/>
    <w:rsid w:val="009F11FD"/>
    <w:rsid w:val="009F15DE"/>
    <w:rsid w:val="009F1651"/>
    <w:rsid w:val="009F1E74"/>
    <w:rsid w:val="009F1F93"/>
    <w:rsid w:val="009F28C9"/>
    <w:rsid w:val="009F2BBD"/>
    <w:rsid w:val="009F3258"/>
    <w:rsid w:val="009F3391"/>
    <w:rsid w:val="009F3839"/>
    <w:rsid w:val="009F3874"/>
    <w:rsid w:val="009F3DF0"/>
    <w:rsid w:val="009F3DFE"/>
    <w:rsid w:val="009F3F03"/>
    <w:rsid w:val="009F45CA"/>
    <w:rsid w:val="009F52F1"/>
    <w:rsid w:val="009F533E"/>
    <w:rsid w:val="009F5E1B"/>
    <w:rsid w:val="009F6C6A"/>
    <w:rsid w:val="009F6D45"/>
    <w:rsid w:val="009F70A8"/>
    <w:rsid w:val="009F7127"/>
    <w:rsid w:val="009F731F"/>
    <w:rsid w:val="009F756F"/>
    <w:rsid w:val="009F7669"/>
    <w:rsid w:val="009F7BFF"/>
    <w:rsid w:val="00A00989"/>
    <w:rsid w:val="00A00A36"/>
    <w:rsid w:val="00A0106F"/>
    <w:rsid w:val="00A01467"/>
    <w:rsid w:val="00A01661"/>
    <w:rsid w:val="00A01E5D"/>
    <w:rsid w:val="00A02BBC"/>
    <w:rsid w:val="00A02EC3"/>
    <w:rsid w:val="00A0340F"/>
    <w:rsid w:val="00A037B8"/>
    <w:rsid w:val="00A03D9B"/>
    <w:rsid w:val="00A03F3A"/>
    <w:rsid w:val="00A03F5C"/>
    <w:rsid w:val="00A0446F"/>
    <w:rsid w:val="00A04500"/>
    <w:rsid w:val="00A0464B"/>
    <w:rsid w:val="00A047C4"/>
    <w:rsid w:val="00A049F7"/>
    <w:rsid w:val="00A04DF4"/>
    <w:rsid w:val="00A050D6"/>
    <w:rsid w:val="00A05240"/>
    <w:rsid w:val="00A05270"/>
    <w:rsid w:val="00A05437"/>
    <w:rsid w:val="00A05CC6"/>
    <w:rsid w:val="00A06618"/>
    <w:rsid w:val="00A0691D"/>
    <w:rsid w:val="00A06C2F"/>
    <w:rsid w:val="00A06C60"/>
    <w:rsid w:val="00A06D22"/>
    <w:rsid w:val="00A06FFA"/>
    <w:rsid w:val="00A07598"/>
    <w:rsid w:val="00A079F6"/>
    <w:rsid w:val="00A110D8"/>
    <w:rsid w:val="00A115D0"/>
    <w:rsid w:val="00A11920"/>
    <w:rsid w:val="00A11D61"/>
    <w:rsid w:val="00A126AA"/>
    <w:rsid w:val="00A127E8"/>
    <w:rsid w:val="00A12818"/>
    <w:rsid w:val="00A13792"/>
    <w:rsid w:val="00A15950"/>
    <w:rsid w:val="00A159B3"/>
    <w:rsid w:val="00A159CC"/>
    <w:rsid w:val="00A15A06"/>
    <w:rsid w:val="00A15E1A"/>
    <w:rsid w:val="00A15F85"/>
    <w:rsid w:val="00A160BF"/>
    <w:rsid w:val="00A16832"/>
    <w:rsid w:val="00A16A7F"/>
    <w:rsid w:val="00A1723A"/>
    <w:rsid w:val="00A17331"/>
    <w:rsid w:val="00A17857"/>
    <w:rsid w:val="00A17A34"/>
    <w:rsid w:val="00A17EAE"/>
    <w:rsid w:val="00A208AC"/>
    <w:rsid w:val="00A21AED"/>
    <w:rsid w:val="00A21B60"/>
    <w:rsid w:val="00A221A9"/>
    <w:rsid w:val="00A2247E"/>
    <w:rsid w:val="00A22E0F"/>
    <w:rsid w:val="00A23F16"/>
    <w:rsid w:val="00A2471B"/>
    <w:rsid w:val="00A2489D"/>
    <w:rsid w:val="00A24B21"/>
    <w:rsid w:val="00A24B36"/>
    <w:rsid w:val="00A24C6B"/>
    <w:rsid w:val="00A24E0F"/>
    <w:rsid w:val="00A24E3F"/>
    <w:rsid w:val="00A262F2"/>
    <w:rsid w:val="00A2674F"/>
    <w:rsid w:val="00A26923"/>
    <w:rsid w:val="00A26C35"/>
    <w:rsid w:val="00A2769E"/>
    <w:rsid w:val="00A27ABC"/>
    <w:rsid w:val="00A3038F"/>
    <w:rsid w:val="00A308BD"/>
    <w:rsid w:val="00A31A78"/>
    <w:rsid w:val="00A31AE4"/>
    <w:rsid w:val="00A31D45"/>
    <w:rsid w:val="00A32B1E"/>
    <w:rsid w:val="00A32C7D"/>
    <w:rsid w:val="00A32F82"/>
    <w:rsid w:val="00A3338C"/>
    <w:rsid w:val="00A35276"/>
    <w:rsid w:val="00A354ED"/>
    <w:rsid w:val="00A35BF7"/>
    <w:rsid w:val="00A35D9A"/>
    <w:rsid w:val="00A367C1"/>
    <w:rsid w:val="00A3692D"/>
    <w:rsid w:val="00A36997"/>
    <w:rsid w:val="00A36FB7"/>
    <w:rsid w:val="00A3702F"/>
    <w:rsid w:val="00A37131"/>
    <w:rsid w:val="00A40546"/>
    <w:rsid w:val="00A405F7"/>
    <w:rsid w:val="00A40CF5"/>
    <w:rsid w:val="00A4224E"/>
    <w:rsid w:val="00A42610"/>
    <w:rsid w:val="00A427D2"/>
    <w:rsid w:val="00A42B5D"/>
    <w:rsid w:val="00A42BD4"/>
    <w:rsid w:val="00A4317A"/>
    <w:rsid w:val="00A435C1"/>
    <w:rsid w:val="00A44225"/>
    <w:rsid w:val="00A446AC"/>
    <w:rsid w:val="00A44CCA"/>
    <w:rsid w:val="00A44CE4"/>
    <w:rsid w:val="00A458C3"/>
    <w:rsid w:val="00A45A6D"/>
    <w:rsid w:val="00A46049"/>
    <w:rsid w:val="00A46494"/>
    <w:rsid w:val="00A47117"/>
    <w:rsid w:val="00A47683"/>
    <w:rsid w:val="00A47839"/>
    <w:rsid w:val="00A47CF6"/>
    <w:rsid w:val="00A500A3"/>
    <w:rsid w:val="00A50182"/>
    <w:rsid w:val="00A50F48"/>
    <w:rsid w:val="00A510BC"/>
    <w:rsid w:val="00A5175D"/>
    <w:rsid w:val="00A51CFA"/>
    <w:rsid w:val="00A51FF4"/>
    <w:rsid w:val="00A5218B"/>
    <w:rsid w:val="00A5251F"/>
    <w:rsid w:val="00A52E20"/>
    <w:rsid w:val="00A52EC3"/>
    <w:rsid w:val="00A5316E"/>
    <w:rsid w:val="00A539E5"/>
    <w:rsid w:val="00A54AE5"/>
    <w:rsid w:val="00A567D1"/>
    <w:rsid w:val="00A57340"/>
    <w:rsid w:val="00A5767B"/>
    <w:rsid w:val="00A605DE"/>
    <w:rsid w:val="00A6060C"/>
    <w:rsid w:val="00A60E2A"/>
    <w:rsid w:val="00A60E62"/>
    <w:rsid w:val="00A613CE"/>
    <w:rsid w:val="00A62EE2"/>
    <w:rsid w:val="00A62F21"/>
    <w:rsid w:val="00A63712"/>
    <w:rsid w:val="00A6383F"/>
    <w:rsid w:val="00A63B1F"/>
    <w:rsid w:val="00A63BD0"/>
    <w:rsid w:val="00A63CA1"/>
    <w:rsid w:val="00A63E67"/>
    <w:rsid w:val="00A6409A"/>
    <w:rsid w:val="00A64623"/>
    <w:rsid w:val="00A64781"/>
    <w:rsid w:val="00A6482E"/>
    <w:rsid w:val="00A64CF6"/>
    <w:rsid w:val="00A64DE8"/>
    <w:rsid w:val="00A64E6B"/>
    <w:rsid w:val="00A660BC"/>
    <w:rsid w:val="00A66B87"/>
    <w:rsid w:val="00A66BD0"/>
    <w:rsid w:val="00A66BD9"/>
    <w:rsid w:val="00A671C5"/>
    <w:rsid w:val="00A6726A"/>
    <w:rsid w:val="00A6732B"/>
    <w:rsid w:val="00A67EF6"/>
    <w:rsid w:val="00A70C79"/>
    <w:rsid w:val="00A7103A"/>
    <w:rsid w:val="00A7117F"/>
    <w:rsid w:val="00A71AA2"/>
    <w:rsid w:val="00A71BEF"/>
    <w:rsid w:val="00A7242C"/>
    <w:rsid w:val="00A725FB"/>
    <w:rsid w:val="00A732AE"/>
    <w:rsid w:val="00A73659"/>
    <w:rsid w:val="00A73953"/>
    <w:rsid w:val="00A73AAD"/>
    <w:rsid w:val="00A747D3"/>
    <w:rsid w:val="00A748C0"/>
    <w:rsid w:val="00A751EC"/>
    <w:rsid w:val="00A754ED"/>
    <w:rsid w:val="00A75B7B"/>
    <w:rsid w:val="00A75ED3"/>
    <w:rsid w:val="00A76226"/>
    <w:rsid w:val="00A76F9A"/>
    <w:rsid w:val="00A77645"/>
    <w:rsid w:val="00A7783C"/>
    <w:rsid w:val="00A77975"/>
    <w:rsid w:val="00A77B66"/>
    <w:rsid w:val="00A802F9"/>
    <w:rsid w:val="00A80D32"/>
    <w:rsid w:val="00A80DBF"/>
    <w:rsid w:val="00A81392"/>
    <w:rsid w:val="00A81997"/>
    <w:rsid w:val="00A819FC"/>
    <w:rsid w:val="00A81E6A"/>
    <w:rsid w:val="00A81F89"/>
    <w:rsid w:val="00A821D0"/>
    <w:rsid w:val="00A822BC"/>
    <w:rsid w:val="00A82775"/>
    <w:rsid w:val="00A82BFB"/>
    <w:rsid w:val="00A8357F"/>
    <w:rsid w:val="00A84851"/>
    <w:rsid w:val="00A849C4"/>
    <w:rsid w:val="00A84CC4"/>
    <w:rsid w:val="00A856F3"/>
    <w:rsid w:val="00A85A06"/>
    <w:rsid w:val="00A85A72"/>
    <w:rsid w:val="00A87401"/>
    <w:rsid w:val="00A8772E"/>
    <w:rsid w:val="00A8775D"/>
    <w:rsid w:val="00A87C15"/>
    <w:rsid w:val="00A87CF4"/>
    <w:rsid w:val="00A87FE4"/>
    <w:rsid w:val="00A91851"/>
    <w:rsid w:val="00A91ACA"/>
    <w:rsid w:val="00A9209C"/>
    <w:rsid w:val="00A922EA"/>
    <w:rsid w:val="00A928CF"/>
    <w:rsid w:val="00A92AF6"/>
    <w:rsid w:val="00A92D8F"/>
    <w:rsid w:val="00A93005"/>
    <w:rsid w:val="00A93A52"/>
    <w:rsid w:val="00A93D75"/>
    <w:rsid w:val="00A946EB"/>
    <w:rsid w:val="00A94C73"/>
    <w:rsid w:val="00A9578E"/>
    <w:rsid w:val="00A96085"/>
    <w:rsid w:val="00A9631A"/>
    <w:rsid w:val="00A9695F"/>
    <w:rsid w:val="00A96B42"/>
    <w:rsid w:val="00A96F47"/>
    <w:rsid w:val="00A97292"/>
    <w:rsid w:val="00A974F9"/>
    <w:rsid w:val="00A9773F"/>
    <w:rsid w:val="00A97BAC"/>
    <w:rsid w:val="00AA09D9"/>
    <w:rsid w:val="00AA0D45"/>
    <w:rsid w:val="00AA0D7F"/>
    <w:rsid w:val="00AA1C44"/>
    <w:rsid w:val="00AA1C89"/>
    <w:rsid w:val="00AA1CA1"/>
    <w:rsid w:val="00AA1CD2"/>
    <w:rsid w:val="00AA1D6D"/>
    <w:rsid w:val="00AA2A23"/>
    <w:rsid w:val="00AA309B"/>
    <w:rsid w:val="00AA31FB"/>
    <w:rsid w:val="00AA328C"/>
    <w:rsid w:val="00AA3481"/>
    <w:rsid w:val="00AA3AD5"/>
    <w:rsid w:val="00AA4198"/>
    <w:rsid w:val="00AA41E5"/>
    <w:rsid w:val="00AA44F8"/>
    <w:rsid w:val="00AA4A12"/>
    <w:rsid w:val="00AA4C56"/>
    <w:rsid w:val="00AA4EDB"/>
    <w:rsid w:val="00AA54E5"/>
    <w:rsid w:val="00AA58D0"/>
    <w:rsid w:val="00AA6167"/>
    <w:rsid w:val="00AA63BB"/>
    <w:rsid w:val="00AA6A32"/>
    <w:rsid w:val="00AA7288"/>
    <w:rsid w:val="00AA73C1"/>
    <w:rsid w:val="00AA7571"/>
    <w:rsid w:val="00AB19A2"/>
    <w:rsid w:val="00AB1BE8"/>
    <w:rsid w:val="00AB1D61"/>
    <w:rsid w:val="00AB1F0E"/>
    <w:rsid w:val="00AB26F3"/>
    <w:rsid w:val="00AB29FE"/>
    <w:rsid w:val="00AB2C55"/>
    <w:rsid w:val="00AB2F99"/>
    <w:rsid w:val="00AB40A4"/>
    <w:rsid w:val="00AB5566"/>
    <w:rsid w:val="00AB577D"/>
    <w:rsid w:val="00AB5C69"/>
    <w:rsid w:val="00AB61F0"/>
    <w:rsid w:val="00AB6D22"/>
    <w:rsid w:val="00AB7194"/>
    <w:rsid w:val="00AB71AE"/>
    <w:rsid w:val="00AB7A35"/>
    <w:rsid w:val="00AC0392"/>
    <w:rsid w:val="00AC0400"/>
    <w:rsid w:val="00AC06B8"/>
    <w:rsid w:val="00AC0BD1"/>
    <w:rsid w:val="00AC0BE0"/>
    <w:rsid w:val="00AC128F"/>
    <w:rsid w:val="00AC1369"/>
    <w:rsid w:val="00AC2A35"/>
    <w:rsid w:val="00AC316D"/>
    <w:rsid w:val="00AC32BE"/>
    <w:rsid w:val="00AC3CD7"/>
    <w:rsid w:val="00AC3EAA"/>
    <w:rsid w:val="00AC55C9"/>
    <w:rsid w:val="00AC573E"/>
    <w:rsid w:val="00AC598F"/>
    <w:rsid w:val="00AC59A9"/>
    <w:rsid w:val="00AC63C9"/>
    <w:rsid w:val="00AC6A6F"/>
    <w:rsid w:val="00AC6A8B"/>
    <w:rsid w:val="00AC7A5D"/>
    <w:rsid w:val="00AC7AD4"/>
    <w:rsid w:val="00AC7B0B"/>
    <w:rsid w:val="00AD02E7"/>
    <w:rsid w:val="00AD0430"/>
    <w:rsid w:val="00AD0499"/>
    <w:rsid w:val="00AD08BE"/>
    <w:rsid w:val="00AD1529"/>
    <w:rsid w:val="00AD1909"/>
    <w:rsid w:val="00AD1BEA"/>
    <w:rsid w:val="00AD1ECD"/>
    <w:rsid w:val="00AD1F33"/>
    <w:rsid w:val="00AD32AD"/>
    <w:rsid w:val="00AD33B7"/>
    <w:rsid w:val="00AD409D"/>
    <w:rsid w:val="00AD4412"/>
    <w:rsid w:val="00AD478D"/>
    <w:rsid w:val="00AD499B"/>
    <w:rsid w:val="00AD4BA6"/>
    <w:rsid w:val="00AD4E56"/>
    <w:rsid w:val="00AD5902"/>
    <w:rsid w:val="00AD5ABA"/>
    <w:rsid w:val="00AD5D62"/>
    <w:rsid w:val="00AD5E26"/>
    <w:rsid w:val="00AD600D"/>
    <w:rsid w:val="00AD6343"/>
    <w:rsid w:val="00AD664F"/>
    <w:rsid w:val="00AD6F71"/>
    <w:rsid w:val="00AD70C4"/>
    <w:rsid w:val="00AD7269"/>
    <w:rsid w:val="00AD72A4"/>
    <w:rsid w:val="00AD78FD"/>
    <w:rsid w:val="00AD7FA5"/>
    <w:rsid w:val="00AE04CA"/>
    <w:rsid w:val="00AE07CD"/>
    <w:rsid w:val="00AE1240"/>
    <w:rsid w:val="00AE14E1"/>
    <w:rsid w:val="00AE19C2"/>
    <w:rsid w:val="00AE1B71"/>
    <w:rsid w:val="00AE1EDB"/>
    <w:rsid w:val="00AE2290"/>
    <w:rsid w:val="00AE2469"/>
    <w:rsid w:val="00AE2522"/>
    <w:rsid w:val="00AE396E"/>
    <w:rsid w:val="00AE3EB8"/>
    <w:rsid w:val="00AE405E"/>
    <w:rsid w:val="00AE4955"/>
    <w:rsid w:val="00AE4B65"/>
    <w:rsid w:val="00AE4CF2"/>
    <w:rsid w:val="00AE556F"/>
    <w:rsid w:val="00AE5B12"/>
    <w:rsid w:val="00AE61BD"/>
    <w:rsid w:val="00AE73B1"/>
    <w:rsid w:val="00AF06B1"/>
    <w:rsid w:val="00AF0D65"/>
    <w:rsid w:val="00AF0E1F"/>
    <w:rsid w:val="00AF1674"/>
    <w:rsid w:val="00AF1F98"/>
    <w:rsid w:val="00AF22B1"/>
    <w:rsid w:val="00AF2520"/>
    <w:rsid w:val="00AF2A33"/>
    <w:rsid w:val="00AF370C"/>
    <w:rsid w:val="00AF3E1D"/>
    <w:rsid w:val="00AF49B3"/>
    <w:rsid w:val="00AF4C78"/>
    <w:rsid w:val="00AF4CA3"/>
    <w:rsid w:val="00AF4D30"/>
    <w:rsid w:val="00AF53C6"/>
    <w:rsid w:val="00AF604A"/>
    <w:rsid w:val="00AF64AE"/>
    <w:rsid w:val="00AF6D1F"/>
    <w:rsid w:val="00AF6E04"/>
    <w:rsid w:val="00AF71D1"/>
    <w:rsid w:val="00AF76CD"/>
    <w:rsid w:val="00AF7E87"/>
    <w:rsid w:val="00AF7F7C"/>
    <w:rsid w:val="00B001D9"/>
    <w:rsid w:val="00B00C5E"/>
    <w:rsid w:val="00B012E0"/>
    <w:rsid w:val="00B01611"/>
    <w:rsid w:val="00B017D9"/>
    <w:rsid w:val="00B01F66"/>
    <w:rsid w:val="00B02526"/>
    <w:rsid w:val="00B03191"/>
    <w:rsid w:val="00B03806"/>
    <w:rsid w:val="00B03C33"/>
    <w:rsid w:val="00B03E72"/>
    <w:rsid w:val="00B0443D"/>
    <w:rsid w:val="00B04527"/>
    <w:rsid w:val="00B04647"/>
    <w:rsid w:val="00B05CAC"/>
    <w:rsid w:val="00B06013"/>
    <w:rsid w:val="00B06051"/>
    <w:rsid w:val="00B06E67"/>
    <w:rsid w:val="00B074BA"/>
    <w:rsid w:val="00B0785C"/>
    <w:rsid w:val="00B11599"/>
    <w:rsid w:val="00B11D5B"/>
    <w:rsid w:val="00B11E16"/>
    <w:rsid w:val="00B124AE"/>
    <w:rsid w:val="00B1260D"/>
    <w:rsid w:val="00B12836"/>
    <w:rsid w:val="00B1390F"/>
    <w:rsid w:val="00B13A54"/>
    <w:rsid w:val="00B13D9E"/>
    <w:rsid w:val="00B13DE9"/>
    <w:rsid w:val="00B14670"/>
    <w:rsid w:val="00B152CB"/>
    <w:rsid w:val="00B152E4"/>
    <w:rsid w:val="00B16905"/>
    <w:rsid w:val="00B176BA"/>
    <w:rsid w:val="00B178E3"/>
    <w:rsid w:val="00B20289"/>
    <w:rsid w:val="00B20304"/>
    <w:rsid w:val="00B20804"/>
    <w:rsid w:val="00B208A3"/>
    <w:rsid w:val="00B209CA"/>
    <w:rsid w:val="00B20ED1"/>
    <w:rsid w:val="00B2113F"/>
    <w:rsid w:val="00B2126C"/>
    <w:rsid w:val="00B23495"/>
    <w:rsid w:val="00B23AC6"/>
    <w:rsid w:val="00B23EED"/>
    <w:rsid w:val="00B23F94"/>
    <w:rsid w:val="00B24DB4"/>
    <w:rsid w:val="00B25361"/>
    <w:rsid w:val="00B256C1"/>
    <w:rsid w:val="00B26B72"/>
    <w:rsid w:val="00B26C14"/>
    <w:rsid w:val="00B26F88"/>
    <w:rsid w:val="00B27A8E"/>
    <w:rsid w:val="00B27B5C"/>
    <w:rsid w:val="00B27BB0"/>
    <w:rsid w:val="00B30340"/>
    <w:rsid w:val="00B3038B"/>
    <w:rsid w:val="00B30737"/>
    <w:rsid w:val="00B30D32"/>
    <w:rsid w:val="00B31C46"/>
    <w:rsid w:val="00B321B7"/>
    <w:rsid w:val="00B327DD"/>
    <w:rsid w:val="00B32E19"/>
    <w:rsid w:val="00B3358C"/>
    <w:rsid w:val="00B33DCC"/>
    <w:rsid w:val="00B3406B"/>
    <w:rsid w:val="00B34191"/>
    <w:rsid w:val="00B34339"/>
    <w:rsid w:val="00B34396"/>
    <w:rsid w:val="00B34A67"/>
    <w:rsid w:val="00B34C9A"/>
    <w:rsid w:val="00B34D96"/>
    <w:rsid w:val="00B35C36"/>
    <w:rsid w:val="00B35E34"/>
    <w:rsid w:val="00B36797"/>
    <w:rsid w:val="00B36C0D"/>
    <w:rsid w:val="00B37ACC"/>
    <w:rsid w:val="00B37EE6"/>
    <w:rsid w:val="00B401D3"/>
    <w:rsid w:val="00B4111A"/>
    <w:rsid w:val="00B415B4"/>
    <w:rsid w:val="00B41AD0"/>
    <w:rsid w:val="00B4321E"/>
    <w:rsid w:val="00B43B46"/>
    <w:rsid w:val="00B440F5"/>
    <w:rsid w:val="00B446DB"/>
    <w:rsid w:val="00B45EC0"/>
    <w:rsid w:val="00B46875"/>
    <w:rsid w:val="00B469C0"/>
    <w:rsid w:val="00B4752E"/>
    <w:rsid w:val="00B476A8"/>
    <w:rsid w:val="00B47787"/>
    <w:rsid w:val="00B47CCA"/>
    <w:rsid w:val="00B47D9C"/>
    <w:rsid w:val="00B501D1"/>
    <w:rsid w:val="00B5079E"/>
    <w:rsid w:val="00B50CB5"/>
    <w:rsid w:val="00B52520"/>
    <w:rsid w:val="00B52AFD"/>
    <w:rsid w:val="00B52F99"/>
    <w:rsid w:val="00B53980"/>
    <w:rsid w:val="00B53BB7"/>
    <w:rsid w:val="00B53CCD"/>
    <w:rsid w:val="00B54C39"/>
    <w:rsid w:val="00B55AD2"/>
    <w:rsid w:val="00B562F6"/>
    <w:rsid w:val="00B569C8"/>
    <w:rsid w:val="00B5727E"/>
    <w:rsid w:val="00B57747"/>
    <w:rsid w:val="00B577A0"/>
    <w:rsid w:val="00B577FE"/>
    <w:rsid w:val="00B57BD3"/>
    <w:rsid w:val="00B57BD7"/>
    <w:rsid w:val="00B602E3"/>
    <w:rsid w:val="00B60DEF"/>
    <w:rsid w:val="00B6160A"/>
    <w:rsid w:val="00B61ADF"/>
    <w:rsid w:val="00B621A6"/>
    <w:rsid w:val="00B629EC"/>
    <w:rsid w:val="00B63346"/>
    <w:rsid w:val="00B636BD"/>
    <w:rsid w:val="00B6392F"/>
    <w:rsid w:val="00B6399A"/>
    <w:rsid w:val="00B63C8D"/>
    <w:rsid w:val="00B64637"/>
    <w:rsid w:val="00B64789"/>
    <w:rsid w:val="00B65215"/>
    <w:rsid w:val="00B65A1B"/>
    <w:rsid w:val="00B66036"/>
    <w:rsid w:val="00B705E5"/>
    <w:rsid w:val="00B709BD"/>
    <w:rsid w:val="00B70A20"/>
    <w:rsid w:val="00B70EAA"/>
    <w:rsid w:val="00B70F04"/>
    <w:rsid w:val="00B71906"/>
    <w:rsid w:val="00B71B76"/>
    <w:rsid w:val="00B721D9"/>
    <w:rsid w:val="00B72F34"/>
    <w:rsid w:val="00B73044"/>
    <w:rsid w:val="00B73A12"/>
    <w:rsid w:val="00B73FF1"/>
    <w:rsid w:val="00B74476"/>
    <w:rsid w:val="00B74741"/>
    <w:rsid w:val="00B748FA"/>
    <w:rsid w:val="00B74F42"/>
    <w:rsid w:val="00B753A0"/>
    <w:rsid w:val="00B75B03"/>
    <w:rsid w:val="00B75F80"/>
    <w:rsid w:val="00B76E98"/>
    <w:rsid w:val="00B76EDE"/>
    <w:rsid w:val="00B7700A"/>
    <w:rsid w:val="00B8008E"/>
    <w:rsid w:val="00B80A44"/>
    <w:rsid w:val="00B80BEA"/>
    <w:rsid w:val="00B80CE2"/>
    <w:rsid w:val="00B812F7"/>
    <w:rsid w:val="00B81B3B"/>
    <w:rsid w:val="00B81FC8"/>
    <w:rsid w:val="00B82185"/>
    <w:rsid w:val="00B823BE"/>
    <w:rsid w:val="00B8240B"/>
    <w:rsid w:val="00B82A06"/>
    <w:rsid w:val="00B82DE3"/>
    <w:rsid w:val="00B836E2"/>
    <w:rsid w:val="00B83715"/>
    <w:rsid w:val="00B83E3F"/>
    <w:rsid w:val="00B85359"/>
    <w:rsid w:val="00B858FC"/>
    <w:rsid w:val="00B86230"/>
    <w:rsid w:val="00B86679"/>
    <w:rsid w:val="00B869CD"/>
    <w:rsid w:val="00B87354"/>
    <w:rsid w:val="00B8781E"/>
    <w:rsid w:val="00B87C8D"/>
    <w:rsid w:val="00B87F28"/>
    <w:rsid w:val="00B9043B"/>
    <w:rsid w:val="00B91070"/>
    <w:rsid w:val="00B912D8"/>
    <w:rsid w:val="00B91544"/>
    <w:rsid w:val="00B916C6"/>
    <w:rsid w:val="00B91BDC"/>
    <w:rsid w:val="00B920BD"/>
    <w:rsid w:val="00B922F4"/>
    <w:rsid w:val="00B92460"/>
    <w:rsid w:val="00B9248D"/>
    <w:rsid w:val="00B93B70"/>
    <w:rsid w:val="00B93CBC"/>
    <w:rsid w:val="00B9419F"/>
    <w:rsid w:val="00B94863"/>
    <w:rsid w:val="00B94EAB"/>
    <w:rsid w:val="00B94FE4"/>
    <w:rsid w:val="00B95957"/>
    <w:rsid w:val="00B95DBB"/>
    <w:rsid w:val="00B963FB"/>
    <w:rsid w:val="00B96439"/>
    <w:rsid w:val="00B96539"/>
    <w:rsid w:val="00B96A90"/>
    <w:rsid w:val="00B96B93"/>
    <w:rsid w:val="00B97E05"/>
    <w:rsid w:val="00B97EBD"/>
    <w:rsid w:val="00BA06C2"/>
    <w:rsid w:val="00BA0FFC"/>
    <w:rsid w:val="00BA110C"/>
    <w:rsid w:val="00BA1D90"/>
    <w:rsid w:val="00BA2309"/>
    <w:rsid w:val="00BA25F4"/>
    <w:rsid w:val="00BA2913"/>
    <w:rsid w:val="00BA2C92"/>
    <w:rsid w:val="00BA2E30"/>
    <w:rsid w:val="00BA2ECE"/>
    <w:rsid w:val="00BA3730"/>
    <w:rsid w:val="00BA387A"/>
    <w:rsid w:val="00BA3BBB"/>
    <w:rsid w:val="00BA40BB"/>
    <w:rsid w:val="00BA4144"/>
    <w:rsid w:val="00BA527A"/>
    <w:rsid w:val="00BA57A0"/>
    <w:rsid w:val="00BA6BA8"/>
    <w:rsid w:val="00BA7479"/>
    <w:rsid w:val="00BA7E63"/>
    <w:rsid w:val="00BB0AA6"/>
    <w:rsid w:val="00BB0AD4"/>
    <w:rsid w:val="00BB0C01"/>
    <w:rsid w:val="00BB11BC"/>
    <w:rsid w:val="00BB12A9"/>
    <w:rsid w:val="00BB1486"/>
    <w:rsid w:val="00BB1A05"/>
    <w:rsid w:val="00BB2D4D"/>
    <w:rsid w:val="00BB3172"/>
    <w:rsid w:val="00BB3303"/>
    <w:rsid w:val="00BB4267"/>
    <w:rsid w:val="00BB49AD"/>
    <w:rsid w:val="00BB4B72"/>
    <w:rsid w:val="00BB5143"/>
    <w:rsid w:val="00BB51D5"/>
    <w:rsid w:val="00BB5267"/>
    <w:rsid w:val="00BB5330"/>
    <w:rsid w:val="00BB545B"/>
    <w:rsid w:val="00BB5469"/>
    <w:rsid w:val="00BB5629"/>
    <w:rsid w:val="00BB5CEA"/>
    <w:rsid w:val="00BB5FF2"/>
    <w:rsid w:val="00BB6F9E"/>
    <w:rsid w:val="00BB7614"/>
    <w:rsid w:val="00BB7AF8"/>
    <w:rsid w:val="00BB7D10"/>
    <w:rsid w:val="00BB7E19"/>
    <w:rsid w:val="00BC009B"/>
    <w:rsid w:val="00BC0169"/>
    <w:rsid w:val="00BC0D3E"/>
    <w:rsid w:val="00BC1190"/>
    <w:rsid w:val="00BC20A7"/>
    <w:rsid w:val="00BC250A"/>
    <w:rsid w:val="00BC26B8"/>
    <w:rsid w:val="00BC2FD2"/>
    <w:rsid w:val="00BC32CD"/>
    <w:rsid w:val="00BC394B"/>
    <w:rsid w:val="00BC4915"/>
    <w:rsid w:val="00BC4BA5"/>
    <w:rsid w:val="00BC55D2"/>
    <w:rsid w:val="00BC55DF"/>
    <w:rsid w:val="00BC5BC4"/>
    <w:rsid w:val="00BC6364"/>
    <w:rsid w:val="00BC6760"/>
    <w:rsid w:val="00BC695A"/>
    <w:rsid w:val="00BC7F1B"/>
    <w:rsid w:val="00BD0D21"/>
    <w:rsid w:val="00BD1163"/>
    <w:rsid w:val="00BD1BC5"/>
    <w:rsid w:val="00BD1F00"/>
    <w:rsid w:val="00BD2118"/>
    <w:rsid w:val="00BD234F"/>
    <w:rsid w:val="00BD27DD"/>
    <w:rsid w:val="00BD28B9"/>
    <w:rsid w:val="00BD2ABF"/>
    <w:rsid w:val="00BD2CFA"/>
    <w:rsid w:val="00BD2D73"/>
    <w:rsid w:val="00BD3AAB"/>
    <w:rsid w:val="00BD4910"/>
    <w:rsid w:val="00BD4A5C"/>
    <w:rsid w:val="00BD4C33"/>
    <w:rsid w:val="00BD5309"/>
    <w:rsid w:val="00BD5C19"/>
    <w:rsid w:val="00BD5C50"/>
    <w:rsid w:val="00BD601F"/>
    <w:rsid w:val="00BD61B7"/>
    <w:rsid w:val="00BD68B9"/>
    <w:rsid w:val="00BD7043"/>
    <w:rsid w:val="00BD75F9"/>
    <w:rsid w:val="00BD773E"/>
    <w:rsid w:val="00BD7823"/>
    <w:rsid w:val="00BE1475"/>
    <w:rsid w:val="00BE24B0"/>
    <w:rsid w:val="00BE2B5F"/>
    <w:rsid w:val="00BE2ECC"/>
    <w:rsid w:val="00BE312E"/>
    <w:rsid w:val="00BE3712"/>
    <w:rsid w:val="00BE3F08"/>
    <w:rsid w:val="00BE4D64"/>
    <w:rsid w:val="00BE4EEE"/>
    <w:rsid w:val="00BE540F"/>
    <w:rsid w:val="00BE5A37"/>
    <w:rsid w:val="00BE5D63"/>
    <w:rsid w:val="00BE5F65"/>
    <w:rsid w:val="00BE62AE"/>
    <w:rsid w:val="00BE63AE"/>
    <w:rsid w:val="00BE6849"/>
    <w:rsid w:val="00BE6A6C"/>
    <w:rsid w:val="00BE6D7B"/>
    <w:rsid w:val="00BE72D5"/>
    <w:rsid w:val="00BE7ACC"/>
    <w:rsid w:val="00BE7EE0"/>
    <w:rsid w:val="00BE7F21"/>
    <w:rsid w:val="00BF060F"/>
    <w:rsid w:val="00BF0A2D"/>
    <w:rsid w:val="00BF0DBC"/>
    <w:rsid w:val="00BF11EF"/>
    <w:rsid w:val="00BF128A"/>
    <w:rsid w:val="00BF1DFE"/>
    <w:rsid w:val="00BF1F22"/>
    <w:rsid w:val="00BF2318"/>
    <w:rsid w:val="00BF324D"/>
    <w:rsid w:val="00BF335D"/>
    <w:rsid w:val="00BF3879"/>
    <w:rsid w:val="00BF3DD1"/>
    <w:rsid w:val="00BF4836"/>
    <w:rsid w:val="00BF4936"/>
    <w:rsid w:val="00BF4A2D"/>
    <w:rsid w:val="00BF4C2D"/>
    <w:rsid w:val="00BF4F50"/>
    <w:rsid w:val="00BF52B6"/>
    <w:rsid w:val="00BF5B48"/>
    <w:rsid w:val="00BF5C8E"/>
    <w:rsid w:val="00BF6254"/>
    <w:rsid w:val="00BF664E"/>
    <w:rsid w:val="00BF682F"/>
    <w:rsid w:val="00BF7E74"/>
    <w:rsid w:val="00C001FE"/>
    <w:rsid w:val="00C00325"/>
    <w:rsid w:val="00C00AF3"/>
    <w:rsid w:val="00C00C94"/>
    <w:rsid w:val="00C00D01"/>
    <w:rsid w:val="00C01333"/>
    <w:rsid w:val="00C0175B"/>
    <w:rsid w:val="00C017D3"/>
    <w:rsid w:val="00C021B0"/>
    <w:rsid w:val="00C02613"/>
    <w:rsid w:val="00C02865"/>
    <w:rsid w:val="00C02893"/>
    <w:rsid w:val="00C02F8E"/>
    <w:rsid w:val="00C03336"/>
    <w:rsid w:val="00C03564"/>
    <w:rsid w:val="00C04E86"/>
    <w:rsid w:val="00C057C6"/>
    <w:rsid w:val="00C06375"/>
    <w:rsid w:val="00C06B61"/>
    <w:rsid w:val="00C06BFA"/>
    <w:rsid w:val="00C06EAA"/>
    <w:rsid w:val="00C072B9"/>
    <w:rsid w:val="00C07C6B"/>
    <w:rsid w:val="00C10320"/>
    <w:rsid w:val="00C10842"/>
    <w:rsid w:val="00C10900"/>
    <w:rsid w:val="00C10C4E"/>
    <w:rsid w:val="00C10F43"/>
    <w:rsid w:val="00C119AC"/>
    <w:rsid w:val="00C11DA1"/>
    <w:rsid w:val="00C12324"/>
    <w:rsid w:val="00C12454"/>
    <w:rsid w:val="00C13D00"/>
    <w:rsid w:val="00C13E91"/>
    <w:rsid w:val="00C14327"/>
    <w:rsid w:val="00C1458F"/>
    <w:rsid w:val="00C146CF"/>
    <w:rsid w:val="00C14DCC"/>
    <w:rsid w:val="00C15C50"/>
    <w:rsid w:val="00C15FCD"/>
    <w:rsid w:val="00C167CD"/>
    <w:rsid w:val="00C168E7"/>
    <w:rsid w:val="00C16A0E"/>
    <w:rsid w:val="00C16CB4"/>
    <w:rsid w:val="00C1780B"/>
    <w:rsid w:val="00C17F6C"/>
    <w:rsid w:val="00C2015F"/>
    <w:rsid w:val="00C20364"/>
    <w:rsid w:val="00C2093A"/>
    <w:rsid w:val="00C20BFD"/>
    <w:rsid w:val="00C20C5E"/>
    <w:rsid w:val="00C21417"/>
    <w:rsid w:val="00C215E5"/>
    <w:rsid w:val="00C21B8A"/>
    <w:rsid w:val="00C21FDC"/>
    <w:rsid w:val="00C22A84"/>
    <w:rsid w:val="00C23975"/>
    <w:rsid w:val="00C23F4F"/>
    <w:rsid w:val="00C241B9"/>
    <w:rsid w:val="00C24267"/>
    <w:rsid w:val="00C24AA0"/>
    <w:rsid w:val="00C24DC4"/>
    <w:rsid w:val="00C25424"/>
    <w:rsid w:val="00C2554D"/>
    <w:rsid w:val="00C25708"/>
    <w:rsid w:val="00C257AC"/>
    <w:rsid w:val="00C25808"/>
    <w:rsid w:val="00C26547"/>
    <w:rsid w:val="00C2694D"/>
    <w:rsid w:val="00C26A9E"/>
    <w:rsid w:val="00C272F7"/>
    <w:rsid w:val="00C305C3"/>
    <w:rsid w:val="00C305EC"/>
    <w:rsid w:val="00C315E9"/>
    <w:rsid w:val="00C31CFF"/>
    <w:rsid w:val="00C320EC"/>
    <w:rsid w:val="00C3227D"/>
    <w:rsid w:val="00C32386"/>
    <w:rsid w:val="00C32ACA"/>
    <w:rsid w:val="00C32E7E"/>
    <w:rsid w:val="00C32F9B"/>
    <w:rsid w:val="00C33664"/>
    <w:rsid w:val="00C33D3F"/>
    <w:rsid w:val="00C3492F"/>
    <w:rsid w:val="00C3535E"/>
    <w:rsid w:val="00C35365"/>
    <w:rsid w:val="00C35452"/>
    <w:rsid w:val="00C3549B"/>
    <w:rsid w:val="00C357B0"/>
    <w:rsid w:val="00C358F4"/>
    <w:rsid w:val="00C36494"/>
    <w:rsid w:val="00C36D2F"/>
    <w:rsid w:val="00C375EB"/>
    <w:rsid w:val="00C378F5"/>
    <w:rsid w:val="00C37CAB"/>
    <w:rsid w:val="00C37D81"/>
    <w:rsid w:val="00C40103"/>
    <w:rsid w:val="00C40E18"/>
    <w:rsid w:val="00C40EAF"/>
    <w:rsid w:val="00C40EB7"/>
    <w:rsid w:val="00C4139F"/>
    <w:rsid w:val="00C41797"/>
    <w:rsid w:val="00C4199E"/>
    <w:rsid w:val="00C41DA8"/>
    <w:rsid w:val="00C42034"/>
    <w:rsid w:val="00C425E6"/>
    <w:rsid w:val="00C4284E"/>
    <w:rsid w:val="00C42B66"/>
    <w:rsid w:val="00C42E72"/>
    <w:rsid w:val="00C42FCD"/>
    <w:rsid w:val="00C43B46"/>
    <w:rsid w:val="00C43DFF"/>
    <w:rsid w:val="00C4433C"/>
    <w:rsid w:val="00C443AD"/>
    <w:rsid w:val="00C444B9"/>
    <w:rsid w:val="00C45A34"/>
    <w:rsid w:val="00C46910"/>
    <w:rsid w:val="00C47688"/>
    <w:rsid w:val="00C47857"/>
    <w:rsid w:val="00C47BDA"/>
    <w:rsid w:val="00C47CA1"/>
    <w:rsid w:val="00C50A7C"/>
    <w:rsid w:val="00C50AC4"/>
    <w:rsid w:val="00C50C4A"/>
    <w:rsid w:val="00C50D5C"/>
    <w:rsid w:val="00C517D2"/>
    <w:rsid w:val="00C518E0"/>
    <w:rsid w:val="00C51AE0"/>
    <w:rsid w:val="00C525A8"/>
    <w:rsid w:val="00C527BD"/>
    <w:rsid w:val="00C5384D"/>
    <w:rsid w:val="00C53AD7"/>
    <w:rsid w:val="00C5421B"/>
    <w:rsid w:val="00C543B5"/>
    <w:rsid w:val="00C5470B"/>
    <w:rsid w:val="00C54A39"/>
    <w:rsid w:val="00C551B3"/>
    <w:rsid w:val="00C55212"/>
    <w:rsid w:val="00C55754"/>
    <w:rsid w:val="00C55856"/>
    <w:rsid w:val="00C559FB"/>
    <w:rsid w:val="00C55CE1"/>
    <w:rsid w:val="00C56340"/>
    <w:rsid w:val="00C56F14"/>
    <w:rsid w:val="00C57444"/>
    <w:rsid w:val="00C57BF8"/>
    <w:rsid w:val="00C60820"/>
    <w:rsid w:val="00C60A0A"/>
    <w:rsid w:val="00C617DF"/>
    <w:rsid w:val="00C61C29"/>
    <w:rsid w:val="00C61C6B"/>
    <w:rsid w:val="00C61FAF"/>
    <w:rsid w:val="00C62CF4"/>
    <w:rsid w:val="00C64B9C"/>
    <w:rsid w:val="00C650E5"/>
    <w:rsid w:val="00C65323"/>
    <w:rsid w:val="00C65905"/>
    <w:rsid w:val="00C659D8"/>
    <w:rsid w:val="00C65EC6"/>
    <w:rsid w:val="00C66749"/>
    <w:rsid w:val="00C66D99"/>
    <w:rsid w:val="00C6700B"/>
    <w:rsid w:val="00C67076"/>
    <w:rsid w:val="00C67AE3"/>
    <w:rsid w:val="00C67F9E"/>
    <w:rsid w:val="00C7029E"/>
    <w:rsid w:val="00C703E8"/>
    <w:rsid w:val="00C717FC"/>
    <w:rsid w:val="00C71C60"/>
    <w:rsid w:val="00C71F50"/>
    <w:rsid w:val="00C721E0"/>
    <w:rsid w:val="00C726FC"/>
    <w:rsid w:val="00C72D44"/>
    <w:rsid w:val="00C73CDF"/>
    <w:rsid w:val="00C741CB"/>
    <w:rsid w:val="00C74230"/>
    <w:rsid w:val="00C7438D"/>
    <w:rsid w:val="00C74576"/>
    <w:rsid w:val="00C74A21"/>
    <w:rsid w:val="00C7510B"/>
    <w:rsid w:val="00C75233"/>
    <w:rsid w:val="00C7583A"/>
    <w:rsid w:val="00C75F39"/>
    <w:rsid w:val="00C76095"/>
    <w:rsid w:val="00C767D0"/>
    <w:rsid w:val="00C76A28"/>
    <w:rsid w:val="00C76A9D"/>
    <w:rsid w:val="00C77A6B"/>
    <w:rsid w:val="00C77B2A"/>
    <w:rsid w:val="00C80257"/>
    <w:rsid w:val="00C80463"/>
    <w:rsid w:val="00C8064E"/>
    <w:rsid w:val="00C809DF"/>
    <w:rsid w:val="00C81237"/>
    <w:rsid w:val="00C81601"/>
    <w:rsid w:val="00C81A67"/>
    <w:rsid w:val="00C81D62"/>
    <w:rsid w:val="00C81E0A"/>
    <w:rsid w:val="00C81FD2"/>
    <w:rsid w:val="00C8210C"/>
    <w:rsid w:val="00C823D4"/>
    <w:rsid w:val="00C82C88"/>
    <w:rsid w:val="00C82EA0"/>
    <w:rsid w:val="00C82FEF"/>
    <w:rsid w:val="00C8316F"/>
    <w:rsid w:val="00C83C01"/>
    <w:rsid w:val="00C83C98"/>
    <w:rsid w:val="00C84911"/>
    <w:rsid w:val="00C84F8B"/>
    <w:rsid w:val="00C858A8"/>
    <w:rsid w:val="00C86651"/>
    <w:rsid w:val="00C87124"/>
    <w:rsid w:val="00C874B2"/>
    <w:rsid w:val="00C874C7"/>
    <w:rsid w:val="00C8790D"/>
    <w:rsid w:val="00C879DC"/>
    <w:rsid w:val="00C87AD9"/>
    <w:rsid w:val="00C909B4"/>
    <w:rsid w:val="00C90A1B"/>
    <w:rsid w:val="00C91071"/>
    <w:rsid w:val="00C9164D"/>
    <w:rsid w:val="00C918C7"/>
    <w:rsid w:val="00C92069"/>
    <w:rsid w:val="00C9215A"/>
    <w:rsid w:val="00C9246C"/>
    <w:rsid w:val="00C92634"/>
    <w:rsid w:val="00C927D3"/>
    <w:rsid w:val="00C92F50"/>
    <w:rsid w:val="00C93069"/>
    <w:rsid w:val="00C939B2"/>
    <w:rsid w:val="00C950AC"/>
    <w:rsid w:val="00C952F4"/>
    <w:rsid w:val="00C956BB"/>
    <w:rsid w:val="00C95A11"/>
    <w:rsid w:val="00C95C21"/>
    <w:rsid w:val="00C96356"/>
    <w:rsid w:val="00C968D9"/>
    <w:rsid w:val="00C96DE6"/>
    <w:rsid w:val="00C97768"/>
    <w:rsid w:val="00C97CD1"/>
    <w:rsid w:val="00CA013D"/>
    <w:rsid w:val="00CA0618"/>
    <w:rsid w:val="00CA09AB"/>
    <w:rsid w:val="00CA0AE5"/>
    <w:rsid w:val="00CA11F2"/>
    <w:rsid w:val="00CA1277"/>
    <w:rsid w:val="00CA15AB"/>
    <w:rsid w:val="00CA1D8C"/>
    <w:rsid w:val="00CA1E58"/>
    <w:rsid w:val="00CA1F78"/>
    <w:rsid w:val="00CA2270"/>
    <w:rsid w:val="00CA2C02"/>
    <w:rsid w:val="00CA34D0"/>
    <w:rsid w:val="00CA350E"/>
    <w:rsid w:val="00CA3C84"/>
    <w:rsid w:val="00CA3CDF"/>
    <w:rsid w:val="00CA3F37"/>
    <w:rsid w:val="00CA3F66"/>
    <w:rsid w:val="00CA42B8"/>
    <w:rsid w:val="00CA44D8"/>
    <w:rsid w:val="00CA48AB"/>
    <w:rsid w:val="00CA515D"/>
    <w:rsid w:val="00CA58CE"/>
    <w:rsid w:val="00CA5BF0"/>
    <w:rsid w:val="00CA6468"/>
    <w:rsid w:val="00CA6EAB"/>
    <w:rsid w:val="00CA774E"/>
    <w:rsid w:val="00CA7CB9"/>
    <w:rsid w:val="00CA7F5F"/>
    <w:rsid w:val="00CB070A"/>
    <w:rsid w:val="00CB1141"/>
    <w:rsid w:val="00CB11AD"/>
    <w:rsid w:val="00CB22D3"/>
    <w:rsid w:val="00CB349A"/>
    <w:rsid w:val="00CB37B4"/>
    <w:rsid w:val="00CB3874"/>
    <w:rsid w:val="00CB4DA2"/>
    <w:rsid w:val="00CB4F09"/>
    <w:rsid w:val="00CB5794"/>
    <w:rsid w:val="00CB61F1"/>
    <w:rsid w:val="00CB6917"/>
    <w:rsid w:val="00CB6A37"/>
    <w:rsid w:val="00CB6D6D"/>
    <w:rsid w:val="00CB6F65"/>
    <w:rsid w:val="00CB7647"/>
    <w:rsid w:val="00CB7A35"/>
    <w:rsid w:val="00CB7A97"/>
    <w:rsid w:val="00CB7AFC"/>
    <w:rsid w:val="00CB7C75"/>
    <w:rsid w:val="00CC0583"/>
    <w:rsid w:val="00CC0766"/>
    <w:rsid w:val="00CC07AC"/>
    <w:rsid w:val="00CC0AEA"/>
    <w:rsid w:val="00CC0BF1"/>
    <w:rsid w:val="00CC11BD"/>
    <w:rsid w:val="00CC1D27"/>
    <w:rsid w:val="00CC1EE0"/>
    <w:rsid w:val="00CC249C"/>
    <w:rsid w:val="00CC2BDF"/>
    <w:rsid w:val="00CC3C8A"/>
    <w:rsid w:val="00CC3E78"/>
    <w:rsid w:val="00CC4DEB"/>
    <w:rsid w:val="00CC53AC"/>
    <w:rsid w:val="00CC5782"/>
    <w:rsid w:val="00CC5F72"/>
    <w:rsid w:val="00CC609F"/>
    <w:rsid w:val="00CC6281"/>
    <w:rsid w:val="00CC64E2"/>
    <w:rsid w:val="00CC672C"/>
    <w:rsid w:val="00CC677E"/>
    <w:rsid w:val="00CC6878"/>
    <w:rsid w:val="00CC6C04"/>
    <w:rsid w:val="00CC712C"/>
    <w:rsid w:val="00CC7477"/>
    <w:rsid w:val="00CC7840"/>
    <w:rsid w:val="00CD0021"/>
    <w:rsid w:val="00CD0976"/>
    <w:rsid w:val="00CD0A25"/>
    <w:rsid w:val="00CD1A5C"/>
    <w:rsid w:val="00CD1C36"/>
    <w:rsid w:val="00CD28A7"/>
    <w:rsid w:val="00CD2BE0"/>
    <w:rsid w:val="00CD2DF9"/>
    <w:rsid w:val="00CD35B0"/>
    <w:rsid w:val="00CD3E9B"/>
    <w:rsid w:val="00CD3F8D"/>
    <w:rsid w:val="00CD4DBA"/>
    <w:rsid w:val="00CD5881"/>
    <w:rsid w:val="00CD59EE"/>
    <w:rsid w:val="00CD6115"/>
    <w:rsid w:val="00CD6E99"/>
    <w:rsid w:val="00CD70EE"/>
    <w:rsid w:val="00CD725A"/>
    <w:rsid w:val="00CD7BDF"/>
    <w:rsid w:val="00CD7E50"/>
    <w:rsid w:val="00CE0E7D"/>
    <w:rsid w:val="00CE1369"/>
    <w:rsid w:val="00CE136F"/>
    <w:rsid w:val="00CE1493"/>
    <w:rsid w:val="00CE1C38"/>
    <w:rsid w:val="00CE1CB5"/>
    <w:rsid w:val="00CE24D6"/>
    <w:rsid w:val="00CE2600"/>
    <w:rsid w:val="00CE3892"/>
    <w:rsid w:val="00CE3CE6"/>
    <w:rsid w:val="00CE42FC"/>
    <w:rsid w:val="00CE4392"/>
    <w:rsid w:val="00CE5041"/>
    <w:rsid w:val="00CE6411"/>
    <w:rsid w:val="00CE650B"/>
    <w:rsid w:val="00CE65F6"/>
    <w:rsid w:val="00CE6640"/>
    <w:rsid w:val="00CE72D8"/>
    <w:rsid w:val="00CE7A72"/>
    <w:rsid w:val="00CF02A2"/>
    <w:rsid w:val="00CF0421"/>
    <w:rsid w:val="00CF08C6"/>
    <w:rsid w:val="00CF0C40"/>
    <w:rsid w:val="00CF0CD9"/>
    <w:rsid w:val="00CF0EAC"/>
    <w:rsid w:val="00CF149C"/>
    <w:rsid w:val="00CF15AC"/>
    <w:rsid w:val="00CF179B"/>
    <w:rsid w:val="00CF1F9A"/>
    <w:rsid w:val="00CF202C"/>
    <w:rsid w:val="00CF2639"/>
    <w:rsid w:val="00CF2799"/>
    <w:rsid w:val="00CF2852"/>
    <w:rsid w:val="00CF28F8"/>
    <w:rsid w:val="00CF2BFC"/>
    <w:rsid w:val="00CF2F9F"/>
    <w:rsid w:val="00CF320A"/>
    <w:rsid w:val="00CF3687"/>
    <w:rsid w:val="00CF390C"/>
    <w:rsid w:val="00CF4012"/>
    <w:rsid w:val="00CF4C06"/>
    <w:rsid w:val="00CF4CDD"/>
    <w:rsid w:val="00CF4D95"/>
    <w:rsid w:val="00CF4EA2"/>
    <w:rsid w:val="00CF576A"/>
    <w:rsid w:val="00CF5BFD"/>
    <w:rsid w:val="00CF5E8A"/>
    <w:rsid w:val="00CF629E"/>
    <w:rsid w:val="00CF62C2"/>
    <w:rsid w:val="00CF6FEE"/>
    <w:rsid w:val="00CF76CB"/>
    <w:rsid w:val="00D00836"/>
    <w:rsid w:val="00D0125E"/>
    <w:rsid w:val="00D012D0"/>
    <w:rsid w:val="00D019F6"/>
    <w:rsid w:val="00D01B4B"/>
    <w:rsid w:val="00D01FFF"/>
    <w:rsid w:val="00D036D5"/>
    <w:rsid w:val="00D03D12"/>
    <w:rsid w:val="00D043B7"/>
    <w:rsid w:val="00D0470B"/>
    <w:rsid w:val="00D05695"/>
    <w:rsid w:val="00D05737"/>
    <w:rsid w:val="00D0612F"/>
    <w:rsid w:val="00D06C54"/>
    <w:rsid w:val="00D07C6E"/>
    <w:rsid w:val="00D103CB"/>
    <w:rsid w:val="00D10482"/>
    <w:rsid w:val="00D104BC"/>
    <w:rsid w:val="00D108B4"/>
    <w:rsid w:val="00D10911"/>
    <w:rsid w:val="00D1096A"/>
    <w:rsid w:val="00D10A5A"/>
    <w:rsid w:val="00D120AD"/>
    <w:rsid w:val="00D120F4"/>
    <w:rsid w:val="00D125A8"/>
    <w:rsid w:val="00D1289B"/>
    <w:rsid w:val="00D12E31"/>
    <w:rsid w:val="00D1362A"/>
    <w:rsid w:val="00D13821"/>
    <w:rsid w:val="00D13E2B"/>
    <w:rsid w:val="00D13F6D"/>
    <w:rsid w:val="00D14290"/>
    <w:rsid w:val="00D14587"/>
    <w:rsid w:val="00D1473E"/>
    <w:rsid w:val="00D14A67"/>
    <w:rsid w:val="00D1586C"/>
    <w:rsid w:val="00D159EB"/>
    <w:rsid w:val="00D15DAA"/>
    <w:rsid w:val="00D15DD8"/>
    <w:rsid w:val="00D15F84"/>
    <w:rsid w:val="00D16503"/>
    <w:rsid w:val="00D16790"/>
    <w:rsid w:val="00D171C7"/>
    <w:rsid w:val="00D17329"/>
    <w:rsid w:val="00D20D93"/>
    <w:rsid w:val="00D21E05"/>
    <w:rsid w:val="00D23234"/>
    <w:rsid w:val="00D233C3"/>
    <w:rsid w:val="00D239E4"/>
    <w:rsid w:val="00D23BD3"/>
    <w:rsid w:val="00D24FAF"/>
    <w:rsid w:val="00D25747"/>
    <w:rsid w:val="00D25AC1"/>
    <w:rsid w:val="00D26037"/>
    <w:rsid w:val="00D26344"/>
    <w:rsid w:val="00D263F0"/>
    <w:rsid w:val="00D26811"/>
    <w:rsid w:val="00D269AA"/>
    <w:rsid w:val="00D27069"/>
    <w:rsid w:val="00D270C8"/>
    <w:rsid w:val="00D2715B"/>
    <w:rsid w:val="00D273AB"/>
    <w:rsid w:val="00D2796B"/>
    <w:rsid w:val="00D27977"/>
    <w:rsid w:val="00D27B5C"/>
    <w:rsid w:val="00D27B8C"/>
    <w:rsid w:val="00D27F41"/>
    <w:rsid w:val="00D30BC3"/>
    <w:rsid w:val="00D312E2"/>
    <w:rsid w:val="00D31B3D"/>
    <w:rsid w:val="00D31E56"/>
    <w:rsid w:val="00D32688"/>
    <w:rsid w:val="00D334E3"/>
    <w:rsid w:val="00D33571"/>
    <w:rsid w:val="00D3364F"/>
    <w:rsid w:val="00D33964"/>
    <w:rsid w:val="00D3412F"/>
    <w:rsid w:val="00D343DD"/>
    <w:rsid w:val="00D345F5"/>
    <w:rsid w:val="00D3498F"/>
    <w:rsid w:val="00D35B69"/>
    <w:rsid w:val="00D35C68"/>
    <w:rsid w:val="00D36345"/>
    <w:rsid w:val="00D36578"/>
    <w:rsid w:val="00D36DF4"/>
    <w:rsid w:val="00D37014"/>
    <w:rsid w:val="00D3727E"/>
    <w:rsid w:val="00D374D7"/>
    <w:rsid w:val="00D375C1"/>
    <w:rsid w:val="00D3793A"/>
    <w:rsid w:val="00D379AA"/>
    <w:rsid w:val="00D40338"/>
    <w:rsid w:val="00D4075A"/>
    <w:rsid w:val="00D407E4"/>
    <w:rsid w:val="00D40B07"/>
    <w:rsid w:val="00D40BE9"/>
    <w:rsid w:val="00D4150E"/>
    <w:rsid w:val="00D41807"/>
    <w:rsid w:val="00D4181F"/>
    <w:rsid w:val="00D423B1"/>
    <w:rsid w:val="00D42545"/>
    <w:rsid w:val="00D42897"/>
    <w:rsid w:val="00D42A28"/>
    <w:rsid w:val="00D42BF6"/>
    <w:rsid w:val="00D42DB2"/>
    <w:rsid w:val="00D42F2D"/>
    <w:rsid w:val="00D4312D"/>
    <w:rsid w:val="00D437A6"/>
    <w:rsid w:val="00D43AE8"/>
    <w:rsid w:val="00D43CE5"/>
    <w:rsid w:val="00D43EDF"/>
    <w:rsid w:val="00D44AE6"/>
    <w:rsid w:val="00D453B0"/>
    <w:rsid w:val="00D4637F"/>
    <w:rsid w:val="00D472D8"/>
    <w:rsid w:val="00D47425"/>
    <w:rsid w:val="00D47657"/>
    <w:rsid w:val="00D47934"/>
    <w:rsid w:val="00D47B35"/>
    <w:rsid w:val="00D502D3"/>
    <w:rsid w:val="00D5056C"/>
    <w:rsid w:val="00D50699"/>
    <w:rsid w:val="00D5125F"/>
    <w:rsid w:val="00D51316"/>
    <w:rsid w:val="00D51317"/>
    <w:rsid w:val="00D514BA"/>
    <w:rsid w:val="00D5164F"/>
    <w:rsid w:val="00D51D5A"/>
    <w:rsid w:val="00D5280A"/>
    <w:rsid w:val="00D52B09"/>
    <w:rsid w:val="00D52B8D"/>
    <w:rsid w:val="00D53240"/>
    <w:rsid w:val="00D537ED"/>
    <w:rsid w:val="00D53AFF"/>
    <w:rsid w:val="00D54202"/>
    <w:rsid w:val="00D545EA"/>
    <w:rsid w:val="00D5484B"/>
    <w:rsid w:val="00D55255"/>
    <w:rsid w:val="00D5531E"/>
    <w:rsid w:val="00D5564D"/>
    <w:rsid w:val="00D560CF"/>
    <w:rsid w:val="00D56659"/>
    <w:rsid w:val="00D56D02"/>
    <w:rsid w:val="00D56D4E"/>
    <w:rsid w:val="00D56DC8"/>
    <w:rsid w:val="00D573F2"/>
    <w:rsid w:val="00D57FDA"/>
    <w:rsid w:val="00D60484"/>
    <w:rsid w:val="00D60EEE"/>
    <w:rsid w:val="00D61A86"/>
    <w:rsid w:val="00D62DD9"/>
    <w:rsid w:val="00D62E9A"/>
    <w:rsid w:val="00D63A07"/>
    <w:rsid w:val="00D63DC0"/>
    <w:rsid w:val="00D64583"/>
    <w:rsid w:val="00D649E4"/>
    <w:rsid w:val="00D64C54"/>
    <w:rsid w:val="00D6548F"/>
    <w:rsid w:val="00D6585B"/>
    <w:rsid w:val="00D659F9"/>
    <w:rsid w:val="00D65B64"/>
    <w:rsid w:val="00D65E09"/>
    <w:rsid w:val="00D65EB7"/>
    <w:rsid w:val="00D660CB"/>
    <w:rsid w:val="00D663A7"/>
    <w:rsid w:val="00D6656C"/>
    <w:rsid w:val="00D66581"/>
    <w:rsid w:val="00D66855"/>
    <w:rsid w:val="00D668F2"/>
    <w:rsid w:val="00D66A16"/>
    <w:rsid w:val="00D67A6A"/>
    <w:rsid w:val="00D67EB1"/>
    <w:rsid w:val="00D67F3C"/>
    <w:rsid w:val="00D70647"/>
    <w:rsid w:val="00D70AEE"/>
    <w:rsid w:val="00D711CA"/>
    <w:rsid w:val="00D720E0"/>
    <w:rsid w:val="00D72376"/>
    <w:rsid w:val="00D728A3"/>
    <w:rsid w:val="00D738B8"/>
    <w:rsid w:val="00D73924"/>
    <w:rsid w:val="00D73B08"/>
    <w:rsid w:val="00D73BA1"/>
    <w:rsid w:val="00D73DC1"/>
    <w:rsid w:val="00D74B18"/>
    <w:rsid w:val="00D74DE4"/>
    <w:rsid w:val="00D74F0E"/>
    <w:rsid w:val="00D75176"/>
    <w:rsid w:val="00D75214"/>
    <w:rsid w:val="00D75834"/>
    <w:rsid w:val="00D75836"/>
    <w:rsid w:val="00D76337"/>
    <w:rsid w:val="00D76587"/>
    <w:rsid w:val="00D76B55"/>
    <w:rsid w:val="00D7723F"/>
    <w:rsid w:val="00D772C1"/>
    <w:rsid w:val="00D7778B"/>
    <w:rsid w:val="00D77BB0"/>
    <w:rsid w:val="00D80740"/>
    <w:rsid w:val="00D8091D"/>
    <w:rsid w:val="00D80A4C"/>
    <w:rsid w:val="00D80EF5"/>
    <w:rsid w:val="00D81152"/>
    <w:rsid w:val="00D812AB"/>
    <w:rsid w:val="00D8194B"/>
    <w:rsid w:val="00D81A9F"/>
    <w:rsid w:val="00D81AA4"/>
    <w:rsid w:val="00D82FDB"/>
    <w:rsid w:val="00D8370F"/>
    <w:rsid w:val="00D8440F"/>
    <w:rsid w:val="00D85B86"/>
    <w:rsid w:val="00D85D01"/>
    <w:rsid w:val="00D863E1"/>
    <w:rsid w:val="00D86578"/>
    <w:rsid w:val="00D86A7F"/>
    <w:rsid w:val="00D872FA"/>
    <w:rsid w:val="00D8753E"/>
    <w:rsid w:val="00D879A4"/>
    <w:rsid w:val="00D9062D"/>
    <w:rsid w:val="00D906B1"/>
    <w:rsid w:val="00D92118"/>
    <w:rsid w:val="00D92717"/>
    <w:rsid w:val="00D92E35"/>
    <w:rsid w:val="00D93C9E"/>
    <w:rsid w:val="00D93DF9"/>
    <w:rsid w:val="00D93EA7"/>
    <w:rsid w:val="00D93EC0"/>
    <w:rsid w:val="00D94FF8"/>
    <w:rsid w:val="00D95DBF"/>
    <w:rsid w:val="00D95F8A"/>
    <w:rsid w:val="00D9641F"/>
    <w:rsid w:val="00D9687B"/>
    <w:rsid w:val="00D96EDB"/>
    <w:rsid w:val="00D97051"/>
    <w:rsid w:val="00D970B6"/>
    <w:rsid w:val="00D97172"/>
    <w:rsid w:val="00D97451"/>
    <w:rsid w:val="00D975F4"/>
    <w:rsid w:val="00D97965"/>
    <w:rsid w:val="00DA0146"/>
    <w:rsid w:val="00DA03C4"/>
    <w:rsid w:val="00DA0C5A"/>
    <w:rsid w:val="00DA119E"/>
    <w:rsid w:val="00DA121D"/>
    <w:rsid w:val="00DA2063"/>
    <w:rsid w:val="00DA307F"/>
    <w:rsid w:val="00DA3C29"/>
    <w:rsid w:val="00DA4168"/>
    <w:rsid w:val="00DA43D9"/>
    <w:rsid w:val="00DA43DB"/>
    <w:rsid w:val="00DA5A6B"/>
    <w:rsid w:val="00DA5EB3"/>
    <w:rsid w:val="00DA622C"/>
    <w:rsid w:val="00DA670A"/>
    <w:rsid w:val="00DA6960"/>
    <w:rsid w:val="00DA6B6D"/>
    <w:rsid w:val="00DA6DF2"/>
    <w:rsid w:val="00DA718A"/>
    <w:rsid w:val="00DA7466"/>
    <w:rsid w:val="00DA76FA"/>
    <w:rsid w:val="00DA7B6F"/>
    <w:rsid w:val="00DB06ED"/>
    <w:rsid w:val="00DB078A"/>
    <w:rsid w:val="00DB1B8E"/>
    <w:rsid w:val="00DB1BB5"/>
    <w:rsid w:val="00DB27B2"/>
    <w:rsid w:val="00DB2FB4"/>
    <w:rsid w:val="00DB328E"/>
    <w:rsid w:val="00DB33A0"/>
    <w:rsid w:val="00DB3891"/>
    <w:rsid w:val="00DB3AA4"/>
    <w:rsid w:val="00DB468B"/>
    <w:rsid w:val="00DB4B4D"/>
    <w:rsid w:val="00DB5549"/>
    <w:rsid w:val="00DB5574"/>
    <w:rsid w:val="00DB5B07"/>
    <w:rsid w:val="00DB5B2D"/>
    <w:rsid w:val="00DB5E65"/>
    <w:rsid w:val="00DB6578"/>
    <w:rsid w:val="00DB6718"/>
    <w:rsid w:val="00DB715D"/>
    <w:rsid w:val="00DB72BE"/>
    <w:rsid w:val="00DB78E8"/>
    <w:rsid w:val="00DB7B78"/>
    <w:rsid w:val="00DC0228"/>
    <w:rsid w:val="00DC09BD"/>
    <w:rsid w:val="00DC0CBD"/>
    <w:rsid w:val="00DC198B"/>
    <w:rsid w:val="00DC29ED"/>
    <w:rsid w:val="00DC2AFE"/>
    <w:rsid w:val="00DC2D27"/>
    <w:rsid w:val="00DC2DDC"/>
    <w:rsid w:val="00DC3017"/>
    <w:rsid w:val="00DC3714"/>
    <w:rsid w:val="00DC3928"/>
    <w:rsid w:val="00DC3F34"/>
    <w:rsid w:val="00DC4833"/>
    <w:rsid w:val="00DC48FE"/>
    <w:rsid w:val="00DC4A37"/>
    <w:rsid w:val="00DC4DEC"/>
    <w:rsid w:val="00DC51EA"/>
    <w:rsid w:val="00DC545D"/>
    <w:rsid w:val="00DC5E64"/>
    <w:rsid w:val="00DC6AC4"/>
    <w:rsid w:val="00DD014F"/>
    <w:rsid w:val="00DD0BAE"/>
    <w:rsid w:val="00DD1595"/>
    <w:rsid w:val="00DD17B4"/>
    <w:rsid w:val="00DD21D9"/>
    <w:rsid w:val="00DD2C03"/>
    <w:rsid w:val="00DD30D7"/>
    <w:rsid w:val="00DD38CE"/>
    <w:rsid w:val="00DD4712"/>
    <w:rsid w:val="00DD5436"/>
    <w:rsid w:val="00DD561E"/>
    <w:rsid w:val="00DD564F"/>
    <w:rsid w:val="00DD5D87"/>
    <w:rsid w:val="00DD78FE"/>
    <w:rsid w:val="00DD7DF3"/>
    <w:rsid w:val="00DE04A3"/>
    <w:rsid w:val="00DE11CC"/>
    <w:rsid w:val="00DE1BED"/>
    <w:rsid w:val="00DE1EEE"/>
    <w:rsid w:val="00DE23DC"/>
    <w:rsid w:val="00DE24B9"/>
    <w:rsid w:val="00DE26BA"/>
    <w:rsid w:val="00DE28E9"/>
    <w:rsid w:val="00DE2CE0"/>
    <w:rsid w:val="00DE3E5D"/>
    <w:rsid w:val="00DE481A"/>
    <w:rsid w:val="00DE49DF"/>
    <w:rsid w:val="00DE5766"/>
    <w:rsid w:val="00DE5E54"/>
    <w:rsid w:val="00DE5EC3"/>
    <w:rsid w:val="00DE6E73"/>
    <w:rsid w:val="00DE6F38"/>
    <w:rsid w:val="00DE7959"/>
    <w:rsid w:val="00DF00C8"/>
    <w:rsid w:val="00DF09E3"/>
    <w:rsid w:val="00DF148D"/>
    <w:rsid w:val="00DF170A"/>
    <w:rsid w:val="00DF1BBC"/>
    <w:rsid w:val="00DF1C76"/>
    <w:rsid w:val="00DF1F88"/>
    <w:rsid w:val="00DF2612"/>
    <w:rsid w:val="00DF2C49"/>
    <w:rsid w:val="00DF33EC"/>
    <w:rsid w:val="00DF369B"/>
    <w:rsid w:val="00DF3D59"/>
    <w:rsid w:val="00DF3F15"/>
    <w:rsid w:val="00DF4E07"/>
    <w:rsid w:val="00DF4F60"/>
    <w:rsid w:val="00DF573A"/>
    <w:rsid w:val="00DF5D00"/>
    <w:rsid w:val="00DF6697"/>
    <w:rsid w:val="00DF66E1"/>
    <w:rsid w:val="00DF6939"/>
    <w:rsid w:val="00DF6DCD"/>
    <w:rsid w:val="00DF7140"/>
    <w:rsid w:val="00DF73E0"/>
    <w:rsid w:val="00DF74A0"/>
    <w:rsid w:val="00DF7982"/>
    <w:rsid w:val="00DF7AD8"/>
    <w:rsid w:val="00DF7C6C"/>
    <w:rsid w:val="00E00072"/>
    <w:rsid w:val="00E00300"/>
    <w:rsid w:val="00E010A0"/>
    <w:rsid w:val="00E01A8B"/>
    <w:rsid w:val="00E02343"/>
    <w:rsid w:val="00E0380F"/>
    <w:rsid w:val="00E03851"/>
    <w:rsid w:val="00E03F08"/>
    <w:rsid w:val="00E0481B"/>
    <w:rsid w:val="00E04DEE"/>
    <w:rsid w:val="00E05215"/>
    <w:rsid w:val="00E0548F"/>
    <w:rsid w:val="00E05C4F"/>
    <w:rsid w:val="00E05EED"/>
    <w:rsid w:val="00E06343"/>
    <w:rsid w:val="00E06C40"/>
    <w:rsid w:val="00E06E16"/>
    <w:rsid w:val="00E06F6D"/>
    <w:rsid w:val="00E07042"/>
    <w:rsid w:val="00E07114"/>
    <w:rsid w:val="00E073DF"/>
    <w:rsid w:val="00E07688"/>
    <w:rsid w:val="00E077EE"/>
    <w:rsid w:val="00E0790B"/>
    <w:rsid w:val="00E07ED0"/>
    <w:rsid w:val="00E10229"/>
    <w:rsid w:val="00E1040A"/>
    <w:rsid w:val="00E1057C"/>
    <w:rsid w:val="00E11108"/>
    <w:rsid w:val="00E11804"/>
    <w:rsid w:val="00E12192"/>
    <w:rsid w:val="00E12652"/>
    <w:rsid w:val="00E12B34"/>
    <w:rsid w:val="00E12DF1"/>
    <w:rsid w:val="00E12FB0"/>
    <w:rsid w:val="00E13054"/>
    <w:rsid w:val="00E13C75"/>
    <w:rsid w:val="00E142E9"/>
    <w:rsid w:val="00E1430C"/>
    <w:rsid w:val="00E1442C"/>
    <w:rsid w:val="00E14A88"/>
    <w:rsid w:val="00E15353"/>
    <w:rsid w:val="00E15537"/>
    <w:rsid w:val="00E1563C"/>
    <w:rsid w:val="00E1566B"/>
    <w:rsid w:val="00E159D0"/>
    <w:rsid w:val="00E15F7E"/>
    <w:rsid w:val="00E16930"/>
    <w:rsid w:val="00E16B62"/>
    <w:rsid w:val="00E178E4"/>
    <w:rsid w:val="00E17E0C"/>
    <w:rsid w:val="00E209D2"/>
    <w:rsid w:val="00E20A2D"/>
    <w:rsid w:val="00E20C38"/>
    <w:rsid w:val="00E20C7E"/>
    <w:rsid w:val="00E213D8"/>
    <w:rsid w:val="00E21611"/>
    <w:rsid w:val="00E216DA"/>
    <w:rsid w:val="00E21C59"/>
    <w:rsid w:val="00E22479"/>
    <w:rsid w:val="00E2249D"/>
    <w:rsid w:val="00E226A3"/>
    <w:rsid w:val="00E22758"/>
    <w:rsid w:val="00E22812"/>
    <w:rsid w:val="00E22F65"/>
    <w:rsid w:val="00E2309F"/>
    <w:rsid w:val="00E2370C"/>
    <w:rsid w:val="00E23917"/>
    <w:rsid w:val="00E2428D"/>
    <w:rsid w:val="00E243F6"/>
    <w:rsid w:val="00E24571"/>
    <w:rsid w:val="00E24665"/>
    <w:rsid w:val="00E24AA8"/>
    <w:rsid w:val="00E24E2F"/>
    <w:rsid w:val="00E251D0"/>
    <w:rsid w:val="00E255C6"/>
    <w:rsid w:val="00E25938"/>
    <w:rsid w:val="00E25AEE"/>
    <w:rsid w:val="00E25D07"/>
    <w:rsid w:val="00E260B7"/>
    <w:rsid w:val="00E2741A"/>
    <w:rsid w:val="00E27461"/>
    <w:rsid w:val="00E27C0C"/>
    <w:rsid w:val="00E27D41"/>
    <w:rsid w:val="00E27D64"/>
    <w:rsid w:val="00E305DB"/>
    <w:rsid w:val="00E30682"/>
    <w:rsid w:val="00E30773"/>
    <w:rsid w:val="00E31B6E"/>
    <w:rsid w:val="00E3231A"/>
    <w:rsid w:val="00E324D3"/>
    <w:rsid w:val="00E32A61"/>
    <w:rsid w:val="00E32A78"/>
    <w:rsid w:val="00E3378A"/>
    <w:rsid w:val="00E33BEA"/>
    <w:rsid w:val="00E33C17"/>
    <w:rsid w:val="00E33C84"/>
    <w:rsid w:val="00E33E70"/>
    <w:rsid w:val="00E340B3"/>
    <w:rsid w:val="00E346A4"/>
    <w:rsid w:val="00E34839"/>
    <w:rsid w:val="00E3551F"/>
    <w:rsid w:val="00E35578"/>
    <w:rsid w:val="00E35594"/>
    <w:rsid w:val="00E35E2D"/>
    <w:rsid w:val="00E36B40"/>
    <w:rsid w:val="00E37D3B"/>
    <w:rsid w:val="00E37DF2"/>
    <w:rsid w:val="00E37F4F"/>
    <w:rsid w:val="00E4040C"/>
    <w:rsid w:val="00E409D7"/>
    <w:rsid w:val="00E40BAC"/>
    <w:rsid w:val="00E41872"/>
    <w:rsid w:val="00E4188A"/>
    <w:rsid w:val="00E41938"/>
    <w:rsid w:val="00E4208B"/>
    <w:rsid w:val="00E420A6"/>
    <w:rsid w:val="00E4227C"/>
    <w:rsid w:val="00E4278E"/>
    <w:rsid w:val="00E433B7"/>
    <w:rsid w:val="00E4340B"/>
    <w:rsid w:val="00E43B90"/>
    <w:rsid w:val="00E443C5"/>
    <w:rsid w:val="00E443E0"/>
    <w:rsid w:val="00E44B1B"/>
    <w:rsid w:val="00E459F7"/>
    <w:rsid w:val="00E45C6C"/>
    <w:rsid w:val="00E45DE9"/>
    <w:rsid w:val="00E46193"/>
    <w:rsid w:val="00E46514"/>
    <w:rsid w:val="00E46672"/>
    <w:rsid w:val="00E47281"/>
    <w:rsid w:val="00E4746B"/>
    <w:rsid w:val="00E47BDB"/>
    <w:rsid w:val="00E503E2"/>
    <w:rsid w:val="00E51676"/>
    <w:rsid w:val="00E5179A"/>
    <w:rsid w:val="00E51ADA"/>
    <w:rsid w:val="00E51D2A"/>
    <w:rsid w:val="00E520C3"/>
    <w:rsid w:val="00E5228C"/>
    <w:rsid w:val="00E535B8"/>
    <w:rsid w:val="00E53805"/>
    <w:rsid w:val="00E54094"/>
    <w:rsid w:val="00E54948"/>
    <w:rsid w:val="00E55A0D"/>
    <w:rsid w:val="00E55EE4"/>
    <w:rsid w:val="00E5638C"/>
    <w:rsid w:val="00E56F10"/>
    <w:rsid w:val="00E5738E"/>
    <w:rsid w:val="00E57DC7"/>
    <w:rsid w:val="00E60293"/>
    <w:rsid w:val="00E6062A"/>
    <w:rsid w:val="00E60AF2"/>
    <w:rsid w:val="00E60E42"/>
    <w:rsid w:val="00E60F88"/>
    <w:rsid w:val="00E613DB"/>
    <w:rsid w:val="00E61635"/>
    <w:rsid w:val="00E617F1"/>
    <w:rsid w:val="00E61E60"/>
    <w:rsid w:val="00E625FE"/>
    <w:rsid w:val="00E629F6"/>
    <w:rsid w:val="00E63450"/>
    <w:rsid w:val="00E63677"/>
    <w:rsid w:val="00E648CF"/>
    <w:rsid w:val="00E6588B"/>
    <w:rsid w:val="00E65D2C"/>
    <w:rsid w:val="00E66081"/>
    <w:rsid w:val="00E66373"/>
    <w:rsid w:val="00E66899"/>
    <w:rsid w:val="00E66A92"/>
    <w:rsid w:val="00E66D3F"/>
    <w:rsid w:val="00E6750F"/>
    <w:rsid w:val="00E67872"/>
    <w:rsid w:val="00E7041A"/>
    <w:rsid w:val="00E70A37"/>
    <w:rsid w:val="00E7102E"/>
    <w:rsid w:val="00E7194F"/>
    <w:rsid w:val="00E726FC"/>
    <w:rsid w:val="00E72B94"/>
    <w:rsid w:val="00E72DCD"/>
    <w:rsid w:val="00E73A4E"/>
    <w:rsid w:val="00E73B31"/>
    <w:rsid w:val="00E73E28"/>
    <w:rsid w:val="00E74292"/>
    <w:rsid w:val="00E75038"/>
    <w:rsid w:val="00E7542E"/>
    <w:rsid w:val="00E7698B"/>
    <w:rsid w:val="00E76EF6"/>
    <w:rsid w:val="00E77102"/>
    <w:rsid w:val="00E77582"/>
    <w:rsid w:val="00E779BB"/>
    <w:rsid w:val="00E80345"/>
    <w:rsid w:val="00E805CC"/>
    <w:rsid w:val="00E811C5"/>
    <w:rsid w:val="00E8128E"/>
    <w:rsid w:val="00E815F9"/>
    <w:rsid w:val="00E81AFB"/>
    <w:rsid w:val="00E81DC2"/>
    <w:rsid w:val="00E81E0B"/>
    <w:rsid w:val="00E81EED"/>
    <w:rsid w:val="00E82C61"/>
    <w:rsid w:val="00E82DD9"/>
    <w:rsid w:val="00E830EC"/>
    <w:rsid w:val="00E831EC"/>
    <w:rsid w:val="00E84727"/>
    <w:rsid w:val="00E84ADB"/>
    <w:rsid w:val="00E850E7"/>
    <w:rsid w:val="00E85501"/>
    <w:rsid w:val="00E8597A"/>
    <w:rsid w:val="00E85A5B"/>
    <w:rsid w:val="00E8626A"/>
    <w:rsid w:val="00E862BD"/>
    <w:rsid w:val="00E86710"/>
    <w:rsid w:val="00E86F1C"/>
    <w:rsid w:val="00E870CA"/>
    <w:rsid w:val="00E877BB"/>
    <w:rsid w:val="00E87C66"/>
    <w:rsid w:val="00E87DBD"/>
    <w:rsid w:val="00E87FB7"/>
    <w:rsid w:val="00E901C0"/>
    <w:rsid w:val="00E912A6"/>
    <w:rsid w:val="00E916CE"/>
    <w:rsid w:val="00E91DF8"/>
    <w:rsid w:val="00E9212C"/>
    <w:rsid w:val="00E9236E"/>
    <w:rsid w:val="00E938E4"/>
    <w:rsid w:val="00E93900"/>
    <w:rsid w:val="00E9419B"/>
    <w:rsid w:val="00E9428C"/>
    <w:rsid w:val="00E943C4"/>
    <w:rsid w:val="00E9576D"/>
    <w:rsid w:val="00E95C2E"/>
    <w:rsid w:val="00E9605B"/>
    <w:rsid w:val="00E960AC"/>
    <w:rsid w:val="00E96384"/>
    <w:rsid w:val="00E963B6"/>
    <w:rsid w:val="00E96637"/>
    <w:rsid w:val="00E96C8C"/>
    <w:rsid w:val="00E96DDD"/>
    <w:rsid w:val="00E97715"/>
    <w:rsid w:val="00EA000E"/>
    <w:rsid w:val="00EA046E"/>
    <w:rsid w:val="00EA0895"/>
    <w:rsid w:val="00EA0A52"/>
    <w:rsid w:val="00EA1168"/>
    <w:rsid w:val="00EA13DF"/>
    <w:rsid w:val="00EA1D2C"/>
    <w:rsid w:val="00EA29F9"/>
    <w:rsid w:val="00EA2B8B"/>
    <w:rsid w:val="00EA3611"/>
    <w:rsid w:val="00EA3668"/>
    <w:rsid w:val="00EA3796"/>
    <w:rsid w:val="00EA39E5"/>
    <w:rsid w:val="00EA3E4B"/>
    <w:rsid w:val="00EA4C70"/>
    <w:rsid w:val="00EA4EBD"/>
    <w:rsid w:val="00EA50C9"/>
    <w:rsid w:val="00EA5475"/>
    <w:rsid w:val="00EA54FF"/>
    <w:rsid w:val="00EA57A0"/>
    <w:rsid w:val="00EA581C"/>
    <w:rsid w:val="00EA5E1F"/>
    <w:rsid w:val="00EA63D7"/>
    <w:rsid w:val="00EA6C44"/>
    <w:rsid w:val="00EA7198"/>
    <w:rsid w:val="00EA7200"/>
    <w:rsid w:val="00EA7383"/>
    <w:rsid w:val="00EA74A3"/>
    <w:rsid w:val="00EA776B"/>
    <w:rsid w:val="00EA7F8D"/>
    <w:rsid w:val="00EB014D"/>
    <w:rsid w:val="00EB084D"/>
    <w:rsid w:val="00EB170E"/>
    <w:rsid w:val="00EB1C9F"/>
    <w:rsid w:val="00EB27E8"/>
    <w:rsid w:val="00EB282E"/>
    <w:rsid w:val="00EB2883"/>
    <w:rsid w:val="00EB2E5B"/>
    <w:rsid w:val="00EB3538"/>
    <w:rsid w:val="00EB359A"/>
    <w:rsid w:val="00EB379A"/>
    <w:rsid w:val="00EB392B"/>
    <w:rsid w:val="00EB3A1A"/>
    <w:rsid w:val="00EB3DC4"/>
    <w:rsid w:val="00EB415F"/>
    <w:rsid w:val="00EB461D"/>
    <w:rsid w:val="00EB462D"/>
    <w:rsid w:val="00EB4637"/>
    <w:rsid w:val="00EB4727"/>
    <w:rsid w:val="00EB4778"/>
    <w:rsid w:val="00EB4C80"/>
    <w:rsid w:val="00EB4EA8"/>
    <w:rsid w:val="00EB5465"/>
    <w:rsid w:val="00EB5611"/>
    <w:rsid w:val="00EB566A"/>
    <w:rsid w:val="00EB6186"/>
    <w:rsid w:val="00EB69CD"/>
    <w:rsid w:val="00EB6A6E"/>
    <w:rsid w:val="00EB6D1C"/>
    <w:rsid w:val="00EB7983"/>
    <w:rsid w:val="00EC19D9"/>
    <w:rsid w:val="00EC2460"/>
    <w:rsid w:val="00EC253A"/>
    <w:rsid w:val="00EC264F"/>
    <w:rsid w:val="00EC2AC8"/>
    <w:rsid w:val="00EC2F35"/>
    <w:rsid w:val="00EC4891"/>
    <w:rsid w:val="00EC4A9F"/>
    <w:rsid w:val="00EC4F3E"/>
    <w:rsid w:val="00EC50BE"/>
    <w:rsid w:val="00EC5BEA"/>
    <w:rsid w:val="00EC5DDB"/>
    <w:rsid w:val="00EC69F5"/>
    <w:rsid w:val="00EC73BD"/>
    <w:rsid w:val="00EC75D2"/>
    <w:rsid w:val="00EC75DB"/>
    <w:rsid w:val="00EC76FD"/>
    <w:rsid w:val="00ED0344"/>
    <w:rsid w:val="00ED0899"/>
    <w:rsid w:val="00ED0CEC"/>
    <w:rsid w:val="00ED0EF5"/>
    <w:rsid w:val="00ED102A"/>
    <w:rsid w:val="00ED14BD"/>
    <w:rsid w:val="00ED167F"/>
    <w:rsid w:val="00ED2AA7"/>
    <w:rsid w:val="00ED2C99"/>
    <w:rsid w:val="00ED35D2"/>
    <w:rsid w:val="00ED4A05"/>
    <w:rsid w:val="00ED51A9"/>
    <w:rsid w:val="00ED5826"/>
    <w:rsid w:val="00ED6715"/>
    <w:rsid w:val="00ED6ED8"/>
    <w:rsid w:val="00ED74D2"/>
    <w:rsid w:val="00ED7804"/>
    <w:rsid w:val="00ED7B01"/>
    <w:rsid w:val="00EE031A"/>
    <w:rsid w:val="00EE0419"/>
    <w:rsid w:val="00EE0A73"/>
    <w:rsid w:val="00EE0DF6"/>
    <w:rsid w:val="00EE16A5"/>
    <w:rsid w:val="00EE1D3C"/>
    <w:rsid w:val="00EE1EBD"/>
    <w:rsid w:val="00EE2148"/>
    <w:rsid w:val="00EE2765"/>
    <w:rsid w:val="00EE28FB"/>
    <w:rsid w:val="00EE332D"/>
    <w:rsid w:val="00EE3A60"/>
    <w:rsid w:val="00EE3C08"/>
    <w:rsid w:val="00EE3CB3"/>
    <w:rsid w:val="00EE3EA0"/>
    <w:rsid w:val="00EE4996"/>
    <w:rsid w:val="00EE4F38"/>
    <w:rsid w:val="00EE5026"/>
    <w:rsid w:val="00EE517D"/>
    <w:rsid w:val="00EE55AE"/>
    <w:rsid w:val="00EE5902"/>
    <w:rsid w:val="00EE59BD"/>
    <w:rsid w:val="00EE5E9E"/>
    <w:rsid w:val="00EF06D8"/>
    <w:rsid w:val="00EF1394"/>
    <w:rsid w:val="00EF25FA"/>
    <w:rsid w:val="00EF3516"/>
    <w:rsid w:val="00EF41A8"/>
    <w:rsid w:val="00EF41BC"/>
    <w:rsid w:val="00EF4A26"/>
    <w:rsid w:val="00EF56F0"/>
    <w:rsid w:val="00EF5F40"/>
    <w:rsid w:val="00EF63C6"/>
    <w:rsid w:val="00EF664F"/>
    <w:rsid w:val="00EF6654"/>
    <w:rsid w:val="00EF697B"/>
    <w:rsid w:val="00EF76E6"/>
    <w:rsid w:val="00EF791A"/>
    <w:rsid w:val="00EF7A74"/>
    <w:rsid w:val="00EF7CA2"/>
    <w:rsid w:val="00F00588"/>
    <w:rsid w:val="00F00FD9"/>
    <w:rsid w:val="00F010C2"/>
    <w:rsid w:val="00F01E61"/>
    <w:rsid w:val="00F02083"/>
    <w:rsid w:val="00F02458"/>
    <w:rsid w:val="00F032B6"/>
    <w:rsid w:val="00F032C7"/>
    <w:rsid w:val="00F035D0"/>
    <w:rsid w:val="00F03728"/>
    <w:rsid w:val="00F04243"/>
    <w:rsid w:val="00F04EF2"/>
    <w:rsid w:val="00F05D63"/>
    <w:rsid w:val="00F05E1F"/>
    <w:rsid w:val="00F06324"/>
    <w:rsid w:val="00F06980"/>
    <w:rsid w:val="00F07241"/>
    <w:rsid w:val="00F07313"/>
    <w:rsid w:val="00F07B04"/>
    <w:rsid w:val="00F07D2F"/>
    <w:rsid w:val="00F10BBA"/>
    <w:rsid w:val="00F10DB6"/>
    <w:rsid w:val="00F10EBD"/>
    <w:rsid w:val="00F11137"/>
    <w:rsid w:val="00F1183C"/>
    <w:rsid w:val="00F131DA"/>
    <w:rsid w:val="00F13824"/>
    <w:rsid w:val="00F13EE6"/>
    <w:rsid w:val="00F14EDB"/>
    <w:rsid w:val="00F14FD1"/>
    <w:rsid w:val="00F150CC"/>
    <w:rsid w:val="00F15B8B"/>
    <w:rsid w:val="00F1638E"/>
    <w:rsid w:val="00F166A0"/>
    <w:rsid w:val="00F17498"/>
    <w:rsid w:val="00F174FC"/>
    <w:rsid w:val="00F176AD"/>
    <w:rsid w:val="00F176DF"/>
    <w:rsid w:val="00F1780F"/>
    <w:rsid w:val="00F17DBD"/>
    <w:rsid w:val="00F2043A"/>
    <w:rsid w:val="00F204AD"/>
    <w:rsid w:val="00F20ABC"/>
    <w:rsid w:val="00F214BB"/>
    <w:rsid w:val="00F21811"/>
    <w:rsid w:val="00F218F0"/>
    <w:rsid w:val="00F22319"/>
    <w:rsid w:val="00F22A73"/>
    <w:rsid w:val="00F234E1"/>
    <w:rsid w:val="00F235D1"/>
    <w:rsid w:val="00F23892"/>
    <w:rsid w:val="00F23D3B"/>
    <w:rsid w:val="00F241E3"/>
    <w:rsid w:val="00F24321"/>
    <w:rsid w:val="00F2450F"/>
    <w:rsid w:val="00F2473B"/>
    <w:rsid w:val="00F24980"/>
    <w:rsid w:val="00F25468"/>
    <w:rsid w:val="00F256F9"/>
    <w:rsid w:val="00F257E9"/>
    <w:rsid w:val="00F25B76"/>
    <w:rsid w:val="00F25BFD"/>
    <w:rsid w:val="00F2696D"/>
    <w:rsid w:val="00F27C9A"/>
    <w:rsid w:val="00F27E92"/>
    <w:rsid w:val="00F300EB"/>
    <w:rsid w:val="00F30842"/>
    <w:rsid w:val="00F309CC"/>
    <w:rsid w:val="00F30B2F"/>
    <w:rsid w:val="00F31043"/>
    <w:rsid w:val="00F32AC7"/>
    <w:rsid w:val="00F32B22"/>
    <w:rsid w:val="00F32B5B"/>
    <w:rsid w:val="00F333FE"/>
    <w:rsid w:val="00F345B1"/>
    <w:rsid w:val="00F34721"/>
    <w:rsid w:val="00F349C8"/>
    <w:rsid w:val="00F34A5B"/>
    <w:rsid w:val="00F35640"/>
    <w:rsid w:val="00F356D6"/>
    <w:rsid w:val="00F35701"/>
    <w:rsid w:val="00F35EA8"/>
    <w:rsid w:val="00F362FE"/>
    <w:rsid w:val="00F36824"/>
    <w:rsid w:val="00F36870"/>
    <w:rsid w:val="00F37053"/>
    <w:rsid w:val="00F37106"/>
    <w:rsid w:val="00F37858"/>
    <w:rsid w:val="00F37C94"/>
    <w:rsid w:val="00F37CFD"/>
    <w:rsid w:val="00F37DB9"/>
    <w:rsid w:val="00F40265"/>
    <w:rsid w:val="00F40DAF"/>
    <w:rsid w:val="00F40DDB"/>
    <w:rsid w:val="00F40F9A"/>
    <w:rsid w:val="00F4126E"/>
    <w:rsid w:val="00F414C4"/>
    <w:rsid w:val="00F41F28"/>
    <w:rsid w:val="00F42057"/>
    <w:rsid w:val="00F423CC"/>
    <w:rsid w:val="00F42AAC"/>
    <w:rsid w:val="00F42E1F"/>
    <w:rsid w:val="00F43A72"/>
    <w:rsid w:val="00F44527"/>
    <w:rsid w:val="00F44646"/>
    <w:rsid w:val="00F44834"/>
    <w:rsid w:val="00F44AD1"/>
    <w:rsid w:val="00F450CF"/>
    <w:rsid w:val="00F45136"/>
    <w:rsid w:val="00F4559A"/>
    <w:rsid w:val="00F45F44"/>
    <w:rsid w:val="00F466FD"/>
    <w:rsid w:val="00F46EB4"/>
    <w:rsid w:val="00F470F3"/>
    <w:rsid w:val="00F47515"/>
    <w:rsid w:val="00F47CE0"/>
    <w:rsid w:val="00F47DDB"/>
    <w:rsid w:val="00F50025"/>
    <w:rsid w:val="00F506C3"/>
    <w:rsid w:val="00F50A52"/>
    <w:rsid w:val="00F50EBC"/>
    <w:rsid w:val="00F513B5"/>
    <w:rsid w:val="00F51B4A"/>
    <w:rsid w:val="00F52170"/>
    <w:rsid w:val="00F52859"/>
    <w:rsid w:val="00F529A0"/>
    <w:rsid w:val="00F53247"/>
    <w:rsid w:val="00F5377F"/>
    <w:rsid w:val="00F538ED"/>
    <w:rsid w:val="00F53FFC"/>
    <w:rsid w:val="00F542F0"/>
    <w:rsid w:val="00F54D0B"/>
    <w:rsid w:val="00F560CB"/>
    <w:rsid w:val="00F561A1"/>
    <w:rsid w:val="00F561B0"/>
    <w:rsid w:val="00F566EA"/>
    <w:rsid w:val="00F57159"/>
    <w:rsid w:val="00F5754A"/>
    <w:rsid w:val="00F57801"/>
    <w:rsid w:val="00F60F58"/>
    <w:rsid w:val="00F62085"/>
    <w:rsid w:val="00F63024"/>
    <w:rsid w:val="00F637A1"/>
    <w:rsid w:val="00F64D49"/>
    <w:rsid w:val="00F64F3A"/>
    <w:rsid w:val="00F6512A"/>
    <w:rsid w:val="00F6521D"/>
    <w:rsid w:val="00F656AA"/>
    <w:rsid w:val="00F65775"/>
    <w:rsid w:val="00F657C8"/>
    <w:rsid w:val="00F661FC"/>
    <w:rsid w:val="00F66FB7"/>
    <w:rsid w:val="00F70408"/>
    <w:rsid w:val="00F70997"/>
    <w:rsid w:val="00F70ACC"/>
    <w:rsid w:val="00F70CE3"/>
    <w:rsid w:val="00F71583"/>
    <w:rsid w:val="00F71759"/>
    <w:rsid w:val="00F71A9A"/>
    <w:rsid w:val="00F71D0E"/>
    <w:rsid w:val="00F71D10"/>
    <w:rsid w:val="00F720EE"/>
    <w:rsid w:val="00F72CCE"/>
    <w:rsid w:val="00F73380"/>
    <w:rsid w:val="00F734E5"/>
    <w:rsid w:val="00F73775"/>
    <w:rsid w:val="00F73992"/>
    <w:rsid w:val="00F740D5"/>
    <w:rsid w:val="00F74548"/>
    <w:rsid w:val="00F74650"/>
    <w:rsid w:val="00F749B6"/>
    <w:rsid w:val="00F74D0E"/>
    <w:rsid w:val="00F74F06"/>
    <w:rsid w:val="00F753A8"/>
    <w:rsid w:val="00F753C5"/>
    <w:rsid w:val="00F755CF"/>
    <w:rsid w:val="00F756B2"/>
    <w:rsid w:val="00F7576D"/>
    <w:rsid w:val="00F75A65"/>
    <w:rsid w:val="00F76458"/>
    <w:rsid w:val="00F773F3"/>
    <w:rsid w:val="00F8021D"/>
    <w:rsid w:val="00F803D9"/>
    <w:rsid w:val="00F80471"/>
    <w:rsid w:val="00F828D6"/>
    <w:rsid w:val="00F831C6"/>
    <w:rsid w:val="00F83C3A"/>
    <w:rsid w:val="00F83DFC"/>
    <w:rsid w:val="00F8598D"/>
    <w:rsid w:val="00F85A3E"/>
    <w:rsid w:val="00F8679F"/>
    <w:rsid w:val="00F86A26"/>
    <w:rsid w:val="00F86B68"/>
    <w:rsid w:val="00F87499"/>
    <w:rsid w:val="00F907B9"/>
    <w:rsid w:val="00F90A9B"/>
    <w:rsid w:val="00F91040"/>
    <w:rsid w:val="00F91156"/>
    <w:rsid w:val="00F91190"/>
    <w:rsid w:val="00F91226"/>
    <w:rsid w:val="00F91647"/>
    <w:rsid w:val="00F91ABB"/>
    <w:rsid w:val="00F92135"/>
    <w:rsid w:val="00F9285E"/>
    <w:rsid w:val="00F93DA6"/>
    <w:rsid w:val="00F93E03"/>
    <w:rsid w:val="00F94038"/>
    <w:rsid w:val="00F948CD"/>
    <w:rsid w:val="00F94BB0"/>
    <w:rsid w:val="00F9522F"/>
    <w:rsid w:val="00F95347"/>
    <w:rsid w:val="00F95746"/>
    <w:rsid w:val="00F96800"/>
    <w:rsid w:val="00F9690C"/>
    <w:rsid w:val="00F96C3A"/>
    <w:rsid w:val="00F9760F"/>
    <w:rsid w:val="00FA006B"/>
    <w:rsid w:val="00FA073C"/>
    <w:rsid w:val="00FA091E"/>
    <w:rsid w:val="00FA0A46"/>
    <w:rsid w:val="00FA0BC3"/>
    <w:rsid w:val="00FA0C2D"/>
    <w:rsid w:val="00FA0D85"/>
    <w:rsid w:val="00FA0E41"/>
    <w:rsid w:val="00FA116E"/>
    <w:rsid w:val="00FA168B"/>
    <w:rsid w:val="00FA1A48"/>
    <w:rsid w:val="00FA1CDE"/>
    <w:rsid w:val="00FA38D8"/>
    <w:rsid w:val="00FA3A2B"/>
    <w:rsid w:val="00FA3E8C"/>
    <w:rsid w:val="00FA43DA"/>
    <w:rsid w:val="00FA5619"/>
    <w:rsid w:val="00FA56C7"/>
    <w:rsid w:val="00FA5E03"/>
    <w:rsid w:val="00FA64CB"/>
    <w:rsid w:val="00FA729C"/>
    <w:rsid w:val="00FA7969"/>
    <w:rsid w:val="00FA7CB7"/>
    <w:rsid w:val="00FB030D"/>
    <w:rsid w:val="00FB065D"/>
    <w:rsid w:val="00FB0A7B"/>
    <w:rsid w:val="00FB13AE"/>
    <w:rsid w:val="00FB1566"/>
    <w:rsid w:val="00FB1A4C"/>
    <w:rsid w:val="00FB20E5"/>
    <w:rsid w:val="00FB2A98"/>
    <w:rsid w:val="00FB2AD8"/>
    <w:rsid w:val="00FB303E"/>
    <w:rsid w:val="00FB35FB"/>
    <w:rsid w:val="00FB4207"/>
    <w:rsid w:val="00FB4FE7"/>
    <w:rsid w:val="00FB53DB"/>
    <w:rsid w:val="00FB5697"/>
    <w:rsid w:val="00FB5820"/>
    <w:rsid w:val="00FB58F8"/>
    <w:rsid w:val="00FB6D4E"/>
    <w:rsid w:val="00FB795F"/>
    <w:rsid w:val="00FB7EC2"/>
    <w:rsid w:val="00FC0B3D"/>
    <w:rsid w:val="00FC0DAC"/>
    <w:rsid w:val="00FC12DF"/>
    <w:rsid w:val="00FC15AF"/>
    <w:rsid w:val="00FC15FB"/>
    <w:rsid w:val="00FC1BE1"/>
    <w:rsid w:val="00FC1D75"/>
    <w:rsid w:val="00FC3093"/>
    <w:rsid w:val="00FC3EDB"/>
    <w:rsid w:val="00FC4026"/>
    <w:rsid w:val="00FC42F0"/>
    <w:rsid w:val="00FC46BD"/>
    <w:rsid w:val="00FC4BB1"/>
    <w:rsid w:val="00FC4EDB"/>
    <w:rsid w:val="00FC51B6"/>
    <w:rsid w:val="00FC5211"/>
    <w:rsid w:val="00FC5331"/>
    <w:rsid w:val="00FC5765"/>
    <w:rsid w:val="00FC5865"/>
    <w:rsid w:val="00FC6722"/>
    <w:rsid w:val="00FC70DC"/>
    <w:rsid w:val="00FD023F"/>
    <w:rsid w:val="00FD06EA"/>
    <w:rsid w:val="00FD0C08"/>
    <w:rsid w:val="00FD0C68"/>
    <w:rsid w:val="00FD12B8"/>
    <w:rsid w:val="00FD1918"/>
    <w:rsid w:val="00FD28F2"/>
    <w:rsid w:val="00FD29CF"/>
    <w:rsid w:val="00FD2CDE"/>
    <w:rsid w:val="00FD2DEB"/>
    <w:rsid w:val="00FD35C5"/>
    <w:rsid w:val="00FD3AE8"/>
    <w:rsid w:val="00FD48DD"/>
    <w:rsid w:val="00FD4DC5"/>
    <w:rsid w:val="00FD4E1D"/>
    <w:rsid w:val="00FD4F52"/>
    <w:rsid w:val="00FD5084"/>
    <w:rsid w:val="00FD5564"/>
    <w:rsid w:val="00FD64C6"/>
    <w:rsid w:val="00FD64FF"/>
    <w:rsid w:val="00FD6DF1"/>
    <w:rsid w:val="00FD6F3E"/>
    <w:rsid w:val="00FD72A4"/>
    <w:rsid w:val="00FD7A5D"/>
    <w:rsid w:val="00FD7B12"/>
    <w:rsid w:val="00FE1176"/>
    <w:rsid w:val="00FE1C2F"/>
    <w:rsid w:val="00FE2BC8"/>
    <w:rsid w:val="00FE2EDF"/>
    <w:rsid w:val="00FE3257"/>
    <w:rsid w:val="00FE3341"/>
    <w:rsid w:val="00FE3FE3"/>
    <w:rsid w:val="00FE4075"/>
    <w:rsid w:val="00FE43CE"/>
    <w:rsid w:val="00FE4913"/>
    <w:rsid w:val="00FE4ED7"/>
    <w:rsid w:val="00FE5EA5"/>
    <w:rsid w:val="00FE5F5A"/>
    <w:rsid w:val="00FE60D7"/>
    <w:rsid w:val="00FE61F9"/>
    <w:rsid w:val="00FE6FD3"/>
    <w:rsid w:val="00FE7478"/>
    <w:rsid w:val="00FE74D0"/>
    <w:rsid w:val="00FF00A3"/>
    <w:rsid w:val="00FF1568"/>
    <w:rsid w:val="00FF26FE"/>
    <w:rsid w:val="00FF2F9E"/>
    <w:rsid w:val="00FF302E"/>
    <w:rsid w:val="00FF3470"/>
    <w:rsid w:val="00FF3567"/>
    <w:rsid w:val="00FF37C2"/>
    <w:rsid w:val="00FF37F8"/>
    <w:rsid w:val="00FF390C"/>
    <w:rsid w:val="00FF4329"/>
    <w:rsid w:val="00FF496E"/>
    <w:rsid w:val="00FF4C35"/>
    <w:rsid w:val="00FF50AD"/>
    <w:rsid w:val="00FF57A6"/>
    <w:rsid w:val="00FF586F"/>
    <w:rsid w:val="00FF660F"/>
    <w:rsid w:val="00FF6A9F"/>
    <w:rsid w:val="00FF6BDC"/>
    <w:rsid w:val="00FF73B1"/>
    <w:rsid w:val="00FF78EB"/>
    <w:rsid w:val="00FF7B0E"/>
    <w:rsid w:val="00FF7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BECEB"/>
  <w15:docId w15:val="{0132CB3B-EDFE-1543-8F46-97A3C821B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B7E"/>
  </w:style>
  <w:style w:type="paragraph" w:styleId="Heading1">
    <w:name w:val="heading 1"/>
    <w:basedOn w:val="Normal"/>
    <w:next w:val="Normal"/>
    <w:link w:val="Heading1Char"/>
    <w:uiPriority w:val="9"/>
    <w:qFormat/>
    <w:rsid w:val="009F6C6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6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21B7E"/>
    <w:pPr>
      <w:spacing w:after="200"/>
    </w:pPr>
    <w:rPr>
      <w:i/>
      <w:iCs/>
      <w:color w:val="44546A" w:themeColor="text2"/>
      <w:sz w:val="18"/>
      <w:szCs w:val="18"/>
    </w:rPr>
  </w:style>
  <w:style w:type="table" w:styleId="TableGrid">
    <w:name w:val="Table Grid"/>
    <w:basedOn w:val="TableNormal"/>
    <w:uiPriority w:val="39"/>
    <w:rsid w:val="00921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B7E"/>
    <w:pPr>
      <w:ind w:left="720"/>
      <w:contextualSpacing/>
    </w:pPr>
  </w:style>
  <w:style w:type="character" w:styleId="PlaceholderText">
    <w:name w:val="Placeholder Text"/>
    <w:basedOn w:val="DefaultParagraphFont"/>
    <w:uiPriority w:val="99"/>
    <w:semiHidden/>
    <w:rsid w:val="00921B7E"/>
    <w:rPr>
      <w:color w:val="808080"/>
    </w:rPr>
  </w:style>
  <w:style w:type="paragraph" w:styleId="Header">
    <w:name w:val="header"/>
    <w:basedOn w:val="Normal"/>
    <w:link w:val="HeaderChar"/>
    <w:uiPriority w:val="99"/>
    <w:unhideWhenUsed/>
    <w:rsid w:val="00921B7E"/>
    <w:pPr>
      <w:tabs>
        <w:tab w:val="center" w:pos="4680"/>
        <w:tab w:val="right" w:pos="9360"/>
      </w:tabs>
    </w:pPr>
  </w:style>
  <w:style w:type="character" w:customStyle="1" w:styleId="HeaderChar">
    <w:name w:val="Header Char"/>
    <w:basedOn w:val="DefaultParagraphFont"/>
    <w:link w:val="Header"/>
    <w:uiPriority w:val="99"/>
    <w:rsid w:val="00921B7E"/>
  </w:style>
  <w:style w:type="paragraph" w:styleId="Footer">
    <w:name w:val="footer"/>
    <w:basedOn w:val="Normal"/>
    <w:link w:val="FooterChar"/>
    <w:uiPriority w:val="99"/>
    <w:unhideWhenUsed/>
    <w:rsid w:val="00921B7E"/>
    <w:pPr>
      <w:tabs>
        <w:tab w:val="center" w:pos="4680"/>
        <w:tab w:val="right" w:pos="9360"/>
      </w:tabs>
    </w:pPr>
  </w:style>
  <w:style w:type="character" w:customStyle="1" w:styleId="FooterChar">
    <w:name w:val="Footer Char"/>
    <w:basedOn w:val="DefaultParagraphFont"/>
    <w:link w:val="Footer"/>
    <w:uiPriority w:val="99"/>
    <w:rsid w:val="00921B7E"/>
  </w:style>
  <w:style w:type="character" w:styleId="CommentReference">
    <w:name w:val="annotation reference"/>
    <w:basedOn w:val="DefaultParagraphFont"/>
    <w:uiPriority w:val="99"/>
    <w:semiHidden/>
    <w:unhideWhenUsed/>
    <w:rsid w:val="00921B7E"/>
    <w:rPr>
      <w:sz w:val="16"/>
      <w:szCs w:val="16"/>
    </w:rPr>
  </w:style>
  <w:style w:type="paragraph" w:styleId="CommentText">
    <w:name w:val="annotation text"/>
    <w:basedOn w:val="Normal"/>
    <w:link w:val="CommentTextChar"/>
    <w:uiPriority w:val="99"/>
    <w:semiHidden/>
    <w:unhideWhenUsed/>
    <w:rsid w:val="00921B7E"/>
    <w:rPr>
      <w:sz w:val="20"/>
      <w:szCs w:val="20"/>
    </w:rPr>
  </w:style>
  <w:style w:type="character" w:customStyle="1" w:styleId="CommentTextChar">
    <w:name w:val="Comment Text Char"/>
    <w:basedOn w:val="DefaultParagraphFont"/>
    <w:link w:val="CommentText"/>
    <w:uiPriority w:val="99"/>
    <w:semiHidden/>
    <w:rsid w:val="00921B7E"/>
    <w:rPr>
      <w:sz w:val="20"/>
      <w:szCs w:val="20"/>
    </w:rPr>
  </w:style>
  <w:style w:type="paragraph" w:styleId="CommentSubject">
    <w:name w:val="annotation subject"/>
    <w:basedOn w:val="CommentText"/>
    <w:next w:val="CommentText"/>
    <w:link w:val="CommentSubjectChar"/>
    <w:uiPriority w:val="99"/>
    <w:semiHidden/>
    <w:unhideWhenUsed/>
    <w:rsid w:val="00921B7E"/>
    <w:rPr>
      <w:b/>
      <w:bCs/>
    </w:rPr>
  </w:style>
  <w:style w:type="character" w:customStyle="1" w:styleId="CommentSubjectChar">
    <w:name w:val="Comment Subject Char"/>
    <w:basedOn w:val="CommentTextChar"/>
    <w:link w:val="CommentSubject"/>
    <w:uiPriority w:val="99"/>
    <w:semiHidden/>
    <w:rsid w:val="00921B7E"/>
    <w:rPr>
      <w:b/>
      <w:bCs/>
      <w:sz w:val="20"/>
      <w:szCs w:val="20"/>
    </w:rPr>
  </w:style>
  <w:style w:type="paragraph" w:styleId="BalloonText">
    <w:name w:val="Balloon Text"/>
    <w:basedOn w:val="Normal"/>
    <w:link w:val="BalloonTextChar"/>
    <w:uiPriority w:val="99"/>
    <w:semiHidden/>
    <w:unhideWhenUsed/>
    <w:rsid w:val="00921B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B7E"/>
    <w:rPr>
      <w:rFonts w:ascii="Times New Roman" w:hAnsi="Times New Roman" w:cs="Times New Roman"/>
      <w:sz w:val="18"/>
      <w:szCs w:val="18"/>
    </w:rPr>
  </w:style>
  <w:style w:type="paragraph" w:styleId="Bibliography">
    <w:name w:val="Bibliography"/>
    <w:basedOn w:val="Normal"/>
    <w:next w:val="Normal"/>
    <w:uiPriority w:val="37"/>
    <w:unhideWhenUsed/>
    <w:rsid w:val="00921B7E"/>
    <w:pPr>
      <w:tabs>
        <w:tab w:val="left" w:pos="500"/>
      </w:tabs>
      <w:spacing w:line="480" w:lineRule="auto"/>
      <w:ind w:left="720" w:hanging="720"/>
    </w:pPr>
  </w:style>
  <w:style w:type="paragraph" w:styleId="Revision">
    <w:name w:val="Revision"/>
    <w:hidden/>
    <w:uiPriority w:val="99"/>
    <w:semiHidden/>
    <w:rsid w:val="00921B7E"/>
  </w:style>
  <w:style w:type="character" w:styleId="Hyperlink">
    <w:name w:val="Hyperlink"/>
    <w:basedOn w:val="DefaultParagraphFont"/>
    <w:uiPriority w:val="99"/>
    <w:unhideWhenUsed/>
    <w:rsid w:val="00921B7E"/>
    <w:rPr>
      <w:color w:val="0563C1" w:themeColor="hyperlink"/>
      <w:u w:val="single"/>
    </w:rPr>
  </w:style>
  <w:style w:type="character" w:customStyle="1" w:styleId="UnresolvedMention1">
    <w:name w:val="Unresolved Mention1"/>
    <w:basedOn w:val="DefaultParagraphFont"/>
    <w:uiPriority w:val="99"/>
    <w:semiHidden/>
    <w:unhideWhenUsed/>
    <w:rsid w:val="00921B7E"/>
    <w:rPr>
      <w:color w:val="605E5C"/>
      <w:shd w:val="clear" w:color="auto" w:fill="E1DFDD"/>
    </w:rPr>
  </w:style>
  <w:style w:type="character" w:styleId="FollowedHyperlink">
    <w:name w:val="FollowedHyperlink"/>
    <w:basedOn w:val="DefaultParagraphFont"/>
    <w:uiPriority w:val="99"/>
    <w:semiHidden/>
    <w:unhideWhenUsed/>
    <w:rsid w:val="00921B7E"/>
    <w:rPr>
      <w:color w:val="954F72" w:themeColor="followedHyperlink"/>
      <w:u w:val="single"/>
    </w:rPr>
  </w:style>
  <w:style w:type="character" w:customStyle="1" w:styleId="UnresolvedMention2">
    <w:name w:val="Unresolved Mention2"/>
    <w:basedOn w:val="DefaultParagraphFont"/>
    <w:uiPriority w:val="99"/>
    <w:semiHidden/>
    <w:unhideWhenUsed/>
    <w:rsid w:val="000C500D"/>
    <w:rPr>
      <w:color w:val="605E5C"/>
      <w:shd w:val="clear" w:color="auto" w:fill="E1DFDD"/>
    </w:rPr>
  </w:style>
  <w:style w:type="character" w:styleId="LineNumber">
    <w:name w:val="line number"/>
    <w:basedOn w:val="DefaultParagraphFont"/>
    <w:uiPriority w:val="99"/>
    <w:semiHidden/>
    <w:unhideWhenUsed/>
    <w:rsid w:val="00043203"/>
  </w:style>
  <w:style w:type="character" w:styleId="PageNumber">
    <w:name w:val="page number"/>
    <w:basedOn w:val="DefaultParagraphFont"/>
    <w:uiPriority w:val="99"/>
    <w:semiHidden/>
    <w:unhideWhenUsed/>
    <w:rsid w:val="00962FD1"/>
  </w:style>
  <w:style w:type="paragraph" w:styleId="TOCHeading">
    <w:name w:val="TOC Heading"/>
    <w:basedOn w:val="Heading1"/>
    <w:next w:val="Normal"/>
    <w:uiPriority w:val="39"/>
    <w:unhideWhenUsed/>
    <w:qFormat/>
    <w:rsid w:val="00374C9B"/>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74C9B"/>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253400">
      <w:bodyDiv w:val="1"/>
      <w:marLeft w:val="0"/>
      <w:marRight w:val="0"/>
      <w:marTop w:val="0"/>
      <w:marBottom w:val="0"/>
      <w:divBdr>
        <w:top w:val="none" w:sz="0" w:space="0" w:color="auto"/>
        <w:left w:val="none" w:sz="0" w:space="0" w:color="auto"/>
        <w:bottom w:val="none" w:sz="0" w:space="0" w:color="auto"/>
        <w:right w:val="none" w:sz="0" w:space="0" w:color="auto"/>
      </w:divBdr>
      <w:divsChild>
        <w:div w:id="1088846126">
          <w:marLeft w:val="0"/>
          <w:marRight w:val="0"/>
          <w:marTop w:val="0"/>
          <w:marBottom w:val="0"/>
          <w:divBdr>
            <w:top w:val="none" w:sz="0" w:space="0" w:color="auto"/>
            <w:left w:val="none" w:sz="0" w:space="0" w:color="auto"/>
            <w:bottom w:val="none" w:sz="0" w:space="0" w:color="auto"/>
            <w:right w:val="none" w:sz="0" w:space="0" w:color="auto"/>
          </w:divBdr>
          <w:divsChild>
            <w:div w:id="268858298">
              <w:marLeft w:val="0"/>
              <w:marRight w:val="0"/>
              <w:marTop w:val="0"/>
              <w:marBottom w:val="0"/>
              <w:divBdr>
                <w:top w:val="none" w:sz="0" w:space="0" w:color="auto"/>
                <w:left w:val="none" w:sz="0" w:space="0" w:color="auto"/>
                <w:bottom w:val="none" w:sz="0" w:space="0" w:color="auto"/>
                <w:right w:val="none" w:sz="0" w:space="0" w:color="auto"/>
              </w:divBdr>
              <w:divsChild>
                <w:div w:id="1992951085">
                  <w:marLeft w:val="0"/>
                  <w:marRight w:val="0"/>
                  <w:marTop w:val="0"/>
                  <w:marBottom w:val="0"/>
                  <w:divBdr>
                    <w:top w:val="none" w:sz="0" w:space="0" w:color="auto"/>
                    <w:left w:val="none" w:sz="0" w:space="0" w:color="auto"/>
                    <w:bottom w:val="none" w:sz="0" w:space="0" w:color="auto"/>
                    <w:right w:val="none" w:sz="0" w:space="0" w:color="auto"/>
                  </w:divBdr>
                  <w:divsChild>
                    <w:div w:id="5925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847431">
      <w:bodyDiv w:val="1"/>
      <w:marLeft w:val="0"/>
      <w:marRight w:val="0"/>
      <w:marTop w:val="0"/>
      <w:marBottom w:val="0"/>
      <w:divBdr>
        <w:top w:val="none" w:sz="0" w:space="0" w:color="auto"/>
        <w:left w:val="none" w:sz="0" w:space="0" w:color="auto"/>
        <w:bottom w:val="none" w:sz="0" w:space="0" w:color="auto"/>
        <w:right w:val="none" w:sz="0" w:space="0" w:color="auto"/>
      </w:divBdr>
      <w:divsChild>
        <w:div w:id="771441029">
          <w:marLeft w:val="0"/>
          <w:marRight w:val="0"/>
          <w:marTop w:val="0"/>
          <w:marBottom w:val="0"/>
          <w:divBdr>
            <w:top w:val="none" w:sz="0" w:space="0" w:color="auto"/>
            <w:left w:val="none" w:sz="0" w:space="0" w:color="auto"/>
            <w:bottom w:val="none" w:sz="0" w:space="0" w:color="auto"/>
            <w:right w:val="none" w:sz="0" w:space="0" w:color="auto"/>
          </w:divBdr>
        </w:div>
        <w:div w:id="1753162195">
          <w:marLeft w:val="0"/>
          <w:marRight w:val="0"/>
          <w:marTop w:val="0"/>
          <w:marBottom w:val="0"/>
          <w:divBdr>
            <w:top w:val="none" w:sz="0" w:space="0" w:color="auto"/>
            <w:left w:val="none" w:sz="0" w:space="0" w:color="auto"/>
            <w:bottom w:val="none" w:sz="0" w:space="0" w:color="auto"/>
            <w:right w:val="none" w:sz="0" w:space="0" w:color="auto"/>
          </w:divBdr>
        </w:div>
      </w:divsChild>
    </w:div>
    <w:div w:id="727193185">
      <w:bodyDiv w:val="1"/>
      <w:marLeft w:val="0"/>
      <w:marRight w:val="0"/>
      <w:marTop w:val="0"/>
      <w:marBottom w:val="0"/>
      <w:divBdr>
        <w:top w:val="none" w:sz="0" w:space="0" w:color="auto"/>
        <w:left w:val="none" w:sz="0" w:space="0" w:color="auto"/>
        <w:bottom w:val="none" w:sz="0" w:space="0" w:color="auto"/>
        <w:right w:val="none" w:sz="0" w:space="0" w:color="auto"/>
      </w:divBdr>
    </w:div>
    <w:div w:id="930815748">
      <w:bodyDiv w:val="1"/>
      <w:marLeft w:val="0"/>
      <w:marRight w:val="0"/>
      <w:marTop w:val="0"/>
      <w:marBottom w:val="0"/>
      <w:divBdr>
        <w:top w:val="none" w:sz="0" w:space="0" w:color="auto"/>
        <w:left w:val="none" w:sz="0" w:space="0" w:color="auto"/>
        <w:bottom w:val="none" w:sz="0" w:space="0" w:color="auto"/>
        <w:right w:val="none" w:sz="0" w:space="0" w:color="auto"/>
      </w:divBdr>
    </w:div>
    <w:div w:id="1368942832">
      <w:bodyDiv w:val="1"/>
      <w:marLeft w:val="0"/>
      <w:marRight w:val="0"/>
      <w:marTop w:val="0"/>
      <w:marBottom w:val="0"/>
      <w:divBdr>
        <w:top w:val="none" w:sz="0" w:space="0" w:color="auto"/>
        <w:left w:val="none" w:sz="0" w:space="0" w:color="auto"/>
        <w:bottom w:val="none" w:sz="0" w:space="0" w:color="auto"/>
        <w:right w:val="none" w:sz="0" w:space="0" w:color="auto"/>
      </w:divBdr>
    </w:div>
    <w:div w:id="1588928743">
      <w:bodyDiv w:val="1"/>
      <w:marLeft w:val="0"/>
      <w:marRight w:val="0"/>
      <w:marTop w:val="0"/>
      <w:marBottom w:val="0"/>
      <w:divBdr>
        <w:top w:val="none" w:sz="0" w:space="0" w:color="auto"/>
        <w:left w:val="none" w:sz="0" w:space="0" w:color="auto"/>
        <w:bottom w:val="none" w:sz="0" w:space="0" w:color="auto"/>
        <w:right w:val="none" w:sz="0" w:space="0" w:color="auto"/>
      </w:divBdr>
      <w:divsChild>
        <w:div w:id="1695882881">
          <w:marLeft w:val="0"/>
          <w:marRight w:val="0"/>
          <w:marTop w:val="0"/>
          <w:marBottom w:val="0"/>
          <w:divBdr>
            <w:top w:val="none" w:sz="0" w:space="0" w:color="auto"/>
            <w:left w:val="none" w:sz="0" w:space="0" w:color="auto"/>
            <w:bottom w:val="none" w:sz="0" w:space="0" w:color="auto"/>
            <w:right w:val="none" w:sz="0" w:space="0" w:color="auto"/>
          </w:divBdr>
          <w:divsChild>
            <w:div w:id="1337687205">
              <w:marLeft w:val="0"/>
              <w:marRight w:val="0"/>
              <w:marTop w:val="0"/>
              <w:marBottom w:val="0"/>
              <w:divBdr>
                <w:top w:val="none" w:sz="0" w:space="0" w:color="auto"/>
                <w:left w:val="none" w:sz="0" w:space="0" w:color="auto"/>
                <w:bottom w:val="none" w:sz="0" w:space="0" w:color="auto"/>
                <w:right w:val="none" w:sz="0" w:space="0" w:color="auto"/>
              </w:divBdr>
              <w:divsChild>
                <w:div w:id="1698384630">
                  <w:marLeft w:val="0"/>
                  <w:marRight w:val="0"/>
                  <w:marTop w:val="0"/>
                  <w:marBottom w:val="0"/>
                  <w:divBdr>
                    <w:top w:val="none" w:sz="0" w:space="0" w:color="auto"/>
                    <w:left w:val="none" w:sz="0" w:space="0" w:color="auto"/>
                    <w:bottom w:val="none" w:sz="0" w:space="0" w:color="auto"/>
                    <w:right w:val="none" w:sz="0" w:space="0" w:color="auto"/>
                  </w:divBdr>
                  <w:divsChild>
                    <w:div w:id="130083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1305">
      <w:bodyDiv w:val="1"/>
      <w:marLeft w:val="0"/>
      <w:marRight w:val="0"/>
      <w:marTop w:val="0"/>
      <w:marBottom w:val="0"/>
      <w:divBdr>
        <w:top w:val="none" w:sz="0" w:space="0" w:color="auto"/>
        <w:left w:val="none" w:sz="0" w:space="0" w:color="auto"/>
        <w:bottom w:val="none" w:sz="0" w:space="0" w:color="auto"/>
        <w:right w:val="none" w:sz="0" w:space="0" w:color="auto"/>
      </w:divBdr>
    </w:div>
    <w:div w:id="1981030080">
      <w:bodyDiv w:val="1"/>
      <w:marLeft w:val="0"/>
      <w:marRight w:val="0"/>
      <w:marTop w:val="0"/>
      <w:marBottom w:val="0"/>
      <w:divBdr>
        <w:top w:val="none" w:sz="0" w:space="0" w:color="auto"/>
        <w:left w:val="none" w:sz="0" w:space="0" w:color="auto"/>
        <w:bottom w:val="none" w:sz="0" w:space="0" w:color="auto"/>
        <w:right w:val="none" w:sz="0" w:space="0" w:color="auto"/>
      </w:divBdr>
      <w:divsChild>
        <w:div w:id="1694573100">
          <w:marLeft w:val="0"/>
          <w:marRight w:val="0"/>
          <w:marTop w:val="0"/>
          <w:marBottom w:val="0"/>
          <w:divBdr>
            <w:top w:val="none" w:sz="0" w:space="0" w:color="auto"/>
            <w:left w:val="none" w:sz="0" w:space="0" w:color="auto"/>
            <w:bottom w:val="none" w:sz="0" w:space="0" w:color="auto"/>
            <w:right w:val="none" w:sz="0" w:space="0" w:color="auto"/>
          </w:divBdr>
          <w:divsChild>
            <w:div w:id="1734768999">
              <w:marLeft w:val="0"/>
              <w:marRight w:val="0"/>
              <w:marTop w:val="0"/>
              <w:marBottom w:val="0"/>
              <w:divBdr>
                <w:top w:val="none" w:sz="0" w:space="0" w:color="auto"/>
                <w:left w:val="none" w:sz="0" w:space="0" w:color="auto"/>
                <w:bottom w:val="none" w:sz="0" w:space="0" w:color="auto"/>
                <w:right w:val="none" w:sz="0" w:space="0" w:color="auto"/>
              </w:divBdr>
              <w:divsChild>
                <w:div w:id="672803327">
                  <w:marLeft w:val="0"/>
                  <w:marRight w:val="0"/>
                  <w:marTop w:val="0"/>
                  <w:marBottom w:val="0"/>
                  <w:divBdr>
                    <w:top w:val="none" w:sz="0" w:space="0" w:color="auto"/>
                    <w:left w:val="none" w:sz="0" w:space="0" w:color="auto"/>
                    <w:bottom w:val="none" w:sz="0" w:space="0" w:color="auto"/>
                    <w:right w:val="none" w:sz="0" w:space="0" w:color="auto"/>
                  </w:divBdr>
                </w:div>
                <w:div w:id="786579593">
                  <w:marLeft w:val="0"/>
                  <w:marRight w:val="0"/>
                  <w:marTop w:val="0"/>
                  <w:marBottom w:val="0"/>
                  <w:divBdr>
                    <w:top w:val="none" w:sz="0" w:space="0" w:color="auto"/>
                    <w:left w:val="none" w:sz="0" w:space="0" w:color="auto"/>
                    <w:bottom w:val="none" w:sz="0" w:space="0" w:color="auto"/>
                    <w:right w:val="none" w:sz="0" w:space="0" w:color="auto"/>
                  </w:divBdr>
                </w:div>
              </w:divsChild>
            </w:div>
            <w:div w:id="1816986840">
              <w:marLeft w:val="0"/>
              <w:marRight w:val="0"/>
              <w:marTop w:val="0"/>
              <w:marBottom w:val="0"/>
              <w:divBdr>
                <w:top w:val="none" w:sz="0" w:space="0" w:color="auto"/>
                <w:left w:val="none" w:sz="0" w:space="0" w:color="auto"/>
                <w:bottom w:val="none" w:sz="0" w:space="0" w:color="auto"/>
                <w:right w:val="none" w:sz="0" w:space="0" w:color="auto"/>
              </w:divBdr>
              <w:divsChild>
                <w:div w:id="212012349">
                  <w:marLeft w:val="0"/>
                  <w:marRight w:val="0"/>
                  <w:marTop w:val="0"/>
                  <w:marBottom w:val="0"/>
                  <w:divBdr>
                    <w:top w:val="none" w:sz="0" w:space="0" w:color="auto"/>
                    <w:left w:val="none" w:sz="0" w:space="0" w:color="auto"/>
                    <w:bottom w:val="none" w:sz="0" w:space="0" w:color="auto"/>
                    <w:right w:val="none" w:sz="0" w:space="0" w:color="auto"/>
                  </w:divBdr>
                </w:div>
              </w:divsChild>
            </w:div>
            <w:div w:id="488058748">
              <w:marLeft w:val="0"/>
              <w:marRight w:val="0"/>
              <w:marTop w:val="0"/>
              <w:marBottom w:val="0"/>
              <w:divBdr>
                <w:top w:val="none" w:sz="0" w:space="0" w:color="auto"/>
                <w:left w:val="none" w:sz="0" w:space="0" w:color="auto"/>
                <w:bottom w:val="none" w:sz="0" w:space="0" w:color="auto"/>
                <w:right w:val="none" w:sz="0" w:space="0" w:color="auto"/>
              </w:divBdr>
              <w:divsChild>
                <w:div w:id="1796210775">
                  <w:marLeft w:val="0"/>
                  <w:marRight w:val="0"/>
                  <w:marTop w:val="0"/>
                  <w:marBottom w:val="0"/>
                  <w:divBdr>
                    <w:top w:val="none" w:sz="0" w:space="0" w:color="auto"/>
                    <w:left w:val="none" w:sz="0" w:space="0" w:color="auto"/>
                    <w:bottom w:val="none" w:sz="0" w:space="0" w:color="auto"/>
                    <w:right w:val="none" w:sz="0" w:space="0" w:color="auto"/>
                  </w:divBdr>
                </w:div>
              </w:divsChild>
            </w:div>
            <w:div w:id="978455302">
              <w:marLeft w:val="0"/>
              <w:marRight w:val="0"/>
              <w:marTop w:val="0"/>
              <w:marBottom w:val="0"/>
              <w:divBdr>
                <w:top w:val="none" w:sz="0" w:space="0" w:color="auto"/>
                <w:left w:val="none" w:sz="0" w:space="0" w:color="auto"/>
                <w:bottom w:val="none" w:sz="0" w:space="0" w:color="auto"/>
                <w:right w:val="none" w:sz="0" w:space="0" w:color="auto"/>
              </w:divBdr>
              <w:divsChild>
                <w:div w:id="12784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11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DB027-C351-4947-93DE-8BFBCDCC0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40</Pages>
  <Words>32725</Words>
  <Characters>186533</Characters>
  <Application>Microsoft Office Word</Application>
  <DocSecurity>0</DocSecurity>
  <Lines>1554</Lines>
  <Paragraphs>437</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18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270</cp:revision>
  <cp:lastPrinted>2022-09-06T15:48:00Z</cp:lastPrinted>
  <dcterms:created xsi:type="dcterms:W3CDTF">2022-09-06T13:12:00Z</dcterms:created>
  <dcterms:modified xsi:type="dcterms:W3CDTF">2023-01-27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5snL4E0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